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6C9D9E" w14:textId="77777777" w:rsidR="002F0729" w:rsidRDefault="002F0729" w:rsidP="008E0450">
      <w:pPr>
        <w:autoSpaceDE w:val="0"/>
        <w:autoSpaceDN w:val="0"/>
        <w:adjustRightInd w:val="0"/>
        <w:jc w:val="center"/>
        <w:rPr>
          <w:sz w:val="72"/>
          <w:szCs w:val="72"/>
        </w:rPr>
      </w:pPr>
    </w:p>
    <w:p w14:paraId="6AE77962" w14:textId="77777777" w:rsidR="002F0729" w:rsidRDefault="002F0729" w:rsidP="008E0450">
      <w:pPr>
        <w:autoSpaceDE w:val="0"/>
        <w:autoSpaceDN w:val="0"/>
        <w:adjustRightInd w:val="0"/>
        <w:jc w:val="center"/>
        <w:rPr>
          <w:sz w:val="72"/>
          <w:szCs w:val="72"/>
        </w:rPr>
      </w:pPr>
    </w:p>
    <w:p w14:paraId="4D288D47" w14:textId="77777777" w:rsidR="00743B33" w:rsidRDefault="00743B33" w:rsidP="008E0450">
      <w:pPr>
        <w:autoSpaceDE w:val="0"/>
        <w:autoSpaceDN w:val="0"/>
        <w:adjustRightInd w:val="0"/>
        <w:jc w:val="center"/>
        <w:rPr>
          <w:sz w:val="40"/>
          <w:szCs w:val="40"/>
        </w:rPr>
      </w:pPr>
    </w:p>
    <w:p w14:paraId="27C0AD31" w14:textId="77777777" w:rsidR="00743B33" w:rsidRPr="00743B33" w:rsidRDefault="00743B33" w:rsidP="008E0450">
      <w:pPr>
        <w:autoSpaceDE w:val="0"/>
        <w:autoSpaceDN w:val="0"/>
        <w:adjustRightInd w:val="0"/>
        <w:jc w:val="center"/>
        <w:rPr>
          <w:sz w:val="40"/>
          <w:szCs w:val="40"/>
        </w:rPr>
      </w:pPr>
    </w:p>
    <w:p w14:paraId="25C106D2" w14:textId="5D915B92" w:rsidR="008E0450" w:rsidRPr="00743B33" w:rsidRDefault="00600DAC" w:rsidP="008E0450">
      <w:pPr>
        <w:autoSpaceDE w:val="0"/>
        <w:autoSpaceDN w:val="0"/>
        <w:adjustRightInd w:val="0"/>
        <w:jc w:val="center"/>
        <w:rPr>
          <w:sz w:val="70"/>
          <w:szCs w:val="70"/>
        </w:rPr>
      </w:pPr>
      <w:r>
        <w:rPr>
          <w:sz w:val="70"/>
          <w:szCs w:val="70"/>
        </w:rPr>
        <w:t xml:space="preserve">Tenure </w:t>
      </w:r>
      <w:r w:rsidR="00205781">
        <w:rPr>
          <w:sz w:val="70"/>
          <w:szCs w:val="70"/>
        </w:rPr>
        <w:t>Promotion</w:t>
      </w:r>
    </w:p>
    <w:p w14:paraId="792F6DD8" w14:textId="77777777" w:rsidR="008E0450" w:rsidRPr="00743B33" w:rsidRDefault="008E0450" w:rsidP="008E0450">
      <w:pPr>
        <w:autoSpaceDE w:val="0"/>
        <w:autoSpaceDN w:val="0"/>
        <w:adjustRightInd w:val="0"/>
        <w:jc w:val="center"/>
        <w:rPr>
          <w:sz w:val="70"/>
          <w:szCs w:val="70"/>
        </w:rPr>
      </w:pPr>
    </w:p>
    <w:p w14:paraId="2B95E338" w14:textId="77777777" w:rsidR="008E0450" w:rsidRPr="00743B33" w:rsidRDefault="008E0450" w:rsidP="008E0450">
      <w:pPr>
        <w:autoSpaceDE w:val="0"/>
        <w:autoSpaceDN w:val="0"/>
        <w:adjustRightInd w:val="0"/>
        <w:jc w:val="center"/>
        <w:rPr>
          <w:sz w:val="70"/>
          <w:szCs w:val="70"/>
        </w:rPr>
      </w:pPr>
      <w:r w:rsidRPr="00743B33">
        <w:rPr>
          <w:sz w:val="70"/>
          <w:szCs w:val="70"/>
        </w:rPr>
        <w:t>Ecology &amp; Evolutionary Biology</w:t>
      </w:r>
    </w:p>
    <w:p w14:paraId="303A969D" w14:textId="77777777" w:rsidR="008E0450" w:rsidRPr="00743B33" w:rsidRDefault="008E0450" w:rsidP="008E0450">
      <w:pPr>
        <w:autoSpaceDE w:val="0"/>
        <w:autoSpaceDN w:val="0"/>
        <w:adjustRightInd w:val="0"/>
        <w:rPr>
          <w:sz w:val="70"/>
          <w:szCs w:val="70"/>
        </w:rPr>
      </w:pPr>
    </w:p>
    <w:p w14:paraId="52B0D283" w14:textId="77777777" w:rsidR="008E0450" w:rsidRPr="00743B33" w:rsidRDefault="008E0450" w:rsidP="008E0450">
      <w:pPr>
        <w:autoSpaceDE w:val="0"/>
        <w:autoSpaceDN w:val="0"/>
        <w:adjustRightInd w:val="0"/>
        <w:jc w:val="center"/>
        <w:rPr>
          <w:sz w:val="70"/>
          <w:szCs w:val="70"/>
        </w:rPr>
      </w:pPr>
      <w:r w:rsidRPr="00743B33">
        <w:rPr>
          <w:sz w:val="70"/>
          <w:szCs w:val="70"/>
        </w:rPr>
        <w:t xml:space="preserve">Dr. </w:t>
      </w:r>
      <w:r w:rsidR="00181BAA">
        <w:rPr>
          <w:sz w:val="70"/>
          <w:szCs w:val="70"/>
        </w:rPr>
        <w:t>Brian O’Meara</w:t>
      </w:r>
    </w:p>
    <w:p w14:paraId="6488BE62" w14:textId="77777777" w:rsidR="008E0450" w:rsidRPr="00743B33" w:rsidRDefault="008E0450" w:rsidP="008E0450">
      <w:pPr>
        <w:jc w:val="center"/>
        <w:rPr>
          <w:sz w:val="70"/>
          <w:szCs w:val="70"/>
        </w:rPr>
      </w:pPr>
    </w:p>
    <w:p w14:paraId="6CFCAAC9" w14:textId="77777777" w:rsidR="008E0450" w:rsidRPr="00743B33" w:rsidRDefault="008E0450" w:rsidP="008E0450">
      <w:pPr>
        <w:jc w:val="center"/>
        <w:rPr>
          <w:b/>
          <w:bCs/>
          <w:sz w:val="70"/>
          <w:szCs w:val="70"/>
        </w:rPr>
      </w:pPr>
      <w:r w:rsidRPr="00743B33">
        <w:rPr>
          <w:sz w:val="70"/>
          <w:szCs w:val="70"/>
        </w:rPr>
        <w:t xml:space="preserve">Fall </w:t>
      </w:r>
      <w:r w:rsidR="00600DAC">
        <w:rPr>
          <w:sz w:val="70"/>
          <w:szCs w:val="70"/>
        </w:rPr>
        <w:t>2014</w:t>
      </w:r>
    </w:p>
    <w:p w14:paraId="3430E485" w14:textId="77777777" w:rsidR="008E0450" w:rsidRPr="008E0450" w:rsidRDefault="008E0450" w:rsidP="000569BB">
      <w:pPr>
        <w:jc w:val="center"/>
        <w:rPr>
          <w:b/>
          <w:bCs/>
        </w:rPr>
      </w:pPr>
    </w:p>
    <w:p w14:paraId="52BB93C3" w14:textId="77777777" w:rsidR="008E0450" w:rsidRDefault="008E0450" w:rsidP="000569BB">
      <w:pPr>
        <w:jc w:val="center"/>
        <w:rPr>
          <w:b/>
          <w:bCs/>
        </w:rPr>
      </w:pPr>
    </w:p>
    <w:p w14:paraId="01208AB1" w14:textId="77777777" w:rsidR="006F2185" w:rsidRDefault="006F2185" w:rsidP="000569BB">
      <w:pPr>
        <w:jc w:val="center"/>
        <w:rPr>
          <w:b/>
          <w:bCs/>
        </w:rPr>
      </w:pPr>
    </w:p>
    <w:p w14:paraId="58755C86" w14:textId="77777777" w:rsidR="006F2185" w:rsidRDefault="006F2185" w:rsidP="000569BB">
      <w:pPr>
        <w:jc w:val="center"/>
        <w:rPr>
          <w:bCs/>
          <w:sz w:val="70"/>
          <w:szCs w:val="70"/>
        </w:rPr>
      </w:pPr>
    </w:p>
    <w:p w14:paraId="296B71AD" w14:textId="77777777" w:rsidR="008E0450" w:rsidRDefault="008E0450" w:rsidP="000569BB">
      <w:pPr>
        <w:jc w:val="center"/>
        <w:rPr>
          <w:b/>
          <w:bCs/>
          <w:sz w:val="70"/>
          <w:szCs w:val="70"/>
        </w:rPr>
      </w:pPr>
    </w:p>
    <w:p w14:paraId="19F4B57E" w14:textId="77777777" w:rsidR="009D120E" w:rsidRPr="006F2185" w:rsidRDefault="009D120E" w:rsidP="000569BB">
      <w:pPr>
        <w:jc w:val="center"/>
        <w:rPr>
          <w:b/>
          <w:bCs/>
          <w:sz w:val="70"/>
          <w:szCs w:val="70"/>
        </w:rPr>
      </w:pPr>
    </w:p>
    <w:p w14:paraId="5BE36CBA" w14:textId="77777777" w:rsidR="002F0729" w:rsidRDefault="002F0729" w:rsidP="008E0450">
      <w:pPr>
        <w:jc w:val="center"/>
        <w:rPr>
          <w:b/>
          <w:bCs/>
          <w:sz w:val="28"/>
          <w:szCs w:val="28"/>
        </w:rPr>
      </w:pPr>
    </w:p>
    <w:p w14:paraId="3ECF0020" w14:textId="77777777" w:rsidR="002F0729" w:rsidRDefault="002F0729" w:rsidP="008E0450">
      <w:pPr>
        <w:jc w:val="center"/>
        <w:rPr>
          <w:b/>
          <w:bCs/>
          <w:sz w:val="28"/>
          <w:szCs w:val="28"/>
        </w:rPr>
      </w:pPr>
    </w:p>
    <w:p w14:paraId="26449C53" w14:textId="77777777" w:rsidR="002F0729" w:rsidRDefault="002F0729" w:rsidP="008E0450">
      <w:pPr>
        <w:jc w:val="center"/>
        <w:rPr>
          <w:b/>
          <w:bCs/>
          <w:sz w:val="28"/>
          <w:szCs w:val="28"/>
        </w:rPr>
      </w:pPr>
    </w:p>
    <w:p w14:paraId="312DE7AE" w14:textId="77777777" w:rsidR="006F2185" w:rsidRPr="009D120E" w:rsidRDefault="006F2185" w:rsidP="008E0450">
      <w:pPr>
        <w:jc w:val="center"/>
        <w:rPr>
          <w:bCs/>
          <w:sz w:val="28"/>
          <w:szCs w:val="28"/>
        </w:rPr>
      </w:pPr>
    </w:p>
    <w:p w14:paraId="491DDBA5" w14:textId="77777777" w:rsidR="005A1049" w:rsidRDefault="005A1049" w:rsidP="00313B9F">
      <w:pPr>
        <w:ind w:firstLine="720"/>
      </w:pPr>
    </w:p>
    <w:p w14:paraId="19803631" w14:textId="77777777" w:rsidR="005A1049" w:rsidRDefault="005A1049" w:rsidP="00313B9F">
      <w:pPr>
        <w:ind w:firstLine="720"/>
      </w:pPr>
    </w:p>
    <w:p w14:paraId="66ABA2D5" w14:textId="77777777" w:rsidR="005A1049" w:rsidRDefault="005A1049" w:rsidP="00313B9F">
      <w:pPr>
        <w:ind w:firstLine="720"/>
      </w:pPr>
    </w:p>
    <w:p w14:paraId="6192A596" w14:textId="77777777" w:rsidR="005A1049" w:rsidRDefault="005A1049" w:rsidP="00313B9F">
      <w:pPr>
        <w:ind w:firstLine="720"/>
      </w:pPr>
    </w:p>
    <w:p w14:paraId="51E74E06" w14:textId="77777777" w:rsidR="005A1049" w:rsidRDefault="005A1049" w:rsidP="00313B9F">
      <w:pPr>
        <w:ind w:firstLine="720"/>
      </w:pPr>
    </w:p>
    <w:p w14:paraId="31A9108D" w14:textId="77777777" w:rsidR="005A1049" w:rsidRDefault="005A1049" w:rsidP="00313B9F">
      <w:pPr>
        <w:ind w:firstLine="720"/>
      </w:pPr>
    </w:p>
    <w:p w14:paraId="3DECB8EE" w14:textId="77777777" w:rsidR="005A1049" w:rsidRDefault="005A1049" w:rsidP="00313B9F">
      <w:pPr>
        <w:ind w:firstLine="720"/>
      </w:pPr>
    </w:p>
    <w:p w14:paraId="3D7F55C8" w14:textId="77777777" w:rsidR="005A1049" w:rsidRDefault="005A1049" w:rsidP="00313B9F">
      <w:pPr>
        <w:ind w:firstLine="720"/>
      </w:pPr>
    </w:p>
    <w:p w14:paraId="590AB2E5" w14:textId="77777777" w:rsidR="005A1049" w:rsidRDefault="005A1049" w:rsidP="00313B9F">
      <w:pPr>
        <w:ind w:firstLine="720"/>
      </w:pPr>
    </w:p>
    <w:p w14:paraId="0A7DE1D9" w14:textId="77777777" w:rsidR="005A1049" w:rsidRDefault="005A1049" w:rsidP="00313B9F">
      <w:pPr>
        <w:ind w:firstLine="720"/>
      </w:pPr>
    </w:p>
    <w:p w14:paraId="1A4DEF77" w14:textId="77777777" w:rsidR="005A1049" w:rsidRDefault="005A1049" w:rsidP="00313B9F">
      <w:pPr>
        <w:ind w:firstLine="720"/>
      </w:pPr>
    </w:p>
    <w:p w14:paraId="3AE87376" w14:textId="77777777" w:rsidR="005A1049" w:rsidRDefault="005A1049" w:rsidP="00313B9F">
      <w:pPr>
        <w:ind w:firstLine="720"/>
      </w:pPr>
    </w:p>
    <w:p w14:paraId="02A2376F" w14:textId="77777777" w:rsidR="005A1049" w:rsidRDefault="005A1049" w:rsidP="00313B9F">
      <w:pPr>
        <w:ind w:firstLine="720"/>
      </w:pPr>
    </w:p>
    <w:p w14:paraId="24354E54" w14:textId="77777777" w:rsidR="005A1049" w:rsidRDefault="005A1049" w:rsidP="00313B9F">
      <w:pPr>
        <w:ind w:firstLine="720"/>
      </w:pPr>
    </w:p>
    <w:p w14:paraId="2C0ABE6B" w14:textId="77777777" w:rsidR="005A1049" w:rsidRDefault="005A1049" w:rsidP="00313B9F">
      <w:pPr>
        <w:ind w:firstLine="720"/>
      </w:pPr>
    </w:p>
    <w:p w14:paraId="3337C771" w14:textId="77777777" w:rsidR="005A1049" w:rsidRDefault="005A1049" w:rsidP="00313B9F">
      <w:pPr>
        <w:ind w:firstLine="720"/>
      </w:pPr>
    </w:p>
    <w:p w14:paraId="7DEB1935" w14:textId="77777777" w:rsidR="005A1049" w:rsidRDefault="005A1049" w:rsidP="00313B9F">
      <w:pPr>
        <w:ind w:firstLine="720"/>
      </w:pPr>
    </w:p>
    <w:p w14:paraId="3F32FA51" w14:textId="77777777" w:rsidR="005A1049" w:rsidRDefault="005A1049" w:rsidP="00313B9F">
      <w:pPr>
        <w:ind w:firstLine="720"/>
      </w:pPr>
    </w:p>
    <w:p w14:paraId="21B9DD34" w14:textId="77777777" w:rsidR="005A1049" w:rsidRDefault="005A1049" w:rsidP="00313B9F">
      <w:pPr>
        <w:ind w:firstLine="720"/>
      </w:pPr>
    </w:p>
    <w:p w14:paraId="7267DD51" w14:textId="77777777" w:rsidR="005A1049" w:rsidRDefault="005A1049" w:rsidP="00313B9F">
      <w:pPr>
        <w:ind w:firstLine="720"/>
      </w:pPr>
    </w:p>
    <w:p w14:paraId="15A26CEE" w14:textId="77777777" w:rsidR="005A1049" w:rsidRDefault="005A1049" w:rsidP="00313B9F">
      <w:pPr>
        <w:ind w:firstLine="720"/>
      </w:pPr>
    </w:p>
    <w:p w14:paraId="1339ADB9" w14:textId="77777777" w:rsidR="005A1049" w:rsidRDefault="005A1049" w:rsidP="00313B9F">
      <w:pPr>
        <w:ind w:firstLine="720"/>
      </w:pPr>
    </w:p>
    <w:p w14:paraId="26CA3BB8" w14:textId="77777777" w:rsidR="005A1049" w:rsidRDefault="005A1049" w:rsidP="00313B9F">
      <w:pPr>
        <w:ind w:firstLine="720"/>
      </w:pPr>
    </w:p>
    <w:p w14:paraId="3761CD72" w14:textId="77777777" w:rsidR="005A1049" w:rsidRDefault="005A1049" w:rsidP="00313B9F">
      <w:pPr>
        <w:ind w:firstLine="720"/>
      </w:pPr>
    </w:p>
    <w:p w14:paraId="3E1372D2" w14:textId="77777777" w:rsidR="005A1049" w:rsidRDefault="005A1049" w:rsidP="00313B9F">
      <w:pPr>
        <w:ind w:firstLine="720"/>
      </w:pPr>
    </w:p>
    <w:p w14:paraId="0B28A50E" w14:textId="77777777" w:rsidR="005A1049" w:rsidRDefault="005A1049" w:rsidP="00313B9F">
      <w:pPr>
        <w:ind w:firstLine="720"/>
      </w:pPr>
    </w:p>
    <w:p w14:paraId="3150B77E" w14:textId="77777777" w:rsidR="005A1049" w:rsidRDefault="005A1049" w:rsidP="00313B9F">
      <w:pPr>
        <w:ind w:firstLine="720"/>
      </w:pPr>
    </w:p>
    <w:p w14:paraId="009C3977" w14:textId="77777777" w:rsidR="005A1049" w:rsidRDefault="005A1049" w:rsidP="00313B9F">
      <w:pPr>
        <w:ind w:firstLine="720"/>
      </w:pPr>
    </w:p>
    <w:p w14:paraId="045531CC" w14:textId="77777777" w:rsidR="00870271" w:rsidRDefault="00870271" w:rsidP="00550FFE">
      <w:pPr>
        <w:jc w:val="center"/>
        <w:rPr>
          <w:b/>
          <w:sz w:val="72"/>
          <w:szCs w:val="72"/>
        </w:rPr>
      </w:pPr>
    </w:p>
    <w:p w14:paraId="53640EFD" w14:textId="77777777" w:rsidR="00550FFE" w:rsidRPr="00B64DBE" w:rsidRDefault="00550FFE" w:rsidP="00550FFE">
      <w:pPr>
        <w:jc w:val="center"/>
        <w:rPr>
          <w:b/>
          <w:sz w:val="72"/>
          <w:szCs w:val="72"/>
        </w:rPr>
      </w:pPr>
      <w:r w:rsidRPr="00B64DBE">
        <w:rPr>
          <w:b/>
          <w:sz w:val="72"/>
          <w:szCs w:val="72"/>
        </w:rPr>
        <w:t>A. SUMMARY</w:t>
      </w:r>
    </w:p>
    <w:p w14:paraId="409FE7DE" w14:textId="77777777" w:rsidR="00550FFE" w:rsidRDefault="00550FFE" w:rsidP="00042514">
      <w:pPr>
        <w:jc w:val="center"/>
        <w:rPr>
          <w:b/>
          <w:sz w:val="28"/>
          <w:szCs w:val="28"/>
        </w:rPr>
      </w:pPr>
    </w:p>
    <w:p w14:paraId="518F1613" w14:textId="77777777" w:rsidR="00550FFE" w:rsidRDefault="00550FFE" w:rsidP="00042514">
      <w:pPr>
        <w:jc w:val="center"/>
        <w:rPr>
          <w:b/>
          <w:sz w:val="28"/>
          <w:szCs w:val="28"/>
        </w:rPr>
      </w:pPr>
    </w:p>
    <w:p w14:paraId="794EBC5A" w14:textId="77777777" w:rsidR="00550FFE" w:rsidRDefault="00550FFE" w:rsidP="00042514">
      <w:pPr>
        <w:jc w:val="center"/>
        <w:rPr>
          <w:b/>
          <w:sz w:val="28"/>
          <w:szCs w:val="28"/>
        </w:rPr>
      </w:pPr>
    </w:p>
    <w:p w14:paraId="5C9CC6A6" w14:textId="77777777" w:rsidR="00550FFE" w:rsidRDefault="00550FFE" w:rsidP="00042514">
      <w:pPr>
        <w:jc w:val="center"/>
        <w:rPr>
          <w:b/>
          <w:sz w:val="28"/>
          <w:szCs w:val="28"/>
        </w:rPr>
      </w:pPr>
    </w:p>
    <w:p w14:paraId="057DB52F" w14:textId="77777777" w:rsidR="00550FFE" w:rsidRDefault="00550FFE" w:rsidP="00042514">
      <w:pPr>
        <w:jc w:val="center"/>
        <w:rPr>
          <w:b/>
          <w:sz w:val="28"/>
          <w:szCs w:val="28"/>
        </w:rPr>
      </w:pPr>
    </w:p>
    <w:p w14:paraId="429C8E9C" w14:textId="77777777" w:rsidR="00550FFE" w:rsidRDefault="00550FFE" w:rsidP="00042514">
      <w:pPr>
        <w:jc w:val="center"/>
        <w:rPr>
          <w:b/>
          <w:sz w:val="28"/>
          <w:szCs w:val="28"/>
        </w:rPr>
      </w:pPr>
    </w:p>
    <w:p w14:paraId="0B17DBE7" w14:textId="77777777" w:rsidR="00550FFE" w:rsidRDefault="00550FFE" w:rsidP="00042514">
      <w:pPr>
        <w:jc w:val="center"/>
        <w:rPr>
          <w:b/>
          <w:sz w:val="28"/>
          <w:szCs w:val="28"/>
        </w:rPr>
      </w:pPr>
    </w:p>
    <w:p w14:paraId="2D5BEF9B" w14:textId="77777777" w:rsidR="00550FFE" w:rsidRDefault="00550FFE" w:rsidP="00042514">
      <w:pPr>
        <w:jc w:val="center"/>
        <w:rPr>
          <w:b/>
          <w:sz w:val="28"/>
          <w:szCs w:val="28"/>
        </w:rPr>
      </w:pPr>
    </w:p>
    <w:p w14:paraId="3B03DA1C" w14:textId="77777777" w:rsidR="00550FFE" w:rsidRDefault="00550FFE" w:rsidP="00042514">
      <w:pPr>
        <w:jc w:val="center"/>
        <w:rPr>
          <w:b/>
          <w:sz w:val="28"/>
          <w:szCs w:val="28"/>
        </w:rPr>
      </w:pPr>
    </w:p>
    <w:p w14:paraId="1DD344FB" w14:textId="77777777" w:rsidR="00550FFE" w:rsidRDefault="00550FFE" w:rsidP="00042514">
      <w:pPr>
        <w:jc w:val="center"/>
        <w:rPr>
          <w:b/>
          <w:sz w:val="28"/>
          <w:szCs w:val="28"/>
        </w:rPr>
      </w:pPr>
    </w:p>
    <w:p w14:paraId="4D0A1EBC" w14:textId="77777777" w:rsidR="00042514" w:rsidRPr="00F65D16" w:rsidRDefault="00042514" w:rsidP="00927492">
      <w:pPr>
        <w:rPr>
          <w:b/>
          <w:sz w:val="28"/>
          <w:szCs w:val="28"/>
        </w:rPr>
      </w:pPr>
      <w:r w:rsidRPr="00F65D16">
        <w:rPr>
          <w:b/>
          <w:sz w:val="28"/>
          <w:szCs w:val="28"/>
        </w:rPr>
        <w:lastRenderedPageBreak/>
        <w:t>Summary Sheet: Recommendations for Promotion and/or Tenure</w:t>
      </w:r>
      <w:r w:rsidRPr="00F65D16">
        <w:rPr>
          <w:b/>
          <w:sz w:val="28"/>
          <w:szCs w:val="28"/>
        </w:rPr>
        <w:br/>
      </w:r>
    </w:p>
    <w:p w14:paraId="1849EC10" w14:textId="77777777" w:rsidR="00042514" w:rsidRPr="00F65D16" w:rsidRDefault="00042514" w:rsidP="002B3A90">
      <w:pPr>
        <w:rPr>
          <w:sz w:val="21"/>
          <w:szCs w:val="21"/>
          <w:u w:val="single"/>
        </w:rPr>
      </w:pPr>
      <w:r w:rsidRPr="00F65D16">
        <w:rPr>
          <w:sz w:val="21"/>
          <w:szCs w:val="21"/>
        </w:rPr>
        <w:t xml:space="preserve">Name of faculty member: </w:t>
      </w:r>
      <w:r w:rsidRPr="00F65D16">
        <w:rPr>
          <w:sz w:val="21"/>
          <w:szCs w:val="21"/>
          <w:u w:val="single"/>
        </w:rPr>
        <w:t xml:space="preserve">  </w:t>
      </w:r>
      <w:r w:rsidR="006A4DE2">
        <w:rPr>
          <w:sz w:val="21"/>
          <w:szCs w:val="21"/>
          <w:u w:val="single"/>
        </w:rPr>
        <w:t>Brian O’Meara</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66F1EC84" w14:textId="77777777" w:rsidR="00042514" w:rsidRPr="00F65D16" w:rsidRDefault="00042514" w:rsidP="00042514">
      <w:pPr>
        <w:rPr>
          <w:sz w:val="21"/>
          <w:szCs w:val="21"/>
        </w:rPr>
      </w:pPr>
    </w:p>
    <w:p w14:paraId="6A0B6176" w14:textId="77777777" w:rsidR="00042514" w:rsidRPr="00F65D16" w:rsidRDefault="00042514" w:rsidP="00042514">
      <w:pPr>
        <w:rPr>
          <w:sz w:val="21"/>
          <w:szCs w:val="21"/>
          <w:u w:val="single"/>
        </w:rPr>
      </w:pPr>
      <w:r w:rsidRPr="00F65D16">
        <w:rPr>
          <w:sz w:val="21"/>
          <w:szCs w:val="21"/>
        </w:rPr>
        <w:t xml:space="preserve">Present rank: </w:t>
      </w:r>
      <w:r w:rsidRPr="00F65D16">
        <w:rPr>
          <w:sz w:val="21"/>
          <w:szCs w:val="21"/>
          <w:u w:val="single"/>
        </w:rPr>
        <w:tab/>
        <w:t>Assistant Professor</w:t>
      </w:r>
      <w:r w:rsidRPr="00F65D16">
        <w:rPr>
          <w:sz w:val="21"/>
          <w:szCs w:val="21"/>
          <w:u w:val="single"/>
        </w:rPr>
        <w:tab/>
      </w:r>
      <w:r w:rsidR="006A4DE2">
        <w:rPr>
          <w:sz w:val="21"/>
          <w:szCs w:val="21"/>
        </w:rPr>
        <w:t xml:space="preserve"> </w:t>
      </w:r>
    </w:p>
    <w:p w14:paraId="51A6E015" w14:textId="77777777" w:rsidR="00042514" w:rsidRPr="00F65D16" w:rsidRDefault="00042514" w:rsidP="00042514">
      <w:pPr>
        <w:rPr>
          <w:sz w:val="21"/>
          <w:szCs w:val="21"/>
        </w:rPr>
      </w:pPr>
    </w:p>
    <w:p w14:paraId="09EF54E8" w14:textId="77777777" w:rsidR="00042514" w:rsidRPr="00F65D16" w:rsidRDefault="00042514" w:rsidP="00042514">
      <w:pPr>
        <w:rPr>
          <w:sz w:val="21"/>
          <w:szCs w:val="21"/>
        </w:rPr>
      </w:pPr>
      <w:r w:rsidRPr="00F65D16">
        <w:rPr>
          <w:sz w:val="21"/>
          <w:szCs w:val="21"/>
        </w:rPr>
        <w:t xml:space="preserve">Department: </w:t>
      </w:r>
      <w:r w:rsidRPr="00F65D16">
        <w:rPr>
          <w:sz w:val="21"/>
          <w:szCs w:val="21"/>
          <w:u w:val="single"/>
        </w:rPr>
        <w:t xml:space="preserve">Ecology and Evolutionary Biology </w:t>
      </w:r>
      <w:r w:rsidRPr="00F65D16">
        <w:rPr>
          <w:sz w:val="21"/>
          <w:szCs w:val="21"/>
        </w:rPr>
        <w:t xml:space="preserve">  Highest degree earned: </w:t>
      </w:r>
      <w:r w:rsidRPr="00F65D16">
        <w:rPr>
          <w:sz w:val="21"/>
          <w:szCs w:val="21"/>
          <w:u w:val="single"/>
        </w:rPr>
        <w:tab/>
        <w:t>P</w:t>
      </w:r>
      <w:r w:rsidR="00323CAC">
        <w:rPr>
          <w:sz w:val="21"/>
          <w:szCs w:val="21"/>
          <w:u w:val="single"/>
        </w:rPr>
        <w:t>h.</w:t>
      </w:r>
      <w:r w:rsidRPr="00F65D16">
        <w:rPr>
          <w:sz w:val="21"/>
          <w:szCs w:val="21"/>
          <w:u w:val="single"/>
        </w:rPr>
        <w:t>D</w:t>
      </w:r>
      <w:r w:rsidR="00323CAC">
        <w:rPr>
          <w:sz w:val="21"/>
          <w:szCs w:val="21"/>
          <w:u w:val="single"/>
        </w:rPr>
        <w:t>.</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u w:val="single"/>
        </w:rPr>
        <w:tab/>
      </w:r>
    </w:p>
    <w:p w14:paraId="3D990280" w14:textId="77777777" w:rsidR="00042514" w:rsidRPr="00F65D16" w:rsidRDefault="00042514" w:rsidP="00042514">
      <w:pPr>
        <w:rPr>
          <w:sz w:val="21"/>
          <w:szCs w:val="21"/>
        </w:rPr>
      </w:pPr>
    </w:p>
    <w:p w14:paraId="3201C783" w14:textId="77777777" w:rsidR="00042514" w:rsidRPr="00F65D16" w:rsidRDefault="00042514" w:rsidP="00042514">
      <w:pPr>
        <w:rPr>
          <w:sz w:val="21"/>
          <w:szCs w:val="21"/>
        </w:rPr>
      </w:pPr>
      <w:r w:rsidRPr="00F65D16">
        <w:rPr>
          <w:sz w:val="21"/>
          <w:szCs w:val="21"/>
        </w:rPr>
        <w:t>Original UTK rank:</w:t>
      </w:r>
      <w:r w:rsidRPr="00F65D16">
        <w:rPr>
          <w:sz w:val="21"/>
          <w:szCs w:val="21"/>
          <w:u w:val="single"/>
        </w:rPr>
        <w:tab/>
        <w:t>Assist. Prof.</w:t>
      </w:r>
      <w:r w:rsidRPr="00F65D16">
        <w:rPr>
          <w:sz w:val="21"/>
          <w:szCs w:val="21"/>
          <w:u w:val="single"/>
        </w:rPr>
        <w:tab/>
      </w:r>
      <w:r w:rsidRPr="00F65D16">
        <w:rPr>
          <w:sz w:val="21"/>
          <w:szCs w:val="21"/>
          <w:u w:val="single"/>
        </w:rPr>
        <w:tab/>
      </w:r>
      <w:r w:rsidRPr="00F65D16">
        <w:rPr>
          <w:sz w:val="21"/>
          <w:szCs w:val="21"/>
          <w:u w:val="single"/>
        </w:rPr>
        <w:tab/>
      </w:r>
      <w:r w:rsidRPr="00F65D16">
        <w:rPr>
          <w:sz w:val="21"/>
          <w:szCs w:val="21"/>
        </w:rPr>
        <w:t xml:space="preserve"> Subsequent promotions (year, rank): </w:t>
      </w:r>
      <w:r w:rsidRPr="00F65D16">
        <w:rPr>
          <w:sz w:val="21"/>
          <w:szCs w:val="21"/>
          <w:u w:val="single"/>
        </w:rPr>
        <w:tab/>
      </w:r>
      <w:r w:rsidRPr="00F65D16">
        <w:rPr>
          <w:sz w:val="21"/>
          <w:szCs w:val="21"/>
          <w:u w:val="single"/>
        </w:rPr>
        <w:tab/>
      </w:r>
    </w:p>
    <w:p w14:paraId="094FAC5C" w14:textId="77777777" w:rsidR="00042514" w:rsidRPr="00F65D16" w:rsidRDefault="00042514" w:rsidP="00042514">
      <w:pPr>
        <w:rPr>
          <w:b/>
          <w:sz w:val="21"/>
          <w:szCs w:val="21"/>
        </w:rPr>
      </w:pPr>
    </w:p>
    <w:p w14:paraId="5093E8A3" w14:textId="77777777" w:rsidR="00042514" w:rsidRPr="00F65D16" w:rsidRDefault="00042514" w:rsidP="00042514">
      <w:pPr>
        <w:rPr>
          <w:b/>
          <w:sz w:val="21"/>
          <w:szCs w:val="21"/>
        </w:rPr>
      </w:pPr>
      <w:r w:rsidRPr="00F65D16">
        <w:rPr>
          <w:b/>
          <w:sz w:val="21"/>
          <w:szCs w:val="21"/>
        </w:rPr>
        <w:t xml:space="preserve">UTK RECORD </w:t>
      </w:r>
    </w:p>
    <w:p w14:paraId="55509D4A" w14:textId="77777777" w:rsidR="00042514" w:rsidRPr="00F65D16" w:rsidRDefault="00042514" w:rsidP="00042514">
      <w:pPr>
        <w:rPr>
          <w:sz w:val="21"/>
          <w:szCs w:val="21"/>
        </w:rPr>
      </w:pPr>
    </w:p>
    <w:p w14:paraId="10AF0530" w14:textId="77777777" w:rsidR="00042514" w:rsidRPr="00F65D16" w:rsidRDefault="00042514" w:rsidP="00042514">
      <w:pPr>
        <w:rPr>
          <w:sz w:val="21"/>
          <w:szCs w:val="21"/>
          <w:u w:val="single"/>
        </w:rPr>
      </w:pPr>
      <w:r w:rsidRPr="00F65D16">
        <w:rPr>
          <w:sz w:val="21"/>
          <w:szCs w:val="21"/>
        </w:rPr>
        <w:t xml:space="preserve">Date of original UTK appointment as a full-time probationary faculty member: </w:t>
      </w:r>
      <w:r w:rsidRPr="00F65D16">
        <w:rPr>
          <w:sz w:val="21"/>
          <w:szCs w:val="21"/>
          <w:u w:val="single"/>
        </w:rPr>
        <w:tab/>
      </w:r>
      <w:r w:rsidR="006A4DE2">
        <w:rPr>
          <w:sz w:val="21"/>
          <w:szCs w:val="21"/>
          <w:u w:val="single"/>
        </w:rPr>
        <w:t>1 August 2009</w:t>
      </w:r>
      <w:r w:rsidRPr="00F65D16">
        <w:rPr>
          <w:sz w:val="21"/>
          <w:szCs w:val="21"/>
          <w:u w:val="single"/>
        </w:rPr>
        <w:tab/>
      </w:r>
    </w:p>
    <w:p w14:paraId="2566CC18" w14:textId="77777777" w:rsidR="00042514" w:rsidRPr="00F65D16" w:rsidRDefault="00042514" w:rsidP="00042514">
      <w:pPr>
        <w:rPr>
          <w:sz w:val="21"/>
          <w:szCs w:val="21"/>
        </w:rPr>
      </w:pPr>
    </w:p>
    <w:p w14:paraId="73B07D65" w14:textId="77777777" w:rsidR="00042514" w:rsidRPr="00F65D16" w:rsidRDefault="00042514" w:rsidP="00042514">
      <w:pPr>
        <w:rPr>
          <w:sz w:val="21"/>
          <w:szCs w:val="21"/>
        </w:rPr>
      </w:pPr>
      <w:r w:rsidRPr="00F65D16">
        <w:rPr>
          <w:sz w:val="21"/>
          <w:szCs w:val="21"/>
        </w:rPr>
        <w:t xml:space="preserve">Years of full-time teaching experience at instructor rank or above before UTK probationary period: </w:t>
      </w:r>
      <w:r w:rsidR="00323CAC">
        <w:rPr>
          <w:sz w:val="21"/>
          <w:szCs w:val="21"/>
        </w:rPr>
        <w:t>0</w:t>
      </w:r>
    </w:p>
    <w:p w14:paraId="54C7933C" w14:textId="77777777" w:rsidR="00042514" w:rsidRPr="00F65D16" w:rsidRDefault="00042514" w:rsidP="00042514">
      <w:pPr>
        <w:rPr>
          <w:sz w:val="21"/>
          <w:szCs w:val="21"/>
        </w:rPr>
      </w:pPr>
    </w:p>
    <w:p w14:paraId="07685545" w14:textId="77777777" w:rsidR="00042514" w:rsidRPr="00F65D16" w:rsidRDefault="00042514" w:rsidP="00042514">
      <w:pPr>
        <w:rPr>
          <w:sz w:val="21"/>
          <w:szCs w:val="21"/>
          <w:u w:val="single"/>
        </w:rPr>
      </w:pPr>
      <w:r w:rsidRPr="00F65D16">
        <w:rPr>
          <w:sz w:val="21"/>
          <w:szCs w:val="21"/>
        </w:rPr>
        <w:t>Years of full-time teaching at UTK, as of the May 31</w:t>
      </w:r>
      <w:r w:rsidRPr="00F65D16">
        <w:rPr>
          <w:sz w:val="21"/>
          <w:szCs w:val="21"/>
          <w:vertAlign w:val="superscript"/>
        </w:rPr>
        <w:t>st</w:t>
      </w:r>
      <w:r w:rsidRPr="00F65D16">
        <w:rPr>
          <w:sz w:val="21"/>
          <w:szCs w:val="21"/>
        </w:rPr>
        <w:t xml:space="preserve"> prior to the review: </w:t>
      </w:r>
      <w:r w:rsidRPr="00F65D16">
        <w:rPr>
          <w:sz w:val="21"/>
          <w:szCs w:val="21"/>
          <w:u w:val="single"/>
        </w:rPr>
        <w:tab/>
      </w:r>
      <w:r w:rsidRPr="00F65D16">
        <w:rPr>
          <w:sz w:val="21"/>
          <w:szCs w:val="21"/>
          <w:u w:val="single"/>
        </w:rPr>
        <w:tab/>
      </w:r>
      <w:r w:rsidR="00600DAC">
        <w:rPr>
          <w:sz w:val="21"/>
          <w:szCs w:val="21"/>
          <w:u w:val="single"/>
        </w:rPr>
        <w:t>5</w:t>
      </w:r>
      <w:r w:rsidRPr="00F65D16">
        <w:rPr>
          <w:sz w:val="21"/>
          <w:szCs w:val="21"/>
          <w:u w:val="single"/>
        </w:rPr>
        <w:tab/>
      </w:r>
    </w:p>
    <w:p w14:paraId="489BDDD4" w14:textId="77777777" w:rsidR="00042514" w:rsidRPr="00F65D16" w:rsidRDefault="00042514" w:rsidP="00042514">
      <w:pPr>
        <w:rPr>
          <w:sz w:val="21"/>
          <w:szCs w:val="21"/>
        </w:rPr>
      </w:pPr>
    </w:p>
    <w:p w14:paraId="1E99FCD6" w14:textId="77777777" w:rsidR="00042514" w:rsidRPr="00F65D16" w:rsidRDefault="00042514" w:rsidP="00042514">
      <w:pPr>
        <w:rPr>
          <w:sz w:val="21"/>
          <w:szCs w:val="21"/>
        </w:rPr>
      </w:pPr>
      <w:r w:rsidRPr="00F65D16">
        <w:rPr>
          <w:sz w:val="21"/>
          <w:szCs w:val="21"/>
        </w:rPr>
        <w:t xml:space="preserve">Total years of teaching:   </w:t>
      </w:r>
      <w:r w:rsidR="00600DAC">
        <w:rPr>
          <w:sz w:val="21"/>
          <w:szCs w:val="21"/>
          <w:u w:val="single"/>
        </w:rPr>
        <w:t>5</w:t>
      </w:r>
      <w:r w:rsidR="00323CAC">
        <w:rPr>
          <w:sz w:val="21"/>
          <w:szCs w:val="21"/>
        </w:rPr>
        <w:t xml:space="preserve">  </w:t>
      </w:r>
      <w:r w:rsidRPr="00F65D16">
        <w:rPr>
          <w:sz w:val="21"/>
          <w:szCs w:val="21"/>
        </w:rPr>
        <w:t xml:space="preserve"> Latest year for tenure review as stipulated in appointment letter: </w:t>
      </w:r>
      <w:r w:rsidR="00323CAC">
        <w:rPr>
          <w:sz w:val="21"/>
          <w:szCs w:val="21"/>
        </w:rPr>
        <w:t xml:space="preserve"> </w:t>
      </w:r>
      <w:r w:rsidR="00C75C2C">
        <w:rPr>
          <w:sz w:val="21"/>
          <w:szCs w:val="21"/>
        </w:rPr>
        <w:t>2014-2015</w:t>
      </w:r>
    </w:p>
    <w:p w14:paraId="14856A06" w14:textId="77777777" w:rsidR="00042514" w:rsidRPr="00F65D16" w:rsidRDefault="00042514" w:rsidP="00042514">
      <w:pPr>
        <w:rPr>
          <w:b/>
          <w:sz w:val="21"/>
          <w:szCs w:val="21"/>
        </w:rPr>
      </w:pPr>
    </w:p>
    <w:p w14:paraId="5D411835" w14:textId="77777777" w:rsidR="00870271" w:rsidRDefault="00870271" w:rsidP="00D60ACC">
      <w:pPr>
        <w:jc w:val="center"/>
        <w:rPr>
          <w:b/>
          <w:sz w:val="28"/>
          <w:szCs w:val="28"/>
        </w:rPr>
      </w:pPr>
    </w:p>
    <w:p w14:paraId="254A93A7" w14:textId="77777777" w:rsidR="00A976FC" w:rsidRDefault="00A976FC" w:rsidP="00D60ACC">
      <w:pPr>
        <w:jc w:val="center"/>
        <w:rPr>
          <w:b/>
          <w:sz w:val="28"/>
          <w:szCs w:val="28"/>
        </w:rPr>
        <w:sectPr w:rsidR="00A976FC" w:rsidSect="006F5E6D">
          <w:headerReference w:type="default" r:id="rId8"/>
          <w:footerReference w:type="default" r:id="rId9"/>
          <w:pgSz w:w="12240" w:h="15840" w:code="1"/>
          <w:pgMar w:top="1440" w:right="1440" w:bottom="1440" w:left="1440" w:header="720" w:footer="720" w:gutter="0"/>
          <w:pgNumType w:start="1"/>
          <w:cols w:space="720"/>
          <w:docGrid w:linePitch="360"/>
        </w:sectPr>
      </w:pPr>
    </w:p>
    <w:p w14:paraId="390F44CF" w14:textId="77777777" w:rsidR="00FD60C7" w:rsidRPr="009E24B8" w:rsidRDefault="00FD60C7" w:rsidP="00D60ACC">
      <w:pPr>
        <w:jc w:val="center"/>
        <w:rPr>
          <w:b/>
          <w:sz w:val="28"/>
          <w:szCs w:val="28"/>
        </w:rPr>
      </w:pPr>
      <w:r w:rsidRPr="009E24B8">
        <w:rPr>
          <w:b/>
          <w:sz w:val="28"/>
          <w:szCs w:val="28"/>
        </w:rPr>
        <w:lastRenderedPageBreak/>
        <w:t>Educational History and Employment History</w:t>
      </w:r>
    </w:p>
    <w:p w14:paraId="19CF9C8F" w14:textId="77777777" w:rsidR="00FD60C7" w:rsidRPr="00D60ACC" w:rsidRDefault="00FD60C7"/>
    <w:p w14:paraId="4CB5C7E1" w14:textId="77777777" w:rsidR="00D60ACC" w:rsidRPr="00E70C61" w:rsidRDefault="00D60ACC" w:rsidP="00D60ACC">
      <w:pPr>
        <w:rPr>
          <w:b/>
        </w:rPr>
      </w:pPr>
      <w:r w:rsidRPr="00E70C61">
        <w:rPr>
          <w:b/>
        </w:rPr>
        <w:t>Candi</w:t>
      </w:r>
      <w:r>
        <w:rPr>
          <w:b/>
        </w:rPr>
        <w:t>d</w:t>
      </w:r>
      <w:r w:rsidRPr="00E70C61">
        <w:rPr>
          <w:b/>
        </w:rPr>
        <w:t xml:space="preserve">ate Name: </w:t>
      </w:r>
      <w:r w:rsidR="005F6B28">
        <w:rPr>
          <w:b/>
        </w:rPr>
        <w:t>Brian Christopher O’Meara</w:t>
      </w:r>
    </w:p>
    <w:p w14:paraId="74C1E9D6" w14:textId="77777777" w:rsidR="00FD60C7" w:rsidRDefault="00FD60C7"/>
    <w:p w14:paraId="4E34B48C" w14:textId="77777777" w:rsidR="00FD60C7" w:rsidRPr="00FD60C7" w:rsidRDefault="00FD60C7">
      <w:pPr>
        <w:rPr>
          <w:b/>
          <w:bCs/>
        </w:rPr>
      </w:pPr>
      <w:r w:rsidRPr="00FD60C7">
        <w:rPr>
          <w:b/>
          <w:bCs/>
        </w:rPr>
        <w:t>Educational History</w:t>
      </w:r>
    </w:p>
    <w:p w14:paraId="56FF37CC" w14:textId="77777777" w:rsidR="00FD60C7" w:rsidRDefault="00FD60C7"/>
    <w:p w14:paraId="180C7E41" w14:textId="77777777" w:rsidR="00FD60C7" w:rsidRPr="00FD60C7" w:rsidRDefault="00FD60C7" w:rsidP="00FD60C7">
      <w:pPr>
        <w:spacing w:line="360" w:lineRule="auto"/>
        <w:ind w:left="720" w:hanging="720"/>
        <w:rPr>
          <w:u w:val="single"/>
        </w:rPr>
      </w:pPr>
      <w:r>
        <w:rPr>
          <w:u w:val="single"/>
        </w:rPr>
        <w:t>Institution</w:t>
      </w:r>
      <w:r>
        <w:tab/>
      </w:r>
      <w:r>
        <w:tab/>
      </w:r>
      <w:r>
        <w:tab/>
      </w:r>
      <w:r w:rsidR="00BB242B">
        <w:tab/>
      </w:r>
      <w:r>
        <w:rPr>
          <w:u w:val="single"/>
        </w:rPr>
        <w:t>Program or Degree</w:t>
      </w:r>
      <w:r>
        <w:tab/>
      </w:r>
      <w:r>
        <w:rPr>
          <w:u w:val="single"/>
        </w:rPr>
        <w:t>Dates in Program</w:t>
      </w:r>
      <w:r>
        <w:tab/>
      </w:r>
      <w:r>
        <w:rPr>
          <w:u w:val="single"/>
        </w:rPr>
        <w:t>Degree</w:t>
      </w:r>
    </w:p>
    <w:p w14:paraId="325441BB" w14:textId="77777777" w:rsidR="00FD60C7" w:rsidRDefault="00FD60C7" w:rsidP="00FD60C7">
      <w:pPr>
        <w:spacing w:line="360" w:lineRule="auto"/>
        <w:ind w:left="720" w:hanging="720"/>
      </w:pPr>
      <w:r w:rsidRPr="001445AA">
        <w:t xml:space="preserve">University of </w:t>
      </w:r>
      <w:r w:rsidR="00CC7BB7">
        <w:t>California, Davis</w:t>
      </w:r>
      <w:r w:rsidR="00BB242B">
        <w:tab/>
      </w:r>
      <w:r w:rsidRPr="001445AA">
        <w:t xml:space="preserve">Ph.D. </w:t>
      </w:r>
      <w:r w:rsidR="00CC7BB7">
        <w:tab/>
      </w:r>
      <w:r w:rsidR="00CC7BB7">
        <w:tab/>
      </w:r>
      <w:r>
        <w:tab/>
      </w:r>
      <w:r w:rsidR="00CC7BB7">
        <w:t>2002-2008</w:t>
      </w:r>
      <w:r>
        <w:tab/>
      </w:r>
      <w:r>
        <w:tab/>
        <w:t>Ph.D.</w:t>
      </w:r>
    </w:p>
    <w:p w14:paraId="656A6CA9" w14:textId="77777777" w:rsidR="00FD60C7" w:rsidRDefault="00CC7BB7" w:rsidP="00FD60C7">
      <w:pPr>
        <w:spacing w:line="360" w:lineRule="auto"/>
      </w:pPr>
      <w:r>
        <w:t>Harvard</w:t>
      </w:r>
      <w:r w:rsidR="00FD60C7">
        <w:t xml:space="preserve"> University </w:t>
      </w:r>
      <w:r w:rsidR="00FD60C7">
        <w:tab/>
      </w:r>
      <w:r w:rsidR="00FD60C7">
        <w:tab/>
      </w:r>
      <w:r w:rsidR="00BB242B">
        <w:tab/>
      </w:r>
      <w:r>
        <w:t xml:space="preserve">B.A. with </w:t>
      </w:r>
      <w:r w:rsidR="00F06A25">
        <w:t>magna</w:t>
      </w:r>
      <w:r w:rsidR="00FD60C7">
        <w:t xml:space="preserve"> </w:t>
      </w:r>
      <w:r w:rsidR="00FD60C7">
        <w:tab/>
      </w:r>
      <w:r>
        <w:t>1997-2001</w:t>
      </w:r>
      <w:r w:rsidR="00FD60C7">
        <w:tab/>
      </w:r>
      <w:r w:rsidR="00FD60C7">
        <w:tab/>
      </w:r>
      <w:r>
        <w:t>B.A.</w:t>
      </w:r>
    </w:p>
    <w:p w14:paraId="3ED78568" w14:textId="77777777" w:rsidR="00CC7BB7" w:rsidRDefault="00CC7BB7" w:rsidP="00FD60C7">
      <w:pPr>
        <w:spacing w:line="360" w:lineRule="auto"/>
      </w:pPr>
      <w:r>
        <w:tab/>
      </w:r>
      <w:r>
        <w:tab/>
      </w:r>
      <w:r>
        <w:tab/>
      </w:r>
      <w:r>
        <w:tab/>
      </w:r>
      <w:r>
        <w:tab/>
      </w:r>
      <w:r w:rsidR="00F06A25">
        <w:t xml:space="preserve">cum laude and highest </w:t>
      </w:r>
      <w:r>
        <w:t>honors in biology</w:t>
      </w:r>
    </w:p>
    <w:p w14:paraId="6D25C3D7" w14:textId="77777777" w:rsidR="00FD60C7" w:rsidRDefault="00FD60C7"/>
    <w:p w14:paraId="5CD6FFDF" w14:textId="77777777" w:rsidR="00FD60C7" w:rsidRDefault="00FD60C7">
      <w:r>
        <w:rPr>
          <w:b/>
          <w:bCs/>
        </w:rPr>
        <w:t>Employment History</w:t>
      </w:r>
    </w:p>
    <w:p w14:paraId="3F22F616" w14:textId="77777777" w:rsidR="00FD60C7" w:rsidRDefault="00FD60C7"/>
    <w:p w14:paraId="3B478F4C" w14:textId="77777777" w:rsidR="00FD60C7" w:rsidRPr="00FD60C7" w:rsidRDefault="00FD60C7">
      <w:pPr>
        <w:rPr>
          <w:u w:val="words"/>
        </w:rPr>
      </w:pPr>
      <w:r>
        <w:rPr>
          <w:u w:val="single"/>
        </w:rPr>
        <w:t xml:space="preserve">Ranks </w:t>
      </w:r>
      <w:r w:rsidRPr="00FD60C7">
        <w:rPr>
          <w:u w:val="single"/>
        </w:rPr>
        <w:t>Held</w:t>
      </w:r>
      <w:r>
        <w:tab/>
      </w:r>
      <w:r>
        <w:tab/>
      </w:r>
      <w:r w:rsidRPr="00FD60C7">
        <w:rPr>
          <w:u w:val="single"/>
        </w:rPr>
        <w:t>Institution</w:t>
      </w:r>
      <w:r>
        <w:tab/>
      </w:r>
      <w:r>
        <w:tab/>
      </w:r>
      <w:r>
        <w:tab/>
      </w:r>
      <w:r w:rsidRPr="00FD60C7">
        <w:rPr>
          <w:u w:val="words"/>
        </w:rPr>
        <w:t>Department</w:t>
      </w:r>
      <w:r w:rsidRPr="00FD60C7">
        <w:rPr>
          <w:u w:val="words"/>
        </w:rPr>
        <w:tab/>
      </w:r>
      <w:r w:rsidRPr="00FD60C7">
        <w:rPr>
          <w:u w:val="words"/>
        </w:rPr>
        <w:tab/>
      </w:r>
      <w:r>
        <w:rPr>
          <w:u w:val="words"/>
        </w:rPr>
        <w:tab/>
      </w:r>
      <w:r w:rsidRPr="00FD60C7">
        <w:rPr>
          <w:u w:val="single"/>
        </w:rPr>
        <w:t>Effective Date</w:t>
      </w:r>
    </w:p>
    <w:p w14:paraId="43512044" w14:textId="77777777" w:rsidR="00FD60C7" w:rsidRDefault="00FD60C7">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sidRPr="00FD60C7">
        <w:rPr>
          <w:u w:val="words"/>
        </w:rPr>
        <w:tab/>
      </w:r>
      <w:r>
        <w:rPr>
          <w:u w:val="words"/>
        </w:rPr>
        <w:tab/>
      </w:r>
      <w:r w:rsidRPr="00FD60C7">
        <w:rPr>
          <w:u w:val="single"/>
        </w:rPr>
        <w:t>of Rank</w:t>
      </w:r>
    </w:p>
    <w:p w14:paraId="1A4F9963" w14:textId="77777777" w:rsidR="00D408CF" w:rsidRDefault="00D408CF" w:rsidP="00697B6A">
      <w:pPr>
        <w:spacing w:line="360" w:lineRule="auto"/>
      </w:pPr>
    </w:p>
    <w:p w14:paraId="7ABC25C8" w14:textId="77777777" w:rsidR="00437F87" w:rsidRDefault="00FD60C7" w:rsidP="00697B6A">
      <w:pPr>
        <w:spacing w:line="360" w:lineRule="auto"/>
      </w:pPr>
      <w:r>
        <w:t>Assistant Professor</w:t>
      </w:r>
      <w:r>
        <w:tab/>
        <w:t>University of Tenn</w:t>
      </w:r>
      <w:r w:rsidR="002720E4">
        <w:t>essee</w:t>
      </w:r>
      <w:r w:rsidR="002720E4">
        <w:tab/>
        <w:t>Ecology and Evolution</w:t>
      </w:r>
      <w:r w:rsidR="002720E4">
        <w:tab/>
        <w:t>2009</w:t>
      </w:r>
      <w:r>
        <w:t>- present</w:t>
      </w:r>
    </w:p>
    <w:p w14:paraId="1F025A0D" w14:textId="77777777" w:rsidR="00FD60C7" w:rsidRDefault="002720E4" w:rsidP="00697B6A">
      <w:pPr>
        <w:spacing w:line="360" w:lineRule="auto"/>
        <w:ind w:left="720" w:hanging="720"/>
      </w:pPr>
      <w:r>
        <w:t>Postdoc</w:t>
      </w:r>
      <w:r>
        <w:tab/>
      </w:r>
      <w:r w:rsidR="00FD60C7" w:rsidRPr="001445AA">
        <w:t xml:space="preserve"> </w:t>
      </w:r>
      <w:r w:rsidR="00FD60C7">
        <w:tab/>
      </w:r>
      <w:r>
        <w:t>NESCent</w:t>
      </w:r>
      <w:r>
        <w:tab/>
      </w:r>
      <w:r>
        <w:tab/>
      </w:r>
      <w:r w:rsidR="00FD60C7">
        <w:tab/>
      </w:r>
      <w:r>
        <w:tab/>
      </w:r>
      <w:r>
        <w:tab/>
      </w:r>
      <w:r>
        <w:tab/>
      </w:r>
      <w:r>
        <w:tab/>
        <w:t>2008</w:t>
      </w:r>
      <w:r w:rsidR="00437F87">
        <w:t xml:space="preserve"> –</w:t>
      </w:r>
      <w:r>
        <w:t xml:space="preserve"> 2009</w:t>
      </w:r>
    </w:p>
    <w:p w14:paraId="384569E2" w14:textId="77777777" w:rsidR="00697B6A" w:rsidRDefault="00697B6A" w:rsidP="00FD60C7">
      <w:pPr>
        <w:spacing w:line="360" w:lineRule="auto"/>
        <w:ind w:left="720" w:hanging="720"/>
      </w:pPr>
    </w:p>
    <w:p w14:paraId="59FBCFAD" w14:textId="77777777" w:rsidR="00697B6A" w:rsidRDefault="00697B6A" w:rsidP="00FD60C7">
      <w:pPr>
        <w:spacing w:line="360" w:lineRule="auto"/>
        <w:ind w:left="720" w:hanging="720"/>
      </w:pPr>
    </w:p>
    <w:p w14:paraId="2C5B121D" w14:textId="77777777" w:rsidR="00697B6A" w:rsidRDefault="00697B6A" w:rsidP="00FD60C7">
      <w:pPr>
        <w:spacing w:line="360" w:lineRule="auto"/>
        <w:ind w:left="720" w:hanging="720"/>
      </w:pPr>
    </w:p>
    <w:p w14:paraId="3CD2BC73" w14:textId="77777777" w:rsidR="00697B6A" w:rsidRDefault="00697B6A" w:rsidP="00FD60C7">
      <w:pPr>
        <w:spacing w:line="360" w:lineRule="auto"/>
        <w:ind w:left="720" w:hanging="720"/>
      </w:pPr>
    </w:p>
    <w:p w14:paraId="7B94606A" w14:textId="77777777" w:rsidR="00697B6A" w:rsidRDefault="00697B6A" w:rsidP="00FD60C7">
      <w:pPr>
        <w:spacing w:line="360" w:lineRule="auto"/>
        <w:ind w:left="720" w:hanging="720"/>
      </w:pPr>
    </w:p>
    <w:p w14:paraId="0643BE25" w14:textId="77777777" w:rsidR="00042514" w:rsidRDefault="00042514" w:rsidP="00042514">
      <w:pPr>
        <w:jc w:val="center"/>
      </w:pPr>
    </w:p>
    <w:p w14:paraId="6FE239D3" w14:textId="77777777" w:rsidR="005E1BF3" w:rsidRPr="00D56CDC" w:rsidRDefault="00927492" w:rsidP="005E1BF3">
      <w:pPr>
        <w:jc w:val="center"/>
        <w:rPr>
          <w:b/>
        </w:rPr>
      </w:pPr>
      <w:r>
        <w:rPr>
          <w:b/>
        </w:rPr>
        <w:br w:type="page"/>
      </w:r>
      <w:r w:rsidR="005E1BF3" w:rsidRPr="00D56CDC">
        <w:rPr>
          <w:b/>
        </w:rPr>
        <w:lastRenderedPageBreak/>
        <w:t>Department of Ecology and Evolutionary Biology</w:t>
      </w:r>
    </w:p>
    <w:p w14:paraId="54D1502F" w14:textId="77777777" w:rsidR="005E1BF3" w:rsidRPr="00D56CDC" w:rsidRDefault="005E1BF3" w:rsidP="005E1BF3">
      <w:pPr>
        <w:jc w:val="center"/>
        <w:rPr>
          <w:b/>
        </w:rPr>
      </w:pPr>
    </w:p>
    <w:p w14:paraId="7CFDF0B7" w14:textId="77777777" w:rsidR="005E1BF3" w:rsidRPr="00D56CDC" w:rsidRDefault="005E1BF3" w:rsidP="005E1BF3">
      <w:pPr>
        <w:jc w:val="center"/>
        <w:rPr>
          <w:b/>
        </w:rPr>
      </w:pPr>
      <w:r w:rsidRPr="00D56CDC">
        <w:rPr>
          <w:b/>
        </w:rPr>
        <w:t>STATEMENT OF RESPONSIBILITIES</w:t>
      </w:r>
    </w:p>
    <w:p w14:paraId="35088DEC" w14:textId="77777777" w:rsidR="005E1BF3" w:rsidRPr="00D56CDC" w:rsidRDefault="005E1BF3" w:rsidP="005E1BF3">
      <w:pPr>
        <w:jc w:val="center"/>
        <w:rPr>
          <w:b/>
        </w:rPr>
      </w:pPr>
    </w:p>
    <w:p w14:paraId="243970E0" w14:textId="77777777" w:rsidR="005E1BF3" w:rsidRPr="00D56CDC" w:rsidRDefault="005E1BF3" w:rsidP="005E1BF3">
      <w:pPr>
        <w:jc w:val="center"/>
        <w:rPr>
          <w:b/>
        </w:rPr>
      </w:pPr>
      <w:r>
        <w:rPr>
          <w:b/>
        </w:rPr>
        <w:t xml:space="preserve">Dr. </w:t>
      </w:r>
      <w:r w:rsidR="00770235">
        <w:rPr>
          <w:b/>
        </w:rPr>
        <w:t>Brian O’Meara</w:t>
      </w:r>
    </w:p>
    <w:p w14:paraId="4AAC088E" w14:textId="77777777" w:rsidR="005E1BF3" w:rsidRDefault="005E1BF3" w:rsidP="005E1BF3"/>
    <w:p w14:paraId="44D11EDB" w14:textId="77777777" w:rsidR="005E1BF3" w:rsidRPr="00D56CDC" w:rsidRDefault="005E1BF3" w:rsidP="005E1BF3">
      <w:pPr>
        <w:rPr>
          <w:b/>
        </w:rPr>
      </w:pPr>
      <w:r w:rsidRPr="00D56CDC">
        <w:rPr>
          <w:b/>
        </w:rPr>
        <w:t>I. Teaching</w:t>
      </w:r>
    </w:p>
    <w:p w14:paraId="25998749" w14:textId="77777777" w:rsidR="005E1BF3" w:rsidRDefault="005E1BF3" w:rsidP="005E1BF3"/>
    <w:p w14:paraId="0DE7B930" w14:textId="77777777" w:rsidR="005E1BF3" w:rsidRPr="00D56CDC" w:rsidRDefault="005E1BF3" w:rsidP="005E1BF3">
      <w:pPr>
        <w:rPr>
          <w:i/>
        </w:rPr>
      </w:pPr>
      <w:r w:rsidRPr="00D56CDC">
        <w:rPr>
          <w:i/>
        </w:rPr>
        <w:t>To receive tenure, a member of the faculty of the Department of Ecology and Evolutionary Biology (EEB) is expected to develop excellence in teaching at either or both of the undergraduate and graduate levels.  It is expected that the teaching load of an individual faculty member be reviewed periodically in order to adjust for different levels of research and service activities.  There is no set teaching load.</w:t>
      </w:r>
    </w:p>
    <w:p w14:paraId="0DB82CB9" w14:textId="77777777" w:rsidR="005E1BF3" w:rsidRDefault="005E1BF3" w:rsidP="005E1BF3"/>
    <w:p w14:paraId="6D987737" w14:textId="73143302" w:rsidR="005E1BF3" w:rsidRPr="00764887" w:rsidRDefault="00770235" w:rsidP="005E1BF3">
      <w:r>
        <w:t xml:space="preserve">Dr. O’Meara initiated 400-level course in Macroevolution in his first year and has offered it every year since. It has grown from eight students to </w:t>
      </w:r>
      <w:r w:rsidR="00600DAC">
        <w:t xml:space="preserve">approximately </w:t>
      </w:r>
      <w:r>
        <w:t>thirty, including</w:t>
      </w:r>
      <w:r w:rsidR="00FB2C8C">
        <w:t xml:space="preserve"> graduate students from the Geology and Ecology &amp; Evolutionary Biology departments as well as undergraduate students majoring in Chemistry, Geology, Ecology &amp; Evolutionary Biology, and Animal Science. This class features a mixture of lecture, clicker questions, discussions, student presentations, and use of statistical software for simulations. </w:t>
      </w:r>
      <w:r w:rsidR="0053085A">
        <w:t xml:space="preserve">He has also taught in EEB511, the team-taught core course in evolution, every fall (and is one of only </w:t>
      </w:r>
      <w:r w:rsidR="00600DAC">
        <w:t>three</w:t>
      </w:r>
      <w:r w:rsidR="0053085A">
        <w:t xml:space="preserve"> faculty in our department to have done so). In Fall 2013 he became the instructor of record for this course. He has also taught Biology 130, Biodiversity, in Spring 2012</w:t>
      </w:r>
      <w:r w:rsidR="00605D07">
        <w:t xml:space="preserve"> (206 students)</w:t>
      </w:r>
      <w:r w:rsidR="0053085A">
        <w:t xml:space="preserve"> </w:t>
      </w:r>
      <w:r w:rsidR="00600DAC">
        <w:t xml:space="preserve">and in </w:t>
      </w:r>
      <w:r w:rsidR="0053085A">
        <w:t xml:space="preserve">Spring 2014, and has been involved in discussions regarding restructuring this course to meet core learning objectives of Biology. </w:t>
      </w:r>
      <w:r w:rsidR="00605D07">
        <w:t xml:space="preserve">Dr. O’Meara has been </w:t>
      </w:r>
      <w:r w:rsidR="00A54985">
        <w:t xml:space="preserve">an instructor in EEB607 twice, </w:t>
      </w:r>
      <w:r w:rsidR="00605D07">
        <w:t>EEB503 twice, EEB</w:t>
      </w:r>
      <w:r w:rsidR="00A54985">
        <w:t>504, and EEB511 twice. He has also guest lectured in course</w:t>
      </w:r>
      <w:r w:rsidR="00600DAC">
        <w:t xml:space="preserve">s in Sweden, Austria, Louisiana, </w:t>
      </w:r>
      <w:r w:rsidR="00A54985">
        <w:t xml:space="preserve">North Carolina, </w:t>
      </w:r>
      <w:r w:rsidR="00600DAC">
        <w:t>and Switzerland (in addition to research talks)</w:t>
      </w:r>
      <w:r w:rsidR="002F435C">
        <w:t xml:space="preserve">. </w:t>
      </w:r>
    </w:p>
    <w:p w14:paraId="0D227A29" w14:textId="77777777" w:rsidR="005E1BF3" w:rsidRPr="00764887" w:rsidRDefault="005E1BF3" w:rsidP="005E1BF3"/>
    <w:p w14:paraId="7EB53010" w14:textId="77777777" w:rsidR="005E1BF3" w:rsidRPr="00D56CDC" w:rsidRDefault="005E1BF3" w:rsidP="005E1BF3">
      <w:pPr>
        <w:rPr>
          <w:b/>
        </w:rPr>
      </w:pPr>
      <w:r w:rsidRPr="00D56CDC">
        <w:rPr>
          <w:b/>
        </w:rPr>
        <w:t>II. Research</w:t>
      </w:r>
    </w:p>
    <w:p w14:paraId="0801C65C" w14:textId="77777777" w:rsidR="005E1BF3" w:rsidRDefault="005E1BF3" w:rsidP="005E1BF3"/>
    <w:p w14:paraId="4723644E" w14:textId="77777777" w:rsidR="005E1BF3" w:rsidRPr="00D56CDC" w:rsidRDefault="005E1BF3" w:rsidP="005E1BF3">
      <w:pPr>
        <w:rPr>
          <w:i/>
        </w:rPr>
      </w:pPr>
      <w:r w:rsidRPr="00D56CDC">
        <w:rPr>
          <w:i/>
        </w:rPr>
        <w:t>A junior member of the faculty of EEB is expected to develop a significant, externally funded program of original research in his or her area of expertise.  Regular publication is expected, with at least some papers being in high-quality journals.</w:t>
      </w:r>
    </w:p>
    <w:p w14:paraId="33CBD69C" w14:textId="77777777" w:rsidR="005E1BF3" w:rsidRDefault="005E1BF3" w:rsidP="005E1BF3"/>
    <w:p w14:paraId="2DF4E315" w14:textId="6D23858D" w:rsidR="00DA5869" w:rsidRDefault="005E1BF3" w:rsidP="00DA5869">
      <w:r>
        <w:t>Dr</w:t>
      </w:r>
      <w:r w:rsidR="003C2D42">
        <w:t>. O’Meara</w:t>
      </w:r>
      <w:r>
        <w:t xml:space="preserve"> is conducting research </w:t>
      </w:r>
      <w:r w:rsidR="00A54985">
        <w:t xml:space="preserve">about macroevolutionary processes leading to current diversity. </w:t>
      </w:r>
      <w:r w:rsidR="007F3339">
        <w:t xml:space="preserve">Much of his research involves the development and testing of phylogenetic methods. </w:t>
      </w:r>
      <w:r w:rsidR="00905622">
        <w:t xml:space="preserve">He has received grants of  $132,345, $138,590, </w:t>
      </w:r>
      <w:r w:rsidR="00E86A20">
        <w:t xml:space="preserve">and </w:t>
      </w:r>
      <w:r w:rsidR="00905622">
        <w:t>$98,252 (sole recipient) from the iPlant Collaborative (NSF-sponsored), a grant of $141,143 from NSF as Co-PI ($28,228 for his use)</w:t>
      </w:r>
      <w:r w:rsidR="00E86A20">
        <w:t>, a grant of $320,000 from NSF as PI</w:t>
      </w:r>
      <w:r w:rsidR="00B74E5E">
        <w:t xml:space="preserve"> (with additional funds going to Co-PI Bryan Carstens), a grant of $520,000 from NSF as PI (the grant total includes funding for Co-PI Gilchrist)</w:t>
      </w:r>
      <w:r w:rsidR="00E86A20">
        <w:t>, plus various smaller awards</w:t>
      </w:r>
      <w:r w:rsidR="003C2D42">
        <w:t>, generally</w:t>
      </w:r>
      <w:r w:rsidR="00A11404">
        <w:t xml:space="preserve"> to researchers he mentors, from places such as Google Summer of Code and the Encyclopedia of Life.</w:t>
      </w:r>
      <w:r w:rsidR="00DA5869">
        <w:t xml:space="preserve"> He has published numerous peer-reviewed papers in high impact journals, including invited syntheses of the field in journals such as the </w:t>
      </w:r>
      <w:r w:rsidR="00DA5869">
        <w:rPr>
          <w:i/>
        </w:rPr>
        <w:t>Annual Review of Ecology, Evolution, and Systematics</w:t>
      </w:r>
      <w:r w:rsidR="00DA5869">
        <w:t>.</w:t>
      </w:r>
    </w:p>
    <w:p w14:paraId="26B87040" w14:textId="77777777" w:rsidR="005E1BF3" w:rsidRDefault="005E1BF3" w:rsidP="005E1BF3">
      <w:r>
        <w:t xml:space="preserve"> </w:t>
      </w:r>
    </w:p>
    <w:p w14:paraId="0CB71601" w14:textId="77777777" w:rsidR="005E1BF3" w:rsidRDefault="005E1BF3" w:rsidP="005E1BF3">
      <w:pPr>
        <w:rPr>
          <w:b/>
        </w:rPr>
      </w:pPr>
    </w:p>
    <w:p w14:paraId="66D3D42A" w14:textId="77777777" w:rsidR="005E1BF3" w:rsidRPr="00D56CDC" w:rsidRDefault="005E1BF3" w:rsidP="005E1BF3">
      <w:pPr>
        <w:rPr>
          <w:b/>
        </w:rPr>
      </w:pPr>
      <w:r w:rsidRPr="00D56CDC">
        <w:rPr>
          <w:b/>
        </w:rPr>
        <w:lastRenderedPageBreak/>
        <w:t>III. Service</w:t>
      </w:r>
    </w:p>
    <w:p w14:paraId="677F4B1D" w14:textId="77777777" w:rsidR="005E1BF3" w:rsidRDefault="005E1BF3" w:rsidP="005E1BF3"/>
    <w:p w14:paraId="19717B0B" w14:textId="77777777" w:rsidR="005E1BF3" w:rsidRPr="00D56CDC" w:rsidRDefault="005E1BF3" w:rsidP="005E1BF3">
      <w:pPr>
        <w:rPr>
          <w:i/>
        </w:rPr>
      </w:pPr>
      <w:r w:rsidRPr="00D56CDC">
        <w:rPr>
          <w:i/>
        </w:rPr>
        <w:t>A junior member of the faculty of EEB is expected to develop a record of service to the department and the profession.</w:t>
      </w:r>
    </w:p>
    <w:p w14:paraId="318A10DD" w14:textId="77777777" w:rsidR="005E1BF3" w:rsidRDefault="005E1BF3" w:rsidP="005E1BF3"/>
    <w:p w14:paraId="60A22D12" w14:textId="6C220114" w:rsidR="00B74E5E" w:rsidRDefault="00B74E5E" w:rsidP="00B74E5E">
      <w:r>
        <w:t xml:space="preserve">Locally, </w:t>
      </w:r>
      <w:r w:rsidR="00CC49EF">
        <w:t>Dr. O’Meara serves on the web committee as sole faculty representative as well as the graduate admissions committee</w:t>
      </w:r>
      <w:r w:rsidR="00600167">
        <w:t xml:space="preserve"> and the department head search committee</w:t>
      </w:r>
      <w:r w:rsidR="00CC49EF">
        <w:t xml:space="preserve">; in the past he has also served on the undergraduate education committee. </w:t>
      </w:r>
      <w:r w:rsidR="00600167">
        <w:t>He served as</w:t>
      </w:r>
      <w:r w:rsidR="00C152FF">
        <w:t xml:space="preserve"> a member of the Dean’s Advisory Council</w:t>
      </w:r>
      <w:r w:rsidR="00600167">
        <w:t xml:space="preserve"> for three years</w:t>
      </w:r>
      <w:r w:rsidR="00C152FF">
        <w:t xml:space="preserve">. He organized a multi-department speaker series on women in science using Haines-Morris funds as well as wrote a successful proposal to acquire a cart of laptops for teaching in the EEB department. </w:t>
      </w:r>
      <w:r>
        <w:t>Dr. O’Meara is faculty advisor for Darwin Day Tennessee.</w:t>
      </w:r>
    </w:p>
    <w:p w14:paraId="48A7EC6C" w14:textId="77777777" w:rsidR="00B74E5E" w:rsidRDefault="00B74E5E" w:rsidP="005E1BF3"/>
    <w:p w14:paraId="18B5CD26" w14:textId="35DB1561" w:rsidR="00CC49EF" w:rsidRPr="00600167" w:rsidRDefault="00B74E5E" w:rsidP="005E1BF3">
      <w:r>
        <w:t>Internationally, h</w:t>
      </w:r>
      <w:r w:rsidR="00C152FF">
        <w:t>e is an elected member of the Society of Systematic Biologists Council, a member of the Phylotastic Hackathon leadership team</w:t>
      </w:r>
      <w:r w:rsidR="00600167">
        <w:t xml:space="preserve">, organizer of lightning talks for the Evolution 2013 meeting in Snowbird, Utah (1400 participants from three international societies), co-organizer of the Evolution 2014 meeting in Raleigh, NC (nearly 2000 participants from three international societies), member of the Steering Committee for the iEvoBio meetings, and an associate editor for </w:t>
      </w:r>
      <w:r w:rsidR="00600167" w:rsidRPr="00600167">
        <w:rPr>
          <w:i/>
        </w:rPr>
        <w:t>Methods in Ecology and Evolution</w:t>
      </w:r>
      <w:r w:rsidR="00600167">
        <w:t xml:space="preserve">. He has reviewed for journals and organizations such as </w:t>
      </w:r>
      <w:r w:rsidR="00600167" w:rsidRPr="00600167">
        <w:t>NSF</w:t>
      </w:r>
      <w:r w:rsidR="00600167">
        <w:t xml:space="preserve">, </w:t>
      </w:r>
      <w:r w:rsidR="00600167">
        <w:rPr>
          <w:i/>
        </w:rPr>
        <w:t>Science</w:t>
      </w:r>
      <w:r w:rsidR="00600167">
        <w:t xml:space="preserve">, </w:t>
      </w:r>
      <w:r w:rsidR="00600167">
        <w:rPr>
          <w:i/>
        </w:rPr>
        <w:t>Evolution</w:t>
      </w:r>
      <w:r w:rsidR="00600167">
        <w:t xml:space="preserve">, </w:t>
      </w:r>
      <w:r w:rsidR="00600167">
        <w:rPr>
          <w:i/>
        </w:rPr>
        <w:t>Systematic Biology</w:t>
      </w:r>
      <w:r w:rsidR="00600167">
        <w:t>, and many more.</w:t>
      </w:r>
      <w:r w:rsidR="007F47EA">
        <w:t xml:space="preserve"> Dr. O’Meara is the Society of Systematic Biologists’ liaison to three-society initiative for removing barriers to women in science.</w:t>
      </w:r>
      <w:r w:rsidR="00DB13BE">
        <w:t xml:space="preserve"> He has also taught and organized numerous workshops in phylogenetic</w:t>
      </w:r>
      <w:r w:rsidR="000171BF">
        <w:t>s and computing, locally, nationally, and internationally.</w:t>
      </w:r>
    </w:p>
    <w:p w14:paraId="118BDCA3" w14:textId="77777777" w:rsidR="00CC49EF" w:rsidRDefault="00CC49EF" w:rsidP="005E1BF3">
      <w:pPr>
        <w:jc w:val="center"/>
      </w:pPr>
    </w:p>
    <w:p w14:paraId="3D9C04AC" w14:textId="77777777" w:rsidR="00CA5968" w:rsidRDefault="00CA5968" w:rsidP="00042514">
      <w:pPr>
        <w:spacing w:line="360" w:lineRule="auto"/>
        <w:ind w:left="720" w:hanging="720"/>
        <w:rPr>
          <w:b/>
          <w:bCs/>
        </w:rPr>
        <w:sectPr w:rsidR="00CA5968" w:rsidSect="00A976FC">
          <w:headerReference w:type="default" r:id="rId10"/>
          <w:footerReference w:type="default" r:id="rId11"/>
          <w:pgSz w:w="12240" w:h="15840" w:code="1"/>
          <w:pgMar w:top="1440" w:right="1440" w:bottom="1440" w:left="1440" w:header="720" w:footer="720" w:gutter="0"/>
          <w:pgNumType w:start="2"/>
          <w:cols w:space="720"/>
          <w:docGrid w:linePitch="360"/>
        </w:sectPr>
      </w:pPr>
    </w:p>
    <w:p w14:paraId="256C21D0" w14:textId="77777777" w:rsidR="00CA5968" w:rsidRPr="00CA5968" w:rsidRDefault="00CA5968" w:rsidP="00CA5968">
      <w:pPr>
        <w:spacing w:line="360" w:lineRule="auto"/>
        <w:ind w:left="720" w:hanging="720"/>
        <w:jc w:val="center"/>
        <w:rPr>
          <w:b/>
          <w:bCs/>
          <w:sz w:val="72"/>
          <w:szCs w:val="72"/>
        </w:rPr>
      </w:pPr>
    </w:p>
    <w:p w14:paraId="4059EE8C" w14:textId="77777777" w:rsidR="00BB0C1C" w:rsidRPr="00CA5968" w:rsidRDefault="00BB0C1C" w:rsidP="00CA5968">
      <w:pPr>
        <w:spacing w:line="360" w:lineRule="auto"/>
        <w:ind w:left="720" w:hanging="720"/>
        <w:jc w:val="center"/>
        <w:rPr>
          <w:b/>
          <w:bCs/>
          <w:sz w:val="72"/>
          <w:szCs w:val="72"/>
        </w:rPr>
      </w:pPr>
      <w:r w:rsidRPr="00CA5968">
        <w:rPr>
          <w:b/>
          <w:bCs/>
          <w:sz w:val="72"/>
          <w:szCs w:val="72"/>
        </w:rPr>
        <w:t>B. TEACHING ABILITY AND EFFECTIVENESS</w:t>
      </w:r>
    </w:p>
    <w:p w14:paraId="55213D5C" w14:textId="77777777" w:rsidR="00BB0C1C" w:rsidRPr="00CA5968" w:rsidRDefault="00BB0C1C" w:rsidP="000569BB">
      <w:pPr>
        <w:spacing w:line="360" w:lineRule="auto"/>
        <w:ind w:left="720" w:hanging="720"/>
        <w:jc w:val="center"/>
        <w:rPr>
          <w:b/>
          <w:bCs/>
          <w:sz w:val="72"/>
          <w:szCs w:val="72"/>
        </w:rPr>
      </w:pPr>
    </w:p>
    <w:p w14:paraId="773BDDB7" w14:textId="77777777" w:rsidR="00BB0C1C" w:rsidRDefault="00BB0C1C" w:rsidP="000569BB">
      <w:pPr>
        <w:spacing w:line="360" w:lineRule="auto"/>
        <w:ind w:left="720" w:hanging="720"/>
        <w:jc w:val="center"/>
        <w:rPr>
          <w:b/>
          <w:bCs/>
          <w:sz w:val="32"/>
          <w:szCs w:val="32"/>
        </w:rPr>
      </w:pPr>
    </w:p>
    <w:p w14:paraId="4EB5B9E1" w14:textId="77777777" w:rsidR="00BB0C1C" w:rsidRDefault="00BB0C1C" w:rsidP="00FD60C7">
      <w:pPr>
        <w:spacing w:line="360" w:lineRule="auto"/>
        <w:ind w:left="720" w:hanging="720"/>
        <w:rPr>
          <w:b/>
          <w:bCs/>
        </w:rPr>
      </w:pPr>
    </w:p>
    <w:p w14:paraId="2CA8C515" w14:textId="77777777" w:rsidR="00BB0C1C" w:rsidRDefault="00BB0C1C" w:rsidP="00FD60C7">
      <w:pPr>
        <w:spacing w:line="360" w:lineRule="auto"/>
        <w:ind w:left="720" w:hanging="720"/>
        <w:rPr>
          <w:b/>
          <w:bCs/>
        </w:rPr>
      </w:pPr>
    </w:p>
    <w:p w14:paraId="619D7006" w14:textId="77777777" w:rsidR="00BB0C1C" w:rsidRDefault="00BB0C1C" w:rsidP="00FD60C7">
      <w:pPr>
        <w:spacing w:line="360" w:lineRule="auto"/>
        <w:ind w:left="720" w:hanging="720"/>
        <w:rPr>
          <w:b/>
          <w:bCs/>
        </w:rPr>
      </w:pPr>
    </w:p>
    <w:p w14:paraId="6FDF7543" w14:textId="77777777" w:rsidR="00BB0C1C" w:rsidRDefault="00BB0C1C" w:rsidP="00FD60C7">
      <w:pPr>
        <w:spacing w:line="360" w:lineRule="auto"/>
        <w:ind w:left="720" w:hanging="720"/>
        <w:rPr>
          <w:b/>
          <w:bCs/>
        </w:rPr>
      </w:pPr>
    </w:p>
    <w:p w14:paraId="6AA2786F" w14:textId="77777777" w:rsidR="00BB0C1C" w:rsidRDefault="00BB0C1C" w:rsidP="00FD60C7">
      <w:pPr>
        <w:spacing w:line="360" w:lineRule="auto"/>
        <w:ind w:left="720" w:hanging="720"/>
        <w:rPr>
          <w:b/>
          <w:bCs/>
        </w:rPr>
      </w:pPr>
    </w:p>
    <w:p w14:paraId="75F32625" w14:textId="77777777" w:rsidR="00BB0C1C" w:rsidRDefault="00BB0C1C" w:rsidP="00FD60C7">
      <w:pPr>
        <w:spacing w:line="360" w:lineRule="auto"/>
        <w:ind w:left="720" w:hanging="720"/>
        <w:rPr>
          <w:b/>
          <w:bCs/>
        </w:rPr>
      </w:pPr>
    </w:p>
    <w:p w14:paraId="0C0B41E5" w14:textId="77777777" w:rsidR="00BB0C1C" w:rsidRDefault="00BB0C1C" w:rsidP="00FD60C7">
      <w:pPr>
        <w:spacing w:line="360" w:lineRule="auto"/>
        <w:ind w:left="720" w:hanging="720"/>
        <w:rPr>
          <w:b/>
          <w:bCs/>
        </w:rPr>
      </w:pPr>
    </w:p>
    <w:p w14:paraId="26EBA9C3" w14:textId="77777777" w:rsidR="00BB0C1C" w:rsidRDefault="00BB0C1C" w:rsidP="00FD60C7">
      <w:pPr>
        <w:spacing w:line="360" w:lineRule="auto"/>
        <w:ind w:left="720" w:hanging="720"/>
        <w:rPr>
          <w:b/>
          <w:bCs/>
        </w:rPr>
      </w:pPr>
    </w:p>
    <w:p w14:paraId="39DC60D4" w14:textId="77777777" w:rsidR="00CA5968" w:rsidRDefault="00CA5968" w:rsidP="00BB0C1C">
      <w:pPr>
        <w:spacing w:line="360" w:lineRule="auto"/>
        <w:ind w:left="720" w:hanging="720"/>
        <w:jc w:val="center"/>
        <w:rPr>
          <w:b/>
          <w:bCs/>
          <w:sz w:val="28"/>
          <w:szCs w:val="28"/>
        </w:rPr>
        <w:sectPr w:rsidR="00CA5968" w:rsidSect="00A976FC">
          <w:headerReference w:type="default" r:id="rId12"/>
          <w:footerReference w:type="default" r:id="rId13"/>
          <w:pgSz w:w="12240" w:h="15840" w:code="1"/>
          <w:pgMar w:top="1440" w:right="1440" w:bottom="1440" w:left="1440" w:header="720" w:footer="720" w:gutter="0"/>
          <w:pgNumType w:start="2"/>
          <w:cols w:space="720"/>
          <w:docGrid w:linePitch="360"/>
        </w:sectPr>
      </w:pPr>
    </w:p>
    <w:p w14:paraId="567B6753" w14:textId="77777777" w:rsidR="00697B6A" w:rsidRPr="00870271" w:rsidRDefault="000569BB" w:rsidP="00BB0C1C">
      <w:pPr>
        <w:spacing w:line="360" w:lineRule="auto"/>
        <w:ind w:left="720" w:hanging="720"/>
        <w:jc w:val="center"/>
        <w:rPr>
          <w:b/>
          <w:bCs/>
          <w:sz w:val="28"/>
          <w:szCs w:val="28"/>
        </w:rPr>
      </w:pPr>
      <w:r w:rsidRPr="00870271">
        <w:rPr>
          <w:b/>
          <w:bCs/>
          <w:sz w:val="28"/>
          <w:szCs w:val="28"/>
        </w:rPr>
        <w:lastRenderedPageBreak/>
        <w:t>Statement of teaching philosophy and description of its implementation</w:t>
      </w:r>
    </w:p>
    <w:p w14:paraId="5737D1D6" w14:textId="77777777" w:rsidR="00611E29" w:rsidRDefault="00611E29" w:rsidP="00C82ECD">
      <w:r>
        <w:t xml:space="preserve">My overall teaching goal is to create students who have the skills of creative, skeptical scientists, curious about evolutionary processes, while being grounded with deep knowledge of biological patterns and mechanisms. This is accomplished through teaching a mixture of large introductory lecture courses, graduate seminars and courses, and most </w:t>
      </w:r>
      <w:r w:rsidR="00B14676">
        <w:t>centrally, a mixed upper level undergraduate/introductory graduate student course in macroevolution.</w:t>
      </w:r>
    </w:p>
    <w:p w14:paraId="1379F428" w14:textId="77777777" w:rsidR="00B14676" w:rsidRDefault="00B14676" w:rsidP="00C82ECD"/>
    <w:p w14:paraId="48986E35" w14:textId="75884197" w:rsidR="00556B51" w:rsidRDefault="00602633" w:rsidP="00602633">
      <w:pPr>
        <w:widowControl w:val="0"/>
        <w:autoSpaceDE w:val="0"/>
        <w:autoSpaceDN w:val="0"/>
        <w:adjustRightInd w:val="0"/>
        <w:spacing w:after="240"/>
      </w:pPr>
      <w:r>
        <w:t>My Macroevolution course (EEB464) was started in my first year here and has been growing since. The class explicitly targets four Biology degree-level learning outc</w:t>
      </w:r>
      <w:r w:rsidRPr="00602633">
        <w:t>omes (“Evolution: Populations of organisms and their cellular components have changed over time through both selective and non- selective evolutionary processes”, “Formulate empirically-testable hypotheses”, “Interpret visual representations (figures and diagrams)”, and “Evaluate data and come to a conclusion (with evidence) (formulate an argument)”</w:t>
      </w:r>
      <w:r>
        <w:t xml:space="preserve">). The class is a mixture of lecture, small group discussions, class discussions, and investigations, both computational and empirical. Technology (laptops, clickers, </w:t>
      </w:r>
      <w:r w:rsidR="00E3075F">
        <w:t xml:space="preserve">homemade </w:t>
      </w:r>
      <w:r>
        <w:t xml:space="preserve">interactive white board, embedded videos) is used as appropriate to engage students and assess progress, but students also </w:t>
      </w:r>
      <w:r w:rsidR="000157EA">
        <w:t xml:space="preserve">get hands on experience looking at fossils or other biological specimens. </w:t>
      </w:r>
      <w:r w:rsidR="00AC264A">
        <w:t xml:space="preserve">Lectures are recorded for students to review later if needed. </w:t>
      </w:r>
      <w:r w:rsidR="000157EA">
        <w:t xml:space="preserve">For class discussions, I often will have them break into small groups to talk about an issue and then come together for an entire class discussion, so that students may try out their ideas on one or two peers before voicing them to the entire class. I also encourage class discussions to feature dialog with each other, rather than just response to me. </w:t>
      </w:r>
      <w:r w:rsidR="00FC24F4">
        <w:t xml:space="preserve">Over the course of a semester the class covers various topics in macroevolution such as differential diversification and the history of life on earth. I emphasize how we know about these things, how to perform experimental tests of these ideas, and current work on the topics, so students see science as an ongoing process of discovery rather than a static set of facts. </w:t>
      </w:r>
      <w:r w:rsidR="00893FCB">
        <w:t xml:space="preserve">Students are assessed through clicker questions (some reviewing past topics, some based on a list of key taxa students are assigned to learn, some just to have students commit to hypotheses about data presented in class), essay-based tests, a report on a topic including what work still has to be done on it, </w:t>
      </w:r>
      <w:r w:rsidR="00556B51">
        <w:t>and a pair presentation covering a graduate-level research proposal. In addition to positive reviews and growing numbers, one measure that shows the class’s impact is the number of graduate students from the EEB and Geology departments who are encouraged by their committees to take it. Committees justifiably want to protect students from taking courses at the cost of their research, but several faculty feel that the content in this course is worth the time it takes for students to take it.</w:t>
      </w:r>
    </w:p>
    <w:p w14:paraId="1AC8D2A1" w14:textId="3728648B" w:rsidR="0071758B" w:rsidRDefault="00D53DF5" w:rsidP="00602633">
      <w:pPr>
        <w:widowControl w:val="0"/>
        <w:autoSpaceDE w:val="0"/>
        <w:autoSpaceDN w:val="0"/>
        <w:adjustRightInd w:val="0"/>
        <w:spacing w:after="240"/>
      </w:pPr>
      <w:r>
        <w:t xml:space="preserve">I do extensive teaching at the graduate level. Some of this is for classes that are reading groups, while another is for a shared multiple lab discussion group. This started as </w:t>
      </w:r>
      <w:r w:rsidR="001A687A">
        <w:t xml:space="preserve">simply a joint meeting of four small labs (for example, my lab was originally just me) but is now an active discussion group with students from at least </w:t>
      </w:r>
      <w:r w:rsidR="00AC264A">
        <w:t>seven</w:t>
      </w:r>
      <w:r w:rsidR="001A687A">
        <w:t xml:space="preserve"> lab groups enrolled. It</w:t>
      </w:r>
      <w:r>
        <w:t xml:space="preserve"> covers a mixture of work in progress as well as recent relevant papers to students’ research. My goal in </w:t>
      </w:r>
      <w:r w:rsidR="001A687A">
        <w:t>all these</w:t>
      </w:r>
      <w:r>
        <w:t xml:space="preserve"> classes is to encourage students to focus on the questions being addressed by their work or others: it is easy for students to adopt popular methods without considering whether those are the best way to address their questions. </w:t>
      </w:r>
      <w:r w:rsidR="001A687A">
        <w:t xml:space="preserve">I have also been heavily involved in our Evolution core course, being one of only </w:t>
      </w:r>
      <w:r w:rsidR="00E3075F">
        <w:t>three</w:t>
      </w:r>
      <w:r w:rsidR="001A687A">
        <w:t xml:space="preserve"> faculty to teach in the Evolution or Ecology core each of the past </w:t>
      </w:r>
      <w:r w:rsidR="00612166">
        <w:t>six</w:t>
      </w:r>
      <w:r w:rsidR="001A687A">
        <w:t xml:space="preserve"> years. </w:t>
      </w:r>
      <w:r w:rsidR="00021A34">
        <w:t xml:space="preserve">I have been working in that course to have students focus on </w:t>
      </w:r>
      <w:r w:rsidR="00F91F72">
        <w:t xml:space="preserve">understanding the questions that can be addressed and why someone might want to rather than focusing on the minutia of current </w:t>
      </w:r>
      <w:r w:rsidR="00F91F72">
        <w:lastRenderedPageBreak/>
        <w:t xml:space="preserve">methods. I try to teach students to see the connections across methods (for example, all the methods that use a discrete state transition matrix, even though some are for inferring trees while others are for investigating biogeographic history). </w:t>
      </w:r>
      <w:r w:rsidR="0071758B">
        <w:t>We have also worked to make the core an early way for students to get feedback on their projects before they even set up their committees, which may have some role in EEB’s remarkable success at getting NSF graduate research fellowships or honorable mentions (one third of all UT</w:t>
      </w:r>
      <w:r w:rsidR="00151E7B">
        <w:t xml:space="preserve"> </w:t>
      </w:r>
      <w:r w:rsidR="0071758B">
        <w:t>K</w:t>
      </w:r>
      <w:r w:rsidR="00151E7B">
        <w:t>noxville</w:t>
      </w:r>
      <w:r w:rsidR="0071758B">
        <w:t xml:space="preserve"> students receiving such honors had been through the core course; two additional EEB students won honors before taking the core). </w:t>
      </w:r>
    </w:p>
    <w:p w14:paraId="25452921" w14:textId="77777777" w:rsidR="004D21E0" w:rsidRDefault="0071758B" w:rsidP="00690A93">
      <w:pPr>
        <w:widowControl w:val="0"/>
        <w:autoSpaceDE w:val="0"/>
        <w:autoSpaceDN w:val="0"/>
        <w:adjustRightInd w:val="0"/>
        <w:spacing w:after="240"/>
      </w:pPr>
      <w:r>
        <w:t>In 2012 I taught the large (206 student) primarily lecture class Bio130, Biodi</w:t>
      </w:r>
      <w:r w:rsidR="004D21E0">
        <w:t xml:space="preserve">versity, for the first time. For this class I created 836 new slides, </w:t>
      </w:r>
      <w:r w:rsidR="004D21E0" w:rsidRPr="004D21E0">
        <w:t>wrote a web app for students to use on smartphones (</w:t>
      </w:r>
      <w:hyperlink r:id="rId14" w:history="1">
        <w:r w:rsidR="004D21E0" w:rsidRPr="004D21E0">
          <w:rPr>
            <w:rStyle w:val="Hyperlink"/>
          </w:rPr>
          <w:t>http://lampyr.org</w:t>
        </w:r>
      </w:hyperlink>
      <w:r w:rsidR="004D21E0" w:rsidRPr="004D21E0">
        <w:t>) to help them learn about nearby biodiversity, and graded hundreds of essays. I tried to use readings, clicker questions, MasteringBiology assignments, and parts of lectures to teach basic material, and the remaining parts of lectures to having students learn to think about the material at higher levels of understanding.</w:t>
      </w:r>
      <w:r w:rsidR="004D21E0">
        <w:t xml:space="preserve"> In addition to anonymous feedback during the class (see below), I embedded observers in the class to see how students were taking notes and engaging with the lectures. </w:t>
      </w:r>
      <w:r w:rsidR="004D21E0" w:rsidRPr="004D21E0">
        <w:t>However, I think I was only partially successful at achieving my goals in this class. The presentation style I chose to use, with slides with primarily figures, images, and videos accompanying a lecture rather than a more bullet point-heavy presentation was a style many students had trouble with, especially in taking notes (one embedded observer found that the only note a student took from a hybridization lecture was the word “labradoodle”). As the course went on, I modified my slides (which were made available to students as pdfs and as recorded lectures) to include “speaker’s notes” describing what was said and the point of each slide. I also assigned more homework, which students described as helping their understanding of the material. My clarity of speech was also difficult for some students and is clearly something to continue to improve. Successes in the class included transmitting enthusiasm for the subject (based on the student evaluations, as well as anecdotes such as students asking to bring a boyfriend or relative to observe the class) as well as creating an environment where students felt comfortable asking and answering questions: i.e., in just one 50 minute lecture, approximately 20 of 200 students volunteered in whole-class discussion.</w:t>
      </w:r>
      <w:r w:rsidR="004D21E0">
        <w:t xml:space="preserve"> </w:t>
      </w:r>
      <w:r w:rsidR="003842F7">
        <w:t xml:space="preserve">Students rated my enthusiasm high (4.25/5 average). </w:t>
      </w:r>
      <w:r w:rsidR="004D21E0" w:rsidRPr="004D21E0">
        <w:t>Overall, I think I targeted the class at too high a level of understanding without providing enough basic framework for students. I will be incorporating these lessons when teaching the course again this spring through changes like including more structuring text in slides to make sure students recognize key points.</w:t>
      </w:r>
      <w:r w:rsidR="004D21E0">
        <w:t xml:space="preserve"> I have also been involved in the ongoing discussion regarding class structure and content organized by Beth Schussler to align with the overall Biology framework. </w:t>
      </w:r>
    </w:p>
    <w:p w14:paraId="6947AB21" w14:textId="2E9D14B9" w:rsidR="004D21E0" w:rsidRPr="004D21E0" w:rsidRDefault="004D21E0" w:rsidP="004D21E0">
      <w:pPr>
        <w:widowControl w:val="0"/>
        <w:autoSpaceDE w:val="0"/>
        <w:autoSpaceDN w:val="0"/>
        <w:adjustRightInd w:val="0"/>
        <w:spacing w:after="240"/>
      </w:pPr>
      <w:r>
        <w:t xml:space="preserve">Due to my expertise in the field I have frequently been asked to teach in short workshops (this is in addition to research talks). I often give these virtually to prevent disruption of regular duties as well as the expense and hassle of travel. </w:t>
      </w:r>
      <w:r w:rsidR="00B132D0">
        <w:t>I have taugh</w:t>
      </w:r>
      <w:r w:rsidR="00151E7B">
        <w:t xml:space="preserve">t in Sweden, Austria, Louisiana, </w:t>
      </w:r>
      <w:r w:rsidR="00B132D0">
        <w:t xml:space="preserve">North Carolina, </w:t>
      </w:r>
      <w:r w:rsidR="00151E7B">
        <w:t>and</w:t>
      </w:r>
      <w:r w:rsidR="00B132D0">
        <w:t xml:space="preserve"> Switzerland. I also organized and taught at a workshop at NIMBioS on computational resources for phylogenetics. This course included students from around the world and had a fairly even gender balance.</w:t>
      </w:r>
    </w:p>
    <w:p w14:paraId="7D7D1083" w14:textId="77777777" w:rsidR="00556B51" w:rsidRDefault="00556B51" w:rsidP="00602633">
      <w:pPr>
        <w:widowControl w:val="0"/>
        <w:autoSpaceDE w:val="0"/>
        <w:autoSpaceDN w:val="0"/>
        <w:adjustRightInd w:val="0"/>
        <w:spacing w:after="240"/>
      </w:pPr>
    </w:p>
    <w:p w14:paraId="41EF77A3" w14:textId="77777777" w:rsidR="00602633" w:rsidRDefault="00602633" w:rsidP="00602633">
      <w:pPr>
        <w:widowControl w:val="0"/>
        <w:autoSpaceDE w:val="0"/>
        <w:autoSpaceDN w:val="0"/>
        <w:adjustRightInd w:val="0"/>
        <w:spacing w:after="240"/>
      </w:pPr>
    </w:p>
    <w:p w14:paraId="1ACD8068" w14:textId="77777777" w:rsidR="00D15E1F" w:rsidRDefault="00602633" w:rsidP="00602633">
      <w:pPr>
        <w:widowControl w:val="0"/>
        <w:autoSpaceDE w:val="0"/>
        <w:autoSpaceDN w:val="0"/>
        <w:adjustRightInd w:val="0"/>
        <w:spacing w:after="240"/>
      </w:pPr>
      <w:r>
        <w:lastRenderedPageBreak/>
        <w:t xml:space="preserve">I have certain approaches I try to extend across all my classes. One is real time assessment of my teaching: I give students a link to an anonymous form (http://www.brianomeara.info/feedback) they can use to give feedback on any part of the class at any time. This allows me to improve the class for the students in it rather than just waiting for SAIS reports at the end. </w:t>
      </w:r>
      <w:r w:rsidR="000157EA">
        <w:t xml:space="preserve">I also try to use all the time students are in the room to promote learning, rather than just the assigned class times. For example, some students may show up half an hour early for some classes, and I typically have an educational video relevant to the day’s focal topic running they can learn from while waiting. </w:t>
      </w:r>
      <w:r w:rsidR="00B132D0">
        <w:t xml:space="preserve">One consistent theme in student reviews is my enthusiasm for the </w:t>
      </w:r>
      <w:r w:rsidR="00E3663A">
        <w:t>subject matter. Based on student reactions, my classes are also seen as a safe place to ask questions about confusing material.</w:t>
      </w:r>
    </w:p>
    <w:p w14:paraId="58C3E79A" w14:textId="0ED2B6E4" w:rsidR="00BB6490" w:rsidRDefault="00D15E1F" w:rsidP="00BB6490">
      <w:pPr>
        <w:widowControl w:val="0"/>
        <w:autoSpaceDE w:val="0"/>
        <w:autoSpaceDN w:val="0"/>
        <w:adjustRightInd w:val="0"/>
        <w:spacing w:after="240"/>
        <w:rPr>
          <w:bCs/>
        </w:rPr>
      </w:pPr>
      <w:r>
        <w:t xml:space="preserve">Mentoring of graduate students and postdocs is also an important part of my teaching. I have had </w:t>
      </w:r>
      <w:r w:rsidR="0071657E">
        <w:t>ten</w:t>
      </w:r>
      <w:r>
        <w:t xml:space="preserve"> postdocs come through my lab: some from internal funds (startup or NSF) and others as co-mentored NIMBioS postdocs. </w:t>
      </w:r>
      <w:r w:rsidR="00D05E27">
        <w:t xml:space="preserve">I also </w:t>
      </w:r>
      <w:r w:rsidR="00D5497A">
        <w:t xml:space="preserve">advise </w:t>
      </w:r>
      <w:r w:rsidR="00D05E27">
        <w:t>three</w:t>
      </w:r>
      <w:r w:rsidR="00D5497A">
        <w:t xml:space="preserve"> graduate students</w:t>
      </w:r>
      <w:r w:rsidR="00D05E27">
        <w:t xml:space="preserve"> and co-advise a fourth</w:t>
      </w:r>
      <w:r w:rsidR="00D5497A">
        <w:t xml:space="preserve">. </w:t>
      </w:r>
      <w:r w:rsidR="0055543E">
        <w:t xml:space="preserve">In addition to my own students, I have served on the committees of eleven other graduate students in three graduate programs at UTK and one at Vanderbilt. </w:t>
      </w:r>
      <w:r w:rsidR="00D5497A">
        <w:t>With all of them, my goal has been to help the student or postdoc achieve her or his professional goals. This may require more teaching experience for some and more work on programming skills for others. I try to create a supportive environment where people are encouraged to propose new ideas but also know that they will receive constructive, honest feedback.</w:t>
      </w:r>
    </w:p>
    <w:p w14:paraId="6E98E645" w14:textId="77777777" w:rsidR="00870271" w:rsidRDefault="00835882" w:rsidP="00412502">
      <w:pPr>
        <w:rPr>
          <w:b/>
          <w:caps/>
          <w:sz w:val="28"/>
          <w:szCs w:val="32"/>
        </w:rPr>
      </w:pPr>
      <w:r>
        <w:rPr>
          <w:bCs/>
        </w:rPr>
        <w:t xml:space="preserve">. </w:t>
      </w:r>
    </w:p>
    <w:p w14:paraId="7AC6D169" w14:textId="77777777" w:rsidR="00BB0C1C" w:rsidRDefault="00BB0C1C" w:rsidP="00BB0C1C">
      <w:pPr>
        <w:jc w:val="center"/>
        <w:rPr>
          <w:b/>
          <w:caps/>
          <w:sz w:val="28"/>
          <w:szCs w:val="32"/>
        </w:rPr>
      </w:pPr>
      <w:r w:rsidRPr="00D73D68">
        <w:rPr>
          <w:b/>
          <w:caps/>
          <w:sz w:val="28"/>
          <w:szCs w:val="32"/>
        </w:rPr>
        <w:t>Summary of Teaching Assignments for Review Period</w:t>
      </w:r>
    </w:p>
    <w:p w14:paraId="385C9C29" w14:textId="77777777" w:rsidR="00624780" w:rsidRPr="00D73D68" w:rsidRDefault="00624780" w:rsidP="00BB0C1C">
      <w:pPr>
        <w:jc w:val="center"/>
        <w:rPr>
          <w:b/>
          <w:caps/>
          <w:sz w:val="28"/>
          <w:szCs w:val="32"/>
        </w:rPr>
      </w:pPr>
    </w:p>
    <w:tbl>
      <w:tblPr>
        <w:tblW w:w="0" w:type="auto"/>
        <w:tblBorders>
          <w:insideH w:val="single" w:sz="18" w:space="0" w:color="FFFFFF"/>
          <w:insideV w:val="single" w:sz="18" w:space="0" w:color="FFFFFF"/>
        </w:tblBorders>
        <w:tblLook w:val="01E0" w:firstRow="1" w:lastRow="1" w:firstColumn="1" w:lastColumn="1" w:noHBand="0" w:noVBand="0"/>
      </w:tblPr>
      <w:tblGrid>
        <w:gridCol w:w="1077"/>
        <w:gridCol w:w="1162"/>
        <w:gridCol w:w="1707"/>
        <w:gridCol w:w="876"/>
        <w:gridCol w:w="1030"/>
        <w:gridCol w:w="922"/>
        <w:gridCol w:w="727"/>
        <w:gridCol w:w="1102"/>
        <w:gridCol w:w="973"/>
      </w:tblGrid>
      <w:tr w:rsidR="004E7E29" w:rsidRPr="00062117" w14:paraId="4BCAD6BC" w14:textId="77777777" w:rsidTr="00062117">
        <w:trPr>
          <w:trHeight w:val="726"/>
        </w:trPr>
        <w:tc>
          <w:tcPr>
            <w:tcW w:w="0" w:type="auto"/>
            <w:shd w:val="pct20" w:color="000000" w:fill="FFFFFF"/>
          </w:tcPr>
          <w:p w14:paraId="53DFA3D7" w14:textId="77777777" w:rsidR="000569BB" w:rsidRPr="00062117" w:rsidRDefault="000569BB" w:rsidP="00D01B8F">
            <w:pPr>
              <w:rPr>
                <w:b/>
                <w:bCs/>
                <w:i/>
                <w:iCs/>
                <w:sz w:val="22"/>
                <w:szCs w:val="22"/>
              </w:rPr>
            </w:pPr>
            <w:r w:rsidRPr="00062117">
              <w:rPr>
                <w:b/>
                <w:bCs/>
                <w:i/>
                <w:iCs/>
                <w:sz w:val="22"/>
                <w:szCs w:val="22"/>
              </w:rPr>
              <w:t>Sem</w:t>
            </w:r>
            <w:r w:rsidR="00B7289F" w:rsidRPr="00062117">
              <w:rPr>
                <w:b/>
                <w:bCs/>
                <w:i/>
                <w:iCs/>
                <w:sz w:val="22"/>
                <w:szCs w:val="22"/>
              </w:rPr>
              <w:t>ester</w:t>
            </w:r>
          </w:p>
        </w:tc>
        <w:tc>
          <w:tcPr>
            <w:tcW w:w="0" w:type="auto"/>
            <w:shd w:val="pct20" w:color="000000" w:fill="FFFFFF"/>
          </w:tcPr>
          <w:p w14:paraId="459D4BDE" w14:textId="77777777" w:rsidR="000569BB" w:rsidRPr="00062117" w:rsidRDefault="000569BB" w:rsidP="00D01B8F">
            <w:pPr>
              <w:rPr>
                <w:b/>
                <w:bCs/>
                <w:i/>
                <w:iCs/>
                <w:sz w:val="22"/>
                <w:szCs w:val="22"/>
              </w:rPr>
            </w:pPr>
            <w:r w:rsidRPr="00062117">
              <w:rPr>
                <w:b/>
                <w:bCs/>
                <w:i/>
                <w:iCs/>
                <w:sz w:val="22"/>
                <w:szCs w:val="22"/>
              </w:rPr>
              <w:t>Dept. Course #</w:t>
            </w:r>
          </w:p>
        </w:tc>
        <w:tc>
          <w:tcPr>
            <w:tcW w:w="0" w:type="auto"/>
            <w:shd w:val="pct20" w:color="000000" w:fill="FFFFFF"/>
          </w:tcPr>
          <w:p w14:paraId="3E74588B" w14:textId="77777777" w:rsidR="000569BB" w:rsidRPr="00062117" w:rsidRDefault="000569BB" w:rsidP="00D01B8F">
            <w:pPr>
              <w:rPr>
                <w:b/>
                <w:bCs/>
                <w:i/>
                <w:iCs/>
                <w:sz w:val="22"/>
                <w:szCs w:val="22"/>
              </w:rPr>
            </w:pPr>
            <w:r w:rsidRPr="00062117">
              <w:rPr>
                <w:b/>
                <w:bCs/>
                <w:i/>
                <w:iCs/>
                <w:sz w:val="22"/>
                <w:szCs w:val="22"/>
              </w:rPr>
              <w:t>Course Title</w:t>
            </w:r>
          </w:p>
        </w:tc>
        <w:tc>
          <w:tcPr>
            <w:tcW w:w="0" w:type="auto"/>
            <w:shd w:val="pct20" w:color="000000" w:fill="FFFFFF"/>
          </w:tcPr>
          <w:p w14:paraId="10759E9F" w14:textId="77777777" w:rsidR="000569BB" w:rsidRPr="00062117" w:rsidRDefault="000569BB" w:rsidP="00D01B8F">
            <w:pPr>
              <w:rPr>
                <w:b/>
                <w:bCs/>
                <w:i/>
                <w:iCs/>
                <w:sz w:val="22"/>
                <w:szCs w:val="22"/>
              </w:rPr>
            </w:pPr>
            <w:r w:rsidRPr="00062117">
              <w:rPr>
                <w:b/>
                <w:bCs/>
                <w:i/>
                <w:iCs/>
                <w:sz w:val="22"/>
                <w:szCs w:val="22"/>
              </w:rPr>
              <w:t>Credit Hours</w:t>
            </w:r>
          </w:p>
        </w:tc>
        <w:tc>
          <w:tcPr>
            <w:tcW w:w="0" w:type="auto"/>
            <w:shd w:val="pct20" w:color="000000" w:fill="FFFFFF"/>
          </w:tcPr>
          <w:p w14:paraId="0B52F03D" w14:textId="77777777" w:rsidR="000569BB" w:rsidRPr="00062117" w:rsidRDefault="000569BB" w:rsidP="00D01B8F">
            <w:pPr>
              <w:rPr>
                <w:b/>
                <w:bCs/>
                <w:i/>
                <w:iCs/>
                <w:sz w:val="22"/>
                <w:szCs w:val="22"/>
              </w:rPr>
            </w:pPr>
            <w:r w:rsidRPr="00062117">
              <w:rPr>
                <w:b/>
                <w:bCs/>
                <w:i/>
                <w:iCs/>
                <w:sz w:val="22"/>
                <w:szCs w:val="22"/>
              </w:rPr>
              <w:t>14-day enrlmnt</w:t>
            </w:r>
          </w:p>
        </w:tc>
        <w:tc>
          <w:tcPr>
            <w:tcW w:w="0" w:type="auto"/>
            <w:shd w:val="pct20" w:color="000000" w:fill="FFFFFF"/>
          </w:tcPr>
          <w:p w14:paraId="07D709AA" w14:textId="77777777" w:rsidR="000569BB" w:rsidRPr="00062117" w:rsidRDefault="000569BB" w:rsidP="00D01B8F">
            <w:pPr>
              <w:rPr>
                <w:b/>
                <w:bCs/>
                <w:i/>
                <w:iCs/>
                <w:sz w:val="22"/>
                <w:szCs w:val="22"/>
              </w:rPr>
            </w:pPr>
            <w:r w:rsidRPr="00062117">
              <w:rPr>
                <w:b/>
                <w:bCs/>
                <w:i/>
                <w:iCs/>
                <w:sz w:val="22"/>
                <w:szCs w:val="22"/>
              </w:rPr>
              <w:t>% Respon</w:t>
            </w:r>
          </w:p>
        </w:tc>
        <w:tc>
          <w:tcPr>
            <w:tcW w:w="0" w:type="auto"/>
            <w:shd w:val="pct20" w:color="000000" w:fill="FFFFFF"/>
          </w:tcPr>
          <w:p w14:paraId="5F9A6665" w14:textId="77777777" w:rsidR="000569BB" w:rsidRPr="00062117" w:rsidRDefault="000569BB" w:rsidP="00D01B8F">
            <w:pPr>
              <w:rPr>
                <w:b/>
                <w:bCs/>
                <w:i/>
                <w:iCs/>
                <w:sz w:val="22"/>
                <w:szCs w:val="22"/>
              </w:rPr>
            </w:pPr>
            <w:r w:rsidRPr="00062117">
              <w:rPr>
                <w:b/>
                <w:bCs/>
                <w:i/>
                <w:iCs/>
                <w:sz w:val="22"/>
                <w:szCs w:val="22"/>
              </w:rPr>
              <w:t>Lec (L)</w:t>
            </w:r>
            <w:r w:rsidR="003275F2" w:rsidRPr="00062117">
              <w:rPr>
                <w:b/>
                <w:bCs/>
                <w:i/>
                <w:iCs/>
                <w:sz w:val="22"/>
                <w:szCs w:val="22"/>
              </w:rPr>
              <w:t>/</w:t>
            </w:r>
            <w:r w:rsidRPr="00062117">
              <w:rPr>
                <w:b/>
                <w:bCs/>
                <w:i/>
                <w:iCs/>
                <w:sz w:val="22"/>
                <w:szCs w:val="22"/>
              </w:rPr>
              <w:t xml:space="preserve"> Lab (B)</w:t>
            </w:r>
          </w:p>
        </w:tc>
        <w:tc>
          <w:tcPr>
            <w:tcW w:w="0" w:type="auto"/>
            <w:shd w:val="pct20" w:color="000000" w:fill="FFFFFF"/>
          </w:tcPr>
          <w:p w14:paraId="41570DE7" w14:textId="77777777" w:rsidR="000569BB" w:rsidRPr="00062117" w:rsidRDefault="000569BB" w:rsidP="00D01B8F">
            <w:pPr>
              <w:rPr>
                <w:b/>
                <w:bCs/>
                <w:i/>
                <w:iCs/>
                <w:sz w:val="22"/>
                <w:szCs w:val="22"/>
              </w:rPr>
            </w:pPr>
            <w:r w:rsidRPr="00062117">
              <w:rPr>
                <w:b/>
                <w:bCs/>
                <w:i/>
                <w:iCs/>
                <w:sz w:val="22"/>
                <w:szCs w:val="22"/>
              </w:rPr>
              <w:t># GTAs assist</w:t>
            </w:r>
            <w:r w:rsidR="002A28F0" w:rsidRPr="00062117">
              <w:rPr>
                <w:b/>
                <w:bCs/>
                <w:i/>
                <w:iCs/>
                <w:sz w:val="22"/>
                <w:szCs w:val="22"/>
              </w:rPr>
              <w:t>ing</w:t>
            </w:r>
          </w:p>
        </w:tc>
        <w:tc>
          <w:tcPr>
            <w:tcW w:w="0" w:type="auto"/>
            <w:shd w:val="pct20" w:color="000000" w:fill="FFFFFF"/>
          </w:tcPr>
          <w:p w14:paraId="43BD2F42" w14:textId="77777777" w:rsidR="000569BB" w:rsidRPr="00062117" w:rsidRDefault="000569BB" w:rsidP="00D01B8F">
            <w:pPr>
              <w:rPr>
                <w:b/>
                <w:bCs/>
                <w:sz w:val="22"/>
                <w:szCs w:val="22"/>
              </w:rPr>
            </w:pPr>
            <w:r w:rsidRPr="00062117">
              <w:rPr>
                <w:b/>
                <w:bCs/>
                <w:sz w:val="22"/>
                <w:szCs w:val="22"/>
              </w:rPr>
              <w:t>Honors Y/N</w:t>
            </w:r>
          </w:p>
        </w:tc>
      </w:tr>
      <w:tr w:rsidR="006D5B0C" w:rsidRPr="00062117" w14:paraId="6E0E8B32" w14:textId="77777777" w:rsidTr="00062117">
        <w:trPr>
          <w:trHeight w:val="488"/>
        </w:trPr>
        <w:tc>
          <w:tcPr>
            <w:tcW w:w="0" w:type="auto"/>
            <w:shd w:val="pct5" w:color="000000" w:fill="FFFFFF"/>
          </w:tcPr>
          <w:p w14:paraId="3F9CC962" w14:textId="77777777" w:rsidR="006D5B0C" w:rsidRPr="00062117" w:rsidRDefault="006D5B0C" w:rsidP="00BB0C1C">
            <w:pPr>
              <w:rPr>
                <w:b/>
                <w:sz w:val="22"/>
                <w:szCs w:val="22"/>
              </w:rPr>
            </w:pPr>
            <w:r w:rsidRPr="00062117">
              <w:rPr>
                <w:b/>
                <w:sz w:val="22"/>
                <w:szCs w:val="22"/>
              </w:rPr>
              <w:t>Fall 2009</w:t>
            </w:r>
          </w:p>
        </w:tc>
        <w:tc>
          <w:tcPr>
            <w:tcW w:w="0" w:type="auto"/>
            <w:shd w:val="pct5" w:color="000000" w:fill="FFFFFF"/>
          </w:tcPr>
          <w:p w14:paraId="7CE67B55" w14:textId="77777777" w:rsidR="006D5B0C" w:rsidRPr="00062117" w:rsidRDefault="006D5B0C" w:rsidP="00BB0C1C">
            <w:pPr>
              <w:rPr>
                <w:b/>
                <w:sz w:val="22"/>
                <w:szCs w:val="22"/>
              </w:rPr>
            </w:pPr>
            <w:r w:rsidRPr="00062117">
              <w:rPr>
                <w:b/>
                <w:sz w:val="22"/>
                <w:szCs w:val="22"/>
              </w:rPr>
              <w:t>EEB511*</w:t>
            </w:r>
          </w:p>
        </w:tc>
        <w:tc>
          <w:tcPr>
            <w:tcW w:w="0" w:type="auto"/>
            <w:shd w:val="pct5" w:color="000000" w:fill="FFFFFF"/>
          </w:tcPr>
          <w:p w14:paraId="311657B4" w14:textId="77777777" w:rsidR="006D5B0C" w:rsidRPr="00062117" w:rsidRDefault="006D5B0C" w:rsidP="00BB0C1C">
            <w:pPr>
              <w:rPr>
                <w:b/>
                <w:sz w:val="22"/>
                <w:szCs w:val="22"/>
              </w:rPr>
            </w:pPr>
            <w:r w:rsidRPr="00062117">
              <w:rPr>
                <w:b/>
                <w:sz w:val="22"/>
                <w:szCs w:val="22"/>
              </w:rPr>
              <w:t>Core</w:t>
            </w:r>
          </w:p>
        </w:tc>
        <w:tc>
          <w:tcPr>
            <w:tcW w:w="0" w:type="auto"/>
            <w:shd w:val="pct5" w:color="000000" w:fill="FFFFFF"/>
          </w:tcPr>
          <w:p w14:paraId="412F568D" w14:textId="77777777" w:rsidR="006D5B0C" w:rsidRPr="00062117" w:rsidRDefault="006D5B0C" w:rsidP="00BB0C1C">
            <w:pPr>
              <w:rPr>
                <w:b/>
                <w:sz w:val="22"/>
                <w:szCs w:val="22"/>
              </w:rPr>
            </w:pPr>
            <w:r w:rsidRPr="00062117">
              <w:rPr>
                <w:b/>
                <w:sz w:val="22"/>
                <w:szCs w:val="22"/>
              </w:rPr>
              <w:t>4</w:t>
            </w:r>
          </w:p>
        </w:tc>
        <w:tc>
          <w:tcPr>
            <w:tcW w:w="0" w:type="auto"/>
            <w:shd w:val="pct5" w:color="000000" w:fill="FFFFFF"/>
          </w:tcPr>
          <w:p w14:paraId="501847F9" w14:textId="77777777" w:rsidR="006D5B0C" w:rsidRPr="00062117" w:rsidRDefault="006D5B0C" w:rsidP="00BB0C1C">
            <w:pPr>
              <w:rPr>
                <w:b/>
                <w:sz w:val="22"/>
                <w:szCs w:val="22"/>
              </w:rPr>
            </w:pPr>
            <w:r w:rsidRPr="00062117">
              <w:rPr>
                <w:b/>
                <w:sz w:val="22"/>
                <w:szCs w:val="22"/>
              </w:rPr>
              <w:t>7</w:t>
            </w:r>
          </w:p>
        </w:tc>
        <w:tc>
          <w:tcPr>
            <w:tcW w:w="0" w:type="auto"/>
            <w:shd w:val="pct5" w:color="000000" w:fill="FFFFFF"/>
          </w:tcPr>
          <w:p w14:paraId="4E8DF2BF" w14:textId="77777777" w:rsidR="006D5B0C" w:rsidRPr="00062117" w:rsidRDefault="00E67421" w:rsidP="00BB0C1C">
            <w:pPr>
              <w:rPr>
                <w:b/>
                <w:sz w:val="22"/>
                <w:szCs w:val="22"/>
              </w:rPr>
            </w:pPr>
            <w:r>
              <w:rPr>
                <w:b/>
                <w:sz w:val="22"/>
                <w:szCs w:val="22"/>
              </w:rPr>
              <w:t>13</w:t>
            </w:r>
          </w:p>
        </w:tc>
        <w:tc>
          <w:tcPr>
            <w:tcW w:w="0" w:type="auto"/>
            <w:shd w:val="pct5" w:color="000000" w:fill="FFFFFF"/>
          </w:tcPr>
          <w:p w14:paraId="36A67AAE" w14:textId="77777777" w:rsidR="006D5B0C" w:rsidRPr="00062117" w:rsidRDefault="006D5B0C" w:rsidP="00BB0C1C">
            <w:pPr>
              <w:rPr>
                <w:b/>
                <w:sz w:val="22"/>
                <w:szCs w:val="22"/>
              </w:rPr>
            </w:pPr>
            <w:r w:rsidRPr="00062117">
              <w:rPr>
                <w:b/>
                <w:sz w:val="22"/>
                <w:szCs w:val="22"/>
              </w:rPr>
              <w:t>L</w:t>
            </w:r>
          </w:p>
        </w:tc>
        <w:tc>
          <w:tcPr>
            <w:tcW w:w="0" w:type="auto"/>
            <w:shd w:val="pct5" w:color="000000" w:fill="FFFFFF"/>
          </w:tcPr>
          <w:p w14:paraId="2BBD3144" w14:textId="77777777" w:rsidR="006D5B0C" w:rsidRPr="00062117" w:rsidRDefault="006D5B0C" w:rsidP="00BB0C1C">
            <w:pPr>
              <w:rPr>
                <w:b/>
                <w:sz w:val="22"/>
                <w:szCs w:val="22"/>
              </w:rPr>
            </w:pPr>
            <w:r w:rsidRPr="00062117">
              <w:rPr>
                <w:b/>
                <w:sz w:val="22"/>
                <w:szCs w:val="22"/>
              </w:rPr>
              <w:t>0</w:t>
            </w:r>
          </w:p>
        </w:tc>
        <w:tc>
          <w:tcPr>
            <w:tcW w:w="0" w:type="auto"/>
            <w:shd w:val="pct5" w:color="000000" w:fill="FFFFFF"/>
          </w:tcPr>
          <w:p w14:paraId="1417BF32" w14:textId="77777777" w:rsidR="006D5B0C" w:rsidRPr="00062117" w:rsidRDefault="006D5B0C" w:rsidP="00BB0C1C">
            <w:pPr>
              <w:rPr>
                <w:b/>
                <w:sz w:val="22"/>
                <w:szCs w:val="22"/>
              </w:rPr>
            </w:pPr>
            <w:r w:rsidRPr="00062117">
              <w:rPr>
                <w:b/>
                <w:sz w:val="22"/>
                <w:szCs w:val="22"/>
              </w:rPr>
              <w:t>N</w:t>
            </w:r>
          </w:p>
        </w:tc>
      </w:tr>
      <w:tr w:rsidR="006D3D36" w:rsidRPr="00062117" w14:paraId="523C21FA" w14:textId="77777777" w:rsidTr="00062117">
        <w:trPr>
          <w:trHeight w:val="488"/>
        </w:trPr>
        <w:tc>
          <w:tcPr>
            <w:tcW w:w="0" w:type="auto"/>
            <w:shd w:val="pct20" w:color="000000" w:fill="FFFFFF"/>
          </w:tcPr>
          <w:p w14:paraId="3EFEF98C" w14:textId="77777777" w:rsidR="006D3D36" w:rsidRPr="00062117" w:rsidRDefault="006D3D36" w:rsidP="00BB0C1C">
            <w:pPr>
              <w:rPr>
                <w:b/>
                <w:sz w:val="22"/>
                <w:szCs w:val="22"/>
              </w:rPr>
            </w:pPr>
            <w:r w:rsidRPr="00062117">
              <w:rPr>
                <w:b/>
                <w:sz w:val="22"/>
                <w:szCs w:val="22"/>
              </w:rPr>
              <w:t>Spring 2010</w:t>
            </w:r>
          </w:p>
        </w:tc>
        <w:tc>
          <w:tcPr>
            <w:tcW w:w="0" w:type="auto"/>
            <w:shd w:val="pct20" w:color="000000" w:fill="FFFFFF"/>
          </w:tcPr>
          <w:p w14:paraId="56B8376A" w14:textId="77777777" w:rsidR="006D3D36" w:rsidRPr="00062117" w:rsidRDefault="006D3D36" w:rsidP="00BB0C1C">
            <w:pPr>
              <w:rPr>
                <w:b/>
                <w:sz w:val="22"/>
                <w:szCs w:val="22"/>
              </w:rPr>
            </w:pPr>
            <w:r w:rsidRPr="00062117">
              <w:rPr>
                <w:b/>
                <w:sz w:val="22"/>
                <w:szCs w:val="22"/>
              </w:rPr>
              <w:t>EEB409</w:t>
            </w:r>
          </w:p>
        </w:tc>
        <w:tc>
          <w:tcPr>
            <w:tcW w:w="0" w:type="auto"/>
            <w:shd w:val="pct20" w:color="000000" w:fill="FFFFFF"/>
          </w:tcPr>
          <w:p w14:paraId="7432C940" w14:textId="77777777" w:rsidR="006D3D36" w:rsidRPr="00062117" w:rsidRDefault="006D3D36" w:rsidP="00BB0C1C">
            <w:pPr>
              <w:rPr>
                <w:b/>
                <w:sz w:val="22"/>
                <w:szCs w:val="22"/>
              </w:rPr>
            </w:pPr>
            <w:r w:rsidRPr="00062117">
              <w:rPr>
                <w:b/>
                <w:sz w:val="22"/>
                <w:szCs w:val="22"/>
              </w:rPr>
              <w:t>Perspectives</w:t>
            </w:r>
          </w:p>
        </w:tc>
        <w:tc>
          <w:tcPr>
            <w:tcW w:w="0" w:type="auto"/>
            <w:shd w:val="pct20" w:color="000000" w:fill="FFFFFF"/>
          </w:tcPr>
          <w:p w14:paraId="5B5FA418" w14:textId="77777777" w:rsidR="006D3D36" w:rsidRPr="00062117" w:rsidRDefault="006D3D36" w:rsidP="00BB0C1C">
            <w:pPr>
              <w:rPr>
                <w:b/>
                <w:sz w:val="22"/>
                <w:szCs w:val="22"/>
              </w:rPr>
            </w:pPr>
            <w:r w:rsidRPr="00062117">
              <w:rPr>
                <w:b/>
                <w:sz w:val="22"/>
                <w:szCs w:val="22"/>
              </w:rPr>
              <w:t>3</w:t>
            </w:r>
          </w:p>
        </w:tc>
        <w:tc>
          <w:tcPr>
            <w:tcW w:w="0" w:type="auto"/>
            <w:shd w:val="pct20" w:color="000000" w:fill="FFFFFF"/>
          </w:tcPr>
          <w:p w14:paraId="7F2712B1" w14:textId="77777777" w:rsidR="006D3D36" w:rsidRPr="00062117" w:rsidRDefault="006D3D36" w:rsidP="00BB0C1C">
            <w:pPr>
              <w:rPr>
                <w:b/>
                <w:sz w:val="22"/>
                <w:szCs w:val="22"/>
              </w:rPr>
            </w:pPr>
            <w:r w:rsidRPr="00062117">
              <w:rPr>
                <w:b/>
                <w:sz w:val="22"/>
                <w:szCs w:val="22"/>
              </w:rPr>
              <w:t>13</w:t>
            </w:r>
          </w:p>
        </w:tc>
        <w:tc>
          <w:tcPr>
            <w:tcW w:w="0" w:type="auto"/>
            <w:shd w:val="pct20" w:color="000000" w:fill="FFFFFF"/>
          </w:tcPr>
          <w:p w14:paraId="190518AC"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3904870"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0137D53F"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55FC7C5F" w14:textId="77777777" w:rsidR="006D3D36" w:rsidRPr="00062117" w:rsidRDefault="006D3D36" w:rsidP="00BB0C1C">
            <w:pPr>
              <w:rPr>
                <w:b/>
                <w:sz w:val="22"/>
                <w:szCs w:val="22"/>
              </w:rPr>
            </w:pPr>
            <w:r w:rsidRPr="00062117">
              <w:rPr>
                <w:b/>
                <w:sz w:val="22"/>
                <w:szCs w:val="22"/>
              </w:rPr>
              <w:t>N</w:t>
            </w:r>
          </w:p>
        </w:tc>
      </w:tr>
      <w:tr w:rsidR="006D3D36" w:rsidRPr="00062117" w14:paraId="11B54776" w14:textId="77777777" w:rsidTr="00062117">
        <w:trPr>
          <w:trHeight w:val="488"/>
        </w:trPr>
        <w:tc>
          <w:tcPr>
            <w:tcW w:w="0" w:type="auto"/>
            <w:shd w:val="pct5" w:color="000000" w:fill="FFFFFF"/>
          </w:tcPr>
          <w:p w14:paraId="67F0547A" w14:textId="77777777" w:rsidR="006D3D36" w:rsidRPr="00062117" w:rsidRDefault="006D3D36" w:rsidP="00BB0C1C">
            <w:pPr>
              <w:rPr>
                <w:b/>
                <w:sz w:val="22"/>
                <w:szCs w:val="22"/>
              </w:rPr>
            </w:pPr>
            <w:r w:rsidRPr="00062117">
              <w:rPr>
                <w:b/>
                <w:sz w:val="22"/>
                <w:szCs w:val="22"/>
              </w:rPr>
              <w:t>Spring 2010</w:t>
            </w:r>
          </w:p>
        </w:tc>
        <w:tc>
          <w:tcPr>
            <w:tcW w:w="0" w:type="auto"/>
            <w:shd w:val="pct5" w:color="000000" w:fill="FFFFFF"/>
          </w:tcPr>
          <w:p w14:paraId="09E5B24D" w14:textId="77777777" w:rsidR="006D3D36" w:rsidRPr="00062117" w:rsidRDefault="006D3D36" w:rsidP="00BB0C1C">
            <w:pPr>
              <w:rPr>
                <w:b/>
                <w:sz w:val="22"/>
                <w:szCs w:val="22"/>
              </w:rPr>
            </w:pPr>
            <w:r w:rsidRPr="00062117">
              <w:rPr>
                <w:b/>
                <w:sz w:val="22"/>
                <w:szCs w:val="22"/>
              </w:rPr>
              <w:t>EEB607</w:t>
            </w:r>
          </w:p>
        </w:tc>
        <w:tc>
          <w:tcPr>
            <w:tcW w:w="0" w:type="auto"/>
            <w:shd w:val="pct5" w:color="000000" w:fill="FFFFFF"/>
          </w:tcPr>
          <w:p w14:paraId="4BF5EF9D" w14:textId="77777777" w:rsidR="006D3D36" w:rsidRPr="00062117" w:rsidRDefault="00B552B1" w:rsidP="00BB0C1C">
            <w:pPr>
              <w:rPr>
                <w:b/>
                <w:sz w:val="22"/>
                <w:szCs w:val="22"/>
              </w:rPr>
            </w:pPr>
            <w:r w:rsidRPr="00062117">
              <w:rPr>
                <w:b/>
                <w:sz w:val="22"/>
                <w:szCs w:val="22"/>
              </w:rPr>
              <w:t>Speciation</w:t>
            </w:r>
          </w:p>
        </w:tc>
        <w:tc>
          <w:tcPr>
            <w:tcW w:w="0" w:type="auto"/>
            <w:shd w:val="pct5" w:color="000000" w:fill="FFFFFF"/>
          </w:tcPr>
          <w:p w14:paraId="34F64A5B"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678F433F" w14:textId="77777777" w:rsidR="006D3D36" w:rsidRPr="00062117" w:rsidRDefault="006D3D36" w:rsidP="00BB0C1C">
            <w:pPr>
              <w:rPr>
                <w:b/>
                <w:sz w:val="22"/>
                <w:szCs w:val="22"/>
              </w:rPr>
            </w:pPr>
            <w:r w:rsidRPr="00062117">
              <w:rPr>
                <w:b/>
                <w:sz w:val="22"/>
                <w:szCs w:val="22"/>
              </w:rPr>
              <w:t>13</w:t>
            </w:r>
          </w:p>
        </w:tc>
        <w:tc>
          <w:tcPr>
            <w:tcW w:w="0" w:type="auto"/>
            <w:shd w:val="pct5" w:color="000000" w:fill="FFFFFF"/>
          </w:tcPr>
          <w:p w14:paraId="7E13BEF2"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6913BCE" w14:textId="77777777" w:rsidR="006D3D36" w:rsidRPr="00062117" w:rsidRDefault="006D3D36" w:rsidP="00BB0C1C">
            <w:pPr>
              <w:rPr>
                <w:b/>
                <w:sz w:val="22"/>
                <w:szCs w:val="22"/>
              </w:rPr>
            </w:pPr>
            <w:r w:rsidRPr="00062117">
              <w:rPr>
                <w:b/>
                <w:sz w:val="22"/>
                <w:szCs w:val="22"/>
              </w:rPr>
              <w:t>L</w:t>
            </w:r>
          </w:p>
        </w:tc>
        <w:tc>
          <w:tcPr>
            <w:tcW w:w="0" w:type="auto"/>
            <w:shd w:val="pct5" w:color="000000" w:fill="FFFFFF"/>
          </w:tcPr>
          <w:p w14:paraId="1CB02B46" w14:textId="77777777" w:rsidR="006D3D36" w:rsidRPr="00062117" w:rsidRDefault="006D3D36" w:rsidP="00BB0C1C">
            <w:pPr>
              <w:rPr>
                <w:b/>
                <w:sz w:val="22"/>
                <w:szCs w:val="22"/>
              </w:rPr>
            </w:pPr>
            <w:r w:rsidRPr="00062117">
              <w:rPr>
                <w:b/>
                <w:sz w:val="22"/>
                <w:szCs w:val="22"/>
              </w:rPr>
              <w:t>0</w:t>
            </w:r>
          </w:p>
        </w:tc>
        <w:tc>
          <w:tcPr>
            <w:tcW w:w="0" w:type="auto"/>
            <w:shd w:val="pct5" w:color="000000" w:fill="FFFFFF"/>
          </w:tcPr>
          <w:p w14:paraId="2D78E350" w14:textId="77777777" w:rsidR="006D3D36" w:rsidRPr="00062117" w:rsidRDefault="006D3D36" w:rsidP="00BB0C1C">
            <w:pPr>
              <w:rPr>
                <w:b/>
                <w:sz w:val="22"/>
                <w:szCs w:val="22"/>
              </w:rPr>
            </w:pPr>
            <w:r w:rsidRPr="00062117">
              <w:rPr>
                <w:b/>
                <w:sz w:val="22"/>
                <w:szCs w:val="22"/>
              </w:rPr>
              <w:t>N</w:t>
            </w:r>
          </w:p>
        </w:tc>
      </w:tr>
      <w:tr w:rsidR="006D3D36" w:rsidRPr="00062117" w14:paraId="2930CADF" w14:textId="77777777" w:rsidTr="00062117">
        <w:trPr>
          <w:trHeight w:val="488"/>
        </w:trPr>
        <w:tc>
          <w:tcPr>
            <w:tcW w:w="0" w:type="auto"/>
            <w:shd w:val="pct20" w:color="000000" w:fill="FFFFFF"/>
          </w:tcPr>
          <w:p w14:paraId="728333B6" w14:textId="77777777" w:rsidR="006D3D36" w:rsidRPr="00062117" w:rsidRDefault="006D3D36" w:rsidP="00BB0C1C">
            <w:pPr>
              <w:rPr>
                <w:b/>
                <w:sz w:val="22"/>
                <w:szCs w:val="22"/>
              </w:rPr>
            </w:pPr>
            <w:r w:rsidRPr="00062117">
              <w:rPr>
                <w:b/>
                <w:sz w:val="22"/>
                <w:szCs w:val="22"/>
              </w:rPr>
              <w:t>Fall 2010</w:t>
            </w:r>
          </w:p>
        </w:tc>
        <w:tc>
          <w:tcPr>
            <w:tcW w:w="0" w:type="auto"/>
            <w:shd w:val="pct20" w:color="000000" w:fill="FFFFFF"/>
          </w:tcPr>
          <w:p w14:paraId="2E63AFA6" w14:textId="77777777" w:rsidR="006D3D36" w:rsidRPr="00062117" w:rsidRDefault="006D3D36" w:rsidP="00BB0C1C">
            <w:pPr>
              <w:rPr>
                <w:b/>
                <w:sz w:val="22"/>
                <w:szCs w:val="22"/>
              </w:rPr>
            </w:pPr>
            <w:r w:rsidRPr="00062117">
              <w:rPr>
                <w:b/>
                <w:sz w:val="22"/>
                <w:szCs w:val="22"/>
              </w:rPr>
              <w:t>EEB511*</w:t>
            </w:r>
          </w:p>
        </w:tc>
        <w:tc>
          <w:tcPr>
            <w:tcW w:w="0" w:type="auto"/>
            <w:shd w:val="pct20" w:color="000000" w:fill="FFFFFF"/>
          </w:tcPr>
          <w:p w14:paraId="415647C0"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260B5F6D" w14:textId="77777777" w:rsidR="006D3D36" w:rsidRPr="00062117" w:rsidRDefault="006D3D36" w:rsidP="00BB0C1C">
            <w:pPr>
              <w:rPr>
                <w:b/>
                <w:sz w:val="22"/>
                <w:szCs w:val="22"/>
              </w:rPr>
            </w:pPr>
            <w:r w:rsidRPr="00062117">
              <w:rPr>
                <w:b/>
                <w:sz w:val="22"/>
                <w:szCs w:val="22"/>
              </w:rPr>
              <w:t>4</w:t>
            </w:r>
          </w:p>
        </w:tc>
        <w:tc>
          <w:tcPr>
            <w:tcW w:w="0" w:type="auto"/>
            <w:shd w:val="pct20" w:color="000000" w:fill="FFFFFF"/>
          </w:tcPr>
          <w:p w14:paraId="1D58A7CD" w14:textId="77777777" w:rsidR="006D3D36" w:rsidRPr="00062117" w:rsidRDefault="006D3D36" w:rsidP="00BB0C1C">
            <w:pPr>
              <w:rPr>
                <w:b/>
                <w:sz w:val="22"/>
                <w:szCs w:val="22"/>
              </w:rPr>
            </w:pPr>
            <w:r w:rsidRPr="00062117">
              <w:rPr>
                <w:b/>
                <w:sz w:val="22"/>
                <w:szCs w:val="22"/>
              </w:rPr>
              <w:t>8</w:t>
            </w:r>
          </w:p>
        </w:tc>
        <w:tc>
          <w:tcPr>
            <w:tcW w:w="0" w:type="auto"/>
            <w:shd w:val="pct20" w:color="000000" w:fill="FFFFFF"/>
          </w:tcPr>
          <w:p w14:paraId="6D2A16B9" w14:textId="77777777" w:rsidR="006D3D36" w:rsidRPr="00062117" w:rsidRDefault="00E67421" w:rsidP="00BB0C1C">
            <w:pPr>
              <w:rPr>
                <w:b/>
                <w:sz w:val="22"/>
                <w:szCs w:val="22"/>
              </w:rPr>
            </w:pPr>
            <w:r>
              <w:rPr>
                <w:b/>
                <w:sz w:val="22"/>
                <w:szCs w:val="22"/>
              </w:rPr>
              <w:t>13</w:t>
            </w:r>
          </w:p>
        </w:tc>
        <w:tc>
          <w:tcPr>
            <w:tcW w:w="0" w:type="auto"/>
            <w:shd w:val="pct20" w:color="000000" w:fill="FFFFFF"/>
          </w:tcPr>
          <w:p w14:paraId="02B69A57" w14:textId="77777777" w:rsidR="006D3D36" w:rsidRPr="00062117" w:rsidRDefault="006D3D36" w:rsidP="00BB0C1C">
            <w:pPr>
              <w:rPr>
                <w:b/>
                <w:sz w:val="22"/>
                <w:szCs w:val="22"/>
              </w:rPr>
            </w:pPr>
            <w:r w:rsidRPr="00062117">
              <w:rPr>
                <w:b/>
                <w:sz w:val="22"/>
                <w:szCs w:val="22"/>
              </w:rPr>
              <w:t>L</w:t>
            </w:r>
          </w:p>
        </w:tc>
        <w:tc>
          <w:tcPr>
            <w:tcW w:w="0" w:type="auto"/>
            <w:shd w:val="pct20" w:color="000000" w:fill="FFFFFF"/>
          </w:tcPr>
          <w:p w14:paraId="324BBB12" w14:textId="77777777" w:rsidR="006D3D36" w:rsidRPr="00062117" w:rsidRDefault="006D3D36" w:rsidP="00BB0C1C">
            <w:pPr>
              <w:rPr>
                <w:b/>
                <w:sz w:val="22"/>
                <w:szCs w:val="22"/>
              </w:rPr>
            </w:pPr>
            <w:r w:rsidRPr="00062117">
              <w:rPr>
                <w:b/>
                <w:sz w:val="22"/>
                <w:szCs w:val="22"/>
              </w:rPr>
              <w:t>0</w:t>
            </w:r>
          </w:p>
        </w:tc>
        <w:tc>
          <w:tcPr>
            <w:tcW w:w="0" w:type="auto"/>
            <w:shd w:val="pct20" w:color="000000" w:fill="FFFFFF"/>
          </w:tcPr>
          <w:p w14:paraId="1E54759D" w14:textId="77777777" w:rsidR="006D3D36" w:rsidRPr="00062117" w:rsidRDefault="006D3D36" w:rsidP="00BB0C1C">
            <w:pPr>
              <w:rPr>
                <w:b/>
                <w:sz w:val="22"/>
                <w:szCs w:val="22"/>
              </w:rPr>
            </w:pPr>
            <w:r w:rsidRPr="00062117">
              <w:rPr>
                <w:b/>
                <w:sz w:val="22"/>
                <w:szCs w:val="22"/>
              </w:rPr>
              <w:t>N</w:t>
            </w:r>
          </w:p>
        </w:tc>
      </w:tr>
      <w:tr w:rsidR="006D3D36" w:rsidRPr="00062117" w14:paraId="60E4E32E" w14:textId="77777777" w:rsidTr="00062117">
        <w:trPr>
          <w:trHeight w:val="488"/>
        </w:trPr>
        <w:tc>
          <w:tcPr>
            <w:tcW w:w="0" w:type="auto"/>
            <w:shd w:val="pct5" w:color="000000" w:fill="FFFFFF"/>
          </w:tcPr>
          <w:p w14:paraId="4FE3A7C0" w14:textId="77777777" w:rsidR="006D3D36" w:rsidRPr="00062117" w:rsidRDefault="006D3D36" w:rsidP="00BB0C1C">
            <w:pPr>
              <w:rPr>
                <w:b/>
                <w:sz w:val="22"/>
                <w:szCs w:val="22"/>
              </w:rPr>
            </w:pPr>
            <w:r w:rsidRPr="00062117">
              <w:rPr>
                <w:b/>
                <w:sz w:val="22"/>
                <w:szCs w:val="22"/>
              </w:rPr>
              <w:t>Spring 2011</w:t>
            </w:r>
          </w:p>
        </w:tc>
        <w:tc>
          <w:tcPr>
            <w:tcW w:w="0" w:type="auto"/>
            <w:shd w:val="pct5" w:color="000000" w:fill="FFFFFF"/>
          </w:tcPr>
          <w:p w14:paraId="6BA74950" w14:textId="77777777" w:rsidR="006D3D36" w:rsidRPr="00062117" w:rsidRDefault="006D3D36" w:rsidP="00BB0C1C">
            <w:pPr>
              <w:rPr>
                <w:b/>
                <w:sz w:val="22"/>
                <w:szCs w:val="22"/>
              </w:rPr>
            </w:pPr>
            <w:r w:rsidRPr="00062117">
              <w:rPr>
                <w:b/>
                <w:sz w:val="22"/>
                <w:szCs w:val="22"/>
              </w:rPr>
              <w:t>EEB503</w:t>
            </w:r>
          </w:p>
        </w:tc>
        <w:tc>
          <w:tcPr>
            <w:tcW w:w="0" w:type="auto"/>
            <w:shd w:val="pct5" w:color="000000" w:fill="FFFFFF"/>
          </w:tcPr>
          <w:p w14:paraId="0BB476BB"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53B905E" w14:textId="77777777" w:rsidR="006D3D36" w:rsidRPr="00062117" w:rsidRDefault="006D3D36" w:rsidP="00BB0C1C">
            <w:pPr>
              <w:rPr>
                <w:b/>
                <w:sz w:val="22"/>
                <w:szCs w:val="22"/>
              </w:rPr>
            </w:pPr>
            <w:r w:rsidRPr="00062117">
              <w:rPr>
                <w:b/>
                <w:sz w:val="22"/>
                <w:szCs w:val="22"/>
              </w:rPr>
              <w:t>1</w:t>
            </w:r>
          </w:p>
        </w:tc>
        <w:tc>
          <w:tcPr>
            <w:tcW w:w="0" w:type="auto"/>
            <w:shd w:val="pct5" w:color="000000" w:fill="FFFFFF"/>
          </w:tcPr>
          <w:p w14:paraId="791E34F8" w14:textId="77777777" w:rsidR="006D3D36" w:rsidRPr="00062117" w:rsidRDefault="006D3D36" w:rsidP="00BB0C1C">
            <w:pPr>
              <w:rPr>
                <w:b/>
                <w:sz w:val="22"/>
                <w:szCs w:val="22"/>
              </w:rPr>
            </w:pPr>
            <w:r w:rsidRPr="00062117">
              <w:rPr>
                <w:b/>
                <w:sz w:val="22"/>
                <w:szCs w:val="22"/>
              </w:rPr>
              <w:t>35</w:t>
            </w:r>
          </w:p>
        </w:tc>
        <w:tc>
          <w:tcPr>
            <w:tcW w:w="0" w:type="auto"/>
            <w:shd w:val="pct5" w:color="000000" w:fill="FFFFFF"/>
          </w:tcPr>
          <w:p w14:paraId="16E31199" w14:textId="77777777" w:rsidR="006D3D36" w:rsidRPr="00062117" w:rsidRDefault="00E67421" w:rsidP="00BB0C1C">
            <w:pPr>
              <w:rPr>
                <w:b/>
                <w:sz w:val="22"/>
                <w:szCs w:val="22"/>
              </w:rPr>
            </w:pPr>
            <w:r>
              <w:rPr>
                <w:b/>
                <w:sz w:val="22"/>
                <w:szCs w:val="22"/>
              </w:rPr>
              <w:t>100</w:t>
            </w:r>
          </w:p>
        </w:tc>
        <w:tc>
          <w:tcPr>
            <w:tcW w:w="0" w:type="auto"/>
            <w:shd w:val="pct5" w:color="000000" w:fill="FFFFFF"/>
          </w:tcPr>
          <w:p w14:paraId="2026C5AB"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0A79F59C"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03D015E7" w14:textId="77777777" w:rsidR="006D3D36" w:rsidRPr="00062117" w:rsidRDefault="008B1FE3" w:rsidP="00BB0C1C">
            <w:pPr>
              <w:rPr>
                <w:b/>
                <w:sz w:val="22"/>
                <w:szCs w:val="22"/>
              </w:rPr>
            </w:pPr>
            <w:r w:rsidRPr="00062117">
              <w:rPr>
                <w:b/>
                <w:sz w:val="22"/>
                <w:szCs w:val="22"/>
              </w:rPr>
              <w:t>N</w:t>
            </w:r>
          </w:p>
        </w:tc>
      </w:tr>
      <w:tr w:rsidR="006D3D36" w:rsidRPr="00062117" w14:paraId="64276AE8" w14:textId="77777777" w:rsidTr="00062117">
        <w:trPr>
          <w:trHeight w:val="637"/>
        </w:trPr>
        <w:tc>
          <w:tcPr>
            <w:tcW w:w="0" w:type="auto"/>
            <w:shd w:val="pct20" w:color="000000" w:fill="FFFFFF"/>
          </w:tcPr>
          <w:p w14:paraId="47EC589E" w14:textId="77777777" w:rsidR="006D3D36" w:rsidRPr="00062117" w:rsidRDefault="008B1FE3" w:rsidP="00BB0C1C">
            <w:pPr>
              <w:rPr>
                <w:b/>
                <w:sz w:val="22"/>
                <w:szCs w:val="22"/>
              </w:rPr>
            </w:pPr>
            <w:r w:rsidRPr="00062117">
              <w:rPr>
                <w:b/>
                <w:sz w:val="22"/>
                <w:szCs w:val="22"/>
              </w:rPr>
              <w:t>Spring 2011</w:t>
            </w:r>
          </w:p>
        </w:tc>
        <w:tc>
          <w:tcPr>
            <w:tcW w:w="0" w:type="auto"/>
            <w:shd w:val="pct20" w:color="000000" w:fill="FFFFFF"/>
          </w:tcPr>
          <w:p w14:paraId="5110775F" w14:textId="77777777" w:rsidR="006D3D36" w:rsidRPr="00062117" w:rsidRDefault="008B1FE3" w:rsidP="00BB0C1C">
            <w:pPr>
              <w:rPr>
                <w:b/>
                <w:sz w:val="22"/>
                <w:szCs w:val="22"/>
              </w:rPr>
            </w:pPr>
            <w:r w:rsidRPr="00062117">
              <w:rPr>
                <w:b/>
                <w:sz w:val="22"/>
                <w:szCs w:val="22"/>
              </w:rPr>
              <w:t>EEB607</w:t>
            </w:r>
          </w:p>
        </w:tc>
        <w:tc>
          <w:tcPr>
            <w:tcW w:w="0" w:type="auto"/>
            <w:shd w:val="pct20" w:color="000000" w:fill="FFFFFF"/>
          </w:tcPr>
          <w:p w14:paraId="7FC04668" w14:textId="77777777" w:rsidR="006D3D36" w:rsidRPr="00062117" w:rsidRDefault="006D5B0C" w:rsidP="00BB0C1C">
            <w:pPr>
              <w:rPr>
                <w:b/>
                <w:sz w:val="22"/>
                <w:szCs w:val="22"/>
              </w:rPr>
            </w:pPr>
            <w:r w:rsidRPr="00062117">
              <w:rPr>
                <w:b/>
                <w:sz w:val="22"/>
                <w:szCs w:val="22"/>
              </w:rPr>
              <w:t>Speciation</w:t>
            </w:r>
          </w:p>
        </w:tc>
        <w:tc>
          <w:tcPr>
            <w:tcW w:w="0" w:type="auto"/>
            <w:shd w:val="pct20" w:color="000000" w:fill="FFFFFF"/>
          </w:tcPr>
          <w:p w14:paraId="0E5A0E41"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FE17A81" w14:textId="77777777" w:rsidR="006D3D36" w:rsidRPr="00062117" w:rsidRDefault="008B1FE3" w:rsidP="00BB0C1C">
            <w:pPr>
              <w:rPr>
                <w:b/>
                <w:sz w:val="22"/>
                <w:szCs w:val="22"/>
              </w:rPr>
            </w:pPr>
            <w:r w:rsidRPr="00062117">
              <w:rPr>
                <w:b/>
                <w:sz w:val="22"/>
                <w:szCs w:val="22"/>
              </w:rPr>
              <w:t>9</w:t>
            </w:r>
          </w:p>
        </w:tc>
        <w:tc>
          <w:tcPr>
            <w:tcW w:w="0" w:type="auto"/>
            <w:shd w:val="pct20" w:color="000000" w:fill="FFFFFF"/>
          </w:tcPr>
          <w:p w14:paraId="782564C0"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4D971B4D"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38FF350F"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31A3635B" w14:textId="77777777" w:rsidR="006D3D36" w:rsidRPr="00062117" w:rsidRDefault="008B1FE3" w:rsidP="00BB0C1C">
            <w:pPr>
              <w:rPr>
                <w:b/>
                <w:sz w:val="22"/>
                <w:szCs w:val="22"/>
              </w:rPr>
            </w:pPr>
            <w:r w:rsidRPr="00062117">
              <w:rPr>
                <w:b/>
                <w:sz w:val="22"/>
                <w:szCs w:val="22"/>
              </w:rPr>
              <w:t>N</w:t>
            </w:r>
          </w:p>
        </w:tc>
      </w:tr>
      <w:tr w:rsidR="006D3D36" w:rsidRPr="00062117" w14:paraId="3E536D96" w14:textId="77777777" w:rsidTr="00062117">
        <w:trPr>
          <w:trHeight w:val="450"/>
        </w:trPr>
        <w:tc>
          <w:tcPr>
            <w:tcW w:w="0" w:type="auto"/>
            <w:shd w:val="pct5" w:color="000000" w:fill="FFFFFF"/>
          </w:tcPr>
          <w:p w14:paraId="573D1FBF"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5EF7B794" w14:textId="77777777" w:rsidR="006D3D36" w:rsidRPr="00062117" w:rsidRDefault="008B1FE3" w:rsidP="00BB0C1C">
            <w:pPr>
              <w:rPr>
                <w:b/>
                <w:sz w:val="22"/>
                <w:szCs w:val="22"/>
              </w:rPr>
            </w:pPr>
            <w:r w:rsidRPr="00062117">
              <w:rPr>
                <w:b/>
                <w:sz w:val="22"/>
                <w:szCs w:val="22"/>
              </w:rPr>
              <w:t>EEB464</w:t>
            </w:r>
          </w:p>
        </w:tc>
        <w:tc>
          <w:tcPr>
            <w:tcW w:w="0" w:type="auto"/>
            <w:shd w:val="pct5" w:color="000000" w:fill="FFFFFF"/>
          </w:tcPr>
          <w:p w14:paraId="604A96C2" w14:textId="77777777" w:rsidR="006D3D36" w:rsidRPr="00062117" w:rsidRDefault="008B1FE3" w:rsidP="00BB0C1C">
            <w:pPr>
              <w:rPr>
                <w:b/>
                <w:sz w:val="22"/>
                <w:szCs w:val="22"/>
              </w:rPr>
            </w:pPr>
            <w:r w:rsidRPr="00062117">
              <w:rPr>
                <w:b/>
                <w:sz w:val="22"/>
                <w:szCs w:val="22"/>
              </w:rPr>
              <w:t>Macroevolution</w:t>
            </w:r>
          </w:p>
        </w:tc>
        <w:tc>
          <w:tcPr>
            <w:tcW w:w="0" w:type="auto"/>
            <w:shd w:val="pct5" w:color="000000" w:fill="FFFFFF"/>
          </w:tcPr>
          <w:p w14:paraId="28868332" w14:textId="77777777" w:rsidR="006D3D36" w:rsidRPr="00062117" w:rsidRDefault="008B1FE3" w:rsidP="00BB0C1C">
            <w:pPr>
              <w:rPr>
                <w:b/>
                <w:sz w:val="22"/>
                <w:szCs w:val="22"/>
              </w:rPr>
            </w:pPr>
            <w:r w:rsidRPr="00062117">
              <w:rPr>
                <w:b/>
                <w:sz w:val="22"/>
                <w:szCs w:val="22"/>
              </w:rPr>
              <w:t>3</w:t>
            </w:r>
          </w:p>
        </w:tc>
        <w:tc>
          <w:tcPr>
            <w:tcW w:w="0" w:type="auto"/>
            <w:shd w:val="pct5" w:color="000000" w:fill="FFFFFF"/>
          </w:tcPr>
          <w:p w14:paraId="4B63CC29" w14:textId="77777777" w:rsidR="006D3D36" w:rsidRPr="00062117" w:rsidRDefault="008B1FE3" w:rsidP="00BB0C1C">
            <w:pPr>
              <w:rPr>
                <w:b/>
                <w:sz w:val="22"/>
                <w:szCs w:val="22"/>
              </w:rPr>
            </w:pPr>
            <w:r w:rsidRPr="00062117">
              <w:rPr>
                <w:b/>
                <w:sz w:val="22"/>
                <w:szCs w:val="22"/>
              </w:rPr>
              <w:t>24</w:t>
            </w:r>
          </w:p>
        </w:tc>
        <w:tc>
          <w:tcPr>
            <w:tcW w:w="0" w:type="auto"/>
            <w:shd w:val="pct5" w:color="000000" w:fill="FFFFFF"/>
          </w:tcPr>
          <w:p w14:paraId="4E9C272C" w14:textId="77777777" w:rsidR="006D3D36" w:rsidRPr="00062117" w:rsidRDefault="00E67421" w:rsidP="00BB0C1C">
            <w:pPr>
              <w:rPr>
                <w:b/>
                <w:sz w:val="22"/>
                <w:szCs w:val="22"/>
              </w:rPr>
            </w:pPr>
            <w:r>
              <w:rPr>
                <w:b/>
                <w:sz w:val="22"/>
                <w:szCs w:val="22"/>
              </w:rPr>
              <w:t>100</w:t>
            </w:r>
          </w:p>
        </w:tc>
        <w:tc>
          <w:tcPr>
            <w:tcW w:w="0" w:type="auto"/>
            <w:shd w:val="pct5" w:color="000000" w:fill="FFFFFF"/>
          </w:tcPr>
          <w:p w14:paraId="57979A80" w14:textId="77777777" w:rsidR="006D3D36" w:rsidRPr="00062117" w:rsidRDefault="008B1FE3" w:rsidP="00BB0C1C">
            <w:pPr>
              <w:rPr>
                <w:b/>
                <w:sz w:val="22"/>
                <w:szCs w:val="22"/>
              </w:rPr>
            </w:pPr>
            <w:r w:rsidRPr="00062117">
              <w:rPr>
                <w:b/>
                <w:sz w:val="22"/>
                <w:szCs w:val="22"/>
              </w:rPr>
              <w:t>L</w:t>
            </w:r>
          </w:p>
        </w:tc>
        <w:tc>
          <w:tcPr>
            <w:tcW w:w="0" w:type="auto"/>
            <w:shd w:val="pct5" w:color="000000" w:fill="FFFFFF"/>
          </w:tcPr>
          <w:p w14:paraId="6E0F0055" w14:textId="77777777" w:rsidR="006D3D36" w:rsidRPr="00062117" w:rsidRDefault="008B1FE3" w:rsidP="00BB0C1C">
            <w:pPr>
              <w:rPr>
                <w:b/>
                <w:sz w:val="22"/>
                <w:szCs w:val="22"/>
              </w:rPr>
            </w:pPr>
            <w:r w:rsidRPr="00062117">
              <w:rPr>
                <w:b/>
                <w:sz w:val="22"/>
                <w:szCs w:val="22"/>
              </w:rPr>
              <w:t>0</w:t>
            </w:r>
          </w:p>
        </w:tc>
        <w:tc>
          <w:tcPr>
            <w:tcW w:w="0" w:type="auto"/>
            <w:shd w:val="pct5" w:color="000000" w:fill="FFFFFF"/>
          </w:tcPr>
          <w:p w14:paraId="508CA2EE" w14:textId="77777777" w:rsidR="006D3D36" w:rsidRPr="00062117" w:rsidRDefault="008B1FE3" w:rsidP="00BB0C1C">
            <w:pPr>
              <w:rPr>
                <w:b/>
                <w:sz w:val="22"/>
                <w:szCs w:val="22"/>
              </w:rPr>
            </w:pPr>
            <w:r w:rsidRPr="00062117">
              <w:rPr>
                <w:b/>
                <w:sz w:val="22"/>
                <w:szCs w:val="22"/>
              </w:rPr>
              <w:t>N</w:t>
            </w:r>
          </w:p>
        </w:tc>
      </w:tr>
      <w:tr w:rsidR="006D3D36" w:rsidRPr="00062117" w14:paraId="3ECC5F10" w14:textId="77777777" w:rsidTr="00062117">
        <w:trPr>
          <w:trHeight w:val="488"/>
        </w:trPr>
        <w:tc>
          <w:tcPr>
            <w:tcW w:w="0" w:type="auto"/>
            <w:shd w:val="pct20" w:color="000000" w:fill="FFFFFF"/>
          </w:tcPr>
          <w:p w14:paraId="219FE744" w14:textId="77777777" w:rsidR="006D3D36" w:rsidRPr="00062117" w:rsidRDefault="008B1FE3" w:rsidP="00BB0C1C">
            <w:pPr>
              <w:rPr>
                <w:b/>
                <w:sz w:val="22"/>
                <w:szCs w:val="22"/>
              </w:rPr>
            </w:pPr>
            <w:r w:rsidRPr="00062117">
              <w:rPr>
                <w:b/>
                <w:sz w:val="22"/>
                <w:szCs w:val="22"/>
              </w:rPr>
              <w:t>Fall 2011</w:t>
            </w:r>
          </w:p>
        </w:tc>
        <w:tc>
          <w:tcPr>
            <w:tcW w:w="0" w:type="auto"/>
            <w:shd w:val="pct20" w:color="000000" w:fill="FFFFFF"/>
          </w:tcPr>
          <w:p w14:paraId="0E77D208" w14:textId="77777777" w:rsidR="006D3D36" w:rsidRPr="00062117" w:rsidRDefault="008B1FE3" w:rsidP="00BB0C1C">
            <w:pPr>
              <w:rPr>
                <w:b/>
                <w:sz w:val="22"/>
                <w:szCs w:val="22"/>
              </w:rPr>
            </w:pPr>
            <w:r w:rsidRPr="00062117">
              <w:rPr>
                <w:b/>
                <w:sz w:val="22"/>
                <w:szCs w:val="22"/>
              </w:rPr>
              <w:t>EEB504*</w:t>
            </w:r>
          </w:p>
        </w:tc>
        <w:tc>
          <w:tcPr>
            <w:tcW w:w="0" w:type="auto"/>
            <w:shd w:val="pct20" w:color="000000" w:fill="FFFFFF"/>
          </w:tcPr>
          <w:p w14:paraId="25C12478" w14:textId="77777777" w:rsidR="006D3D36" w:rsidRPr="00062117" w:rsidRDefault="006D5B0C" w:rsidP="00BB0C1C">
            <w:pPr>
              <w:rPr>
                <w:b/>
                <w:sz w:val="22"/>
                <w:szCs w:val="22"/>
              </w:rPr>
            </w:pPr>
            <w:r w:rsidRPr="00062117">
              <w:rPr>
                <w:b/>
                <w:sz w:val="22"/>
                <w:szCs w:val="22"/>
              </w:rPr>
              <w:t>HOFF</w:t>
            </w:r>
          </w:p>
        </w:tc>
        <w:tc>
          <w:tcPr>
            <w:tcW w:w="0" w:type="auto"/>
            <w:shd w:val="pct20" w:color="000000" w:fill="FFFFFF"/>
          </w:tcPr>
          <w:p w14:paraId="7DA0E5D5" w14:textId="77777777" w:rsidR="006D3D36" w:rsidRPr="00062117" w:rsidRDefault="008B1FE3" w:rsidP="00BB0C1C">
            <w:pPr>
              <w:rPr>
                <w:b/>
                <w:sz w:val="22"/>
                <w:szCs w:val="22"/>
              </w:rPr>
            </w:pPr>
            <w:r w:rsidRPr="00062117">
              <w:rPr>
                <w:b/>
                <w:sz w:val="22"/>
                <w:szCs w:val="22"/>
              </w:rPr>
              <w:t>1</w:t>
            </w:r>
          </w:p>
        </w:tc>
        <w:tc>
          <w:tcPr>
            <w:tcW w:w="0" w:type="auto"/>
            <w:shd w:val="pct20" w:color="000000" w:fill="FFFFFF"/>
          </w:tcPr>
          <w:p w14:paraId="209E1F35" w14:textId="77777777" w:rsidR="006D3D36" w:rsidRPr="00062117" w:rsidRDefault="008B1FE3" w:rsidP="00BB0C1C">
            <w:pPr>
              <w:rPr>
                <w:b/>
                <w:sz w:val="22"/>
                <w:szCs w:val="22"/>
              </w:rPr>
            </w:pPr>
            <w:r w:rsidRPr="00062117">
              <w:rPr>
                <w:b/>
                <w:sz w:val="22"/>
                <w:szCs w:val="22"/>
              </w:rPr>
              <w:t>7</w:t>
            </w:r>
          </w:p>
        </w:tc>
        <w:tc>
          <w:tcPr>
            <w:tcW w:w="0" w:type="auto"/>
            <w:shd w:val="pct20" w:color="000000" w:fill="FFFFFF"/>
          </w:tcPr>
          <w:p w14:paraId="6D1FED6C" w14:textId="77777777" w:rsidR="006D3D36" w:rsidRPr="00062117" w:rsidRDefault="00E67421" w:rsidP="00BB0C1C">
            <w:pPr>
              <w:rPr>
                <w:b/>
                <w:sz w:val="22"/>
                <w:szCs w:val="22"/>
              </w:rPr>
            </w:pPr>
            <w:r>
              <w:rPr>
                <w:b/>
                <w:sz w:val="22"/>
                <w:szCs w:val="22"/>
              </w:rPr>
              <w:t>25</w:t>
            </w:r>
          </w:p>
        </w:tc>
        <w:tc>
          <w:tcPr>
            <w:tcW w:w="0" w:type="auto"/>
            <w:shd w:val="pct20" w:color="000000" w:fill="FFFFFF"/>
          </w:tcPr>
          <w:p w14:paraId="7CE438C6" w14:textId="77777777" w:rsidR="006D3D36" w:rsidRPr="00062117" w:rsidRDefault="008B1FE3" w:rsidP="00BB0C1C">
            <w:pPr>
              <w:rPr>
                <w:b/>
                <w:sz w:val="22"/>
                <w:szCs w:val="22"/>
              </w:rPr>
            </w:pPr>
            <w:r w:rsidRPr="00062117">
              <w:rPr>
                <w:b/>
                <w:sz w:val="22"/>
                <w:szCs w:val="22"/>
              </w:rPr>
              <w:t>L</w:t>
            </w:r>
          </w:p>
        </w:tc>
        <w:tc>
          <w:tcPr>
            <w:tcW w:w="0" w:type="auto"/>
            <w:shd w:val="pct20" w:color="000000" w:fill="FFFFFF"/>
          </w:tcPr>
          <w:p w14:paraId="5A62FD89" w14:textId="77777777" w:rsidR="006D3D36" w:rsidRPr="00062117" w:rsidRDefault="008B1FE3" w:rsidP="00BB0C1C">
            <w:pPr>
              <w:rPr>
                <w:b/>
                <w:sz w:val="22"/>
                <w:szCs w:val="22"/>
              </w:rPr>
            </w:pPr>
            <w:r w:rsidRPr="00062117">
              <w:rPr>
                <w:b/>
                <w:sz w:val="22"/>
                <w:szCs w:val="22"/>
              </w:rPr>
              <w:t>0</w:t>
            </w:r>
          </w:p>
        </w:tc>
        <w:tc>
          <w:tcPr>
            <w:tcW w:w="0" w:type="auto"/>
            <w:shd w:val="pct20" w:color="000000" w:fill="FFFFFF"/>
          </w:tcPr>
          <w:p w14:paraId="22A5697B" w14:textId="77777777" w:rsidR="006D3D36" w:rsidRPr="00062117" w:rsidRDefault="008B1FE3" w:rsidP="00BB0C1C">
            <w:pPr>
              <w:rPr>
                <w:b/>
                <w:sz w:val="22"/>
                <w:szCs w:val="22"/>
              </w:rPr>
            </w:pPr>
            <w:r w:rsidRPr="00062117">
              <w:rPr>
                <w:b/>
                <w:sz w:val="22"/>
                <w:szCs w:val="22"/>
              </w:rPr>
              <w:t>N</w:t>
            </w:r>
          </w:p>
        </w:tc>
      </w:tr>
      <w:tr w:rsidR="006D3D36" w:rsidRPr="00062117" w14:paraId="2CBD4B0C" w14:textId="77777777" w:rsidTr="00062117">
        <w:trPr>
          <w:trHeight w:val="414"/>
        </w:trPr>
        <w:tc>
          <w:tcPr>
            <w:tcW w:w="0" w:type="auto"/>
            <w:shd w:val="pct5" w:color="000000" w:fill="FFFFFF"/>
          </w:tcPr>
          <w:p w14:paraId="4167B850" w14:textId="77777777" w:rsidR="006D3D36" w:rsidRPr="00062117" w:rsidRDefault="008B1FE3" w:rsidP="00BB0C1C">
            <w:pPr>
              <w:rPr>
                <w:b/>
                <w:sz w:val="22"/>
                <w:szCs w:val="22"/>
              </w:rPr>
            </w:pPr>
            <w:r w:rsidRPr="00062117">
              <w:rPr>
                <w:b/>
                <w:sz w:val="22"/>
                <w:szCs w:val="22"/>
              </w:rPr>
              <w:t>Fall 2011</w:t>
            </w:r>
          </w:p>
        </w:tc>
        <w:tc>
          <w:tcPr>
            <w:tcW w:w="0" w:type="auto"/>
            <w:shd w:val="pct5" w:color="000000" w:fill="FFFFFF"/>
          </w:tcPr>
          <w:p w14:paraId="4316A430" w14:textId="77777777" w:rsidR="006D3D36" w:rsidRPr="00062117" w:rsidRDefault="008B1FE3" w:rsidP="00BB0C1C">
            <w:pPr>
              <w:rPr>
                <w:b/>
                <w:sz w:val="22"/>
                <w:szCs w:val="22"/>
              </w:rPr>
            </w:pPr>
            <w:r w:rsidRPr="00062117">
              <w:rPr>
                <w:b/>
                <w:sz w:val="22"/>
                <w:szCs w:val="22"/>
              </w:rPr>
              <w:t>EEB503</w:t>
            </w:r>
          </w:p>
        </w:tc>
        <w:tc>
          <w:tcPr>
            <w:tcW w:w="0" w:type="auto"/>
            <w:shd w:val="pct5" w:color="000000" w:fill="FFFFFF"/>
          </w:tcPr>
          <w:p w14:paraId="56A59815" w14:textId="77777777" w:rsidR="006D3D36" w:rsidRPr="00062117" w:rsidRDefault="006D5B0C" w:rsidP="00BB0C1C">
            <w:pPr>
              <w:rPr>
                <w:b/>
                <w:sz w:val="22"/>
                <w:szCs w:val="22"/>
              </w:rPr>
            </w:pPr>
            <w:r w:rsidRPr="00062117">
              <w:rPr>
                <w:b/>
                <w:sz w:val="22"/>
                <w:szCs w:val="22"/>
              </w:rPr>
              <w:t>Seminar</w:t>
            </w:r>
          </w:p>
        </w:tc>
        <w:tc>
          <w:tcPr>
            <w:tcW w:w="0" w:type="auto"/>
            <w:shd w:val="pct5" w:color="000000" w:fill="FFFFFF"/>
          </w:tcPr>
          <w:p w14:paraId="29C844E2" w14:textId="77777777" w:rsidR="006D3D36" w:rsidRPr="00062117" w:rsidRDefault="00FA7DF6" w:rsidP="00BB0C1C">
            <w:pPr>
              <w:rPr>
                <w:b/>
                <w:sz w:val="22"/>
                <w:szCs w:val="22"/>
              </w:rPr>
            </w:pPr>
            <w:r w:rsidRPr="00062117">
              <w:rPr>
                <w:b/>
                <w:sz w:val="22"/>
                <w:szCs w:val="22"/>
              </w:rPr>
              <w:t>1</w:t>
            </w:r>
          </w:p>
        </w:tc>
        <w:tc>
          <w:tcPr>
            <w:tcW w:w="0" w:type="auto"/>
            <w:shd w:val="pct5" w:color="000000" w:fill="FFFFFF"/>
          </w:tcPr>
          <w:p w14:paraId="0307511F" w14:textId="77777777" w:rsidR="006D3D36" w:rsidRPr="00062117" w:rsidRDefault="00FA7DF6" w:rsidP="00BB0C1C">
            <w:pPr>
              <w:rPr>
                <w:b/>
                <w:sz w:val="22"/>
                <w:szCs w:val="22"/>
              </w:rPr>
            </w:pPr>
            <w:r w:rsidRPr="00062117">
              <w:rPr>
                <w:b/>
                <w:sz w:val="22"/>
                <w:szCs w:val="22"/>
              </w:rPr>
              <w:t>44</w:t>
            </w:r>
          </w:p>
        </w:tc>
        <w:tc>
          <w:tcPr>
            <w:tcW w:w="0" w:type="auto"/>
            <w:shd w:val="pct5" w:color="000000" w:fill="FFFFFF"/>
          </w:tcPr>
          <w:p w14:paraId="4ABFBC85"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8B0253E" w14:textId="77777777" w:rsidR="006D3D36" w:rsidRPr="00062117" w:rsidRDefault="00FA7DF6" w:rsidP="00BB0C1C">
            <w:pPr>
              <w:rPr>
                <w:b/>
                <w:sz w:val="22"/>
                <w:szCs w:val="22"/>
              </w:rPr>
            </w:pPr>
            <w:r w:rsidRPr="00062117">
              <w:rPr>
                <w:b/>
                <w:sz w:val="22"/>
                <w:szCs w:val="22"/>
              </w:rPr>
              <w:t>L</w:t>
            </w:r>
          </w:p>
        </w:tc>
        <w:tc>
          <w:tcPr>
            <w:tcW w:w="0" w:type="auto"/>
            <w:shd w:val="pct5" w:color="000000" w:fill="FFFFFF"/>
          </w:tcPr>
          <w:p w14:paraId="58918DB8" w14:textId="77777777" w:rsidR="006D3D36" w:rsidRPr="00062117" w:rsidRDefault="00FA7DF6" w:rsidP="00BB0C1C">
            <w:pPr>
              <w:rPr>
                <w:b/>
                <w:sz w:val="22"/>
                <w:szCs w:val="22"/>
              </w:rPr>
            </w:pPr>
            <w:r w:rsidRPr="00062117">
              <w:rPr>
                <w:b/>
                <w:sz w:val="22"/>
                <w:szCs w:val="22"/>
              </w:rPr>
              <w:t>0</w:t>
            </w:r>
          </w:p>
        </w:tc>
        <w:tc>
          <w:tcPr>
            <w:tcW w:w="0" w:type="auto"/>
            <w:shd w:val="pct5" w:color="000000" w:fill="FFFFFF"/>
          </w:tcPr>
          <w:p w14:paraId="62F6AFA5" w14:textId="77777777" w:rsidR="006D3D36" w:rsidRPr="00062117" w:rsidRDefault="00FA7DF6" w:rsidP="00BB0C1C">
            <w:pPr>
              <w:rPr>
                <w:b/>
                <w:sz w:val="22"/>
                <w:szCs w:val="22"/>
              </w:rPr>
            </w:pPr>
            <w:r w:rsidRPr="00062117">
              <w:rPr>
                <w:b/>
                <w:sz w:val="22"/>
                <w:szCs w:val="22"/>
              </w:rPr>
              <w:t>N</w:t>
            </w:r>
          </w:p>
        </w:tc>
      </w:tr>
      <w:tr w:rsidR="006D3D36" w:rsidRPr="00062117" w14:paraId="2400BEEC" w14:textId="77777777" w:rsidTr="00062117">
        <w:trPr>
          <w:trHeight w:val="592"/>
        </w:trPr>
        <w:tc>
          <w:tcPr>
            <w:tcW w:w="0" w:type="auto"/>
            <w:shd w:val="pct20" w:color="000000" w:fill="FFFFFF"/>
          </w:tcPr>
          <w:p w14:paraId="74F4D9BB" w14:textId="77777777" w:rsidR="006D3D36" w:rsidRPr="00062117" w:rsidRDefault="00FA7DF6" w:rsidP="00BB0C1C">
            <w:pPr>
              <w:rPr>
                <w:b/>
                <w:sz w:val="22"/>
                <w:szCs w:val="22"/>
              </w:rPr>
            </w:pPr>
            <w:r w:rsidRPr="00062117">
              <w:rPr>
                <w:b/>
                <w:sz w:val="22"/>
                <w:szCs w:val="22"/>
              </w:rPr>
              <w:lastRenderedPageBreak/>
              <w:t>Fall 2011</w:t>
            </w:r>
          </w:p>
        </w:tc>
        <w:tc>
          <w:tcPr>
            <w:tcW w:w="0" w:type="auto"/>
            <w:shd w:val="pct20" w:color="000000" w:fill="FFFFFF"/>
          </w:tcPr>
          <w:p w14:paraId="7051DAFC" w14:textId="77777777" w:rsidR="006D3D36" w:rsidRPr="00062117" w:rsidRDefault="00FA7DF6" w:rsidP="00BB0C1C">
            <w:pPr>
              <w:rPr>
                <w:b/>
                <w:sz w:val="22"/>
                <w:szCs w:val="22"/>
              </w:rPr>
            </w:pPr>
            <w:r w:rsidRPr="00062117">
              <w:rPr>
                <w:b/>
                <w:sz w:val="22"/>
                <w:szCs w:val="22"/>
              </w:rPr>
              <w:t>EEB511*</w:t>
            </w:r>
          </w:p>
        </w:tc>
        <w:tc>
          <w:tcPr>
            <w:tcW w:w="0" w:type="auto"/>
            <w:shd w:val="pct20" w:color="000000" w:fill="FFFFFF"/>
          </w:tcPr>
          <w:p w14:paraId="0F4ADFB9" w14:textId="77777777" w:rsidR="006D3D36" w:rsidRPr="00062117" w:rsidRDefault="00B552B1" w:rsidP="00BB0C1C">
            <w:pPr>
              <w:rPr>
                <w:b/>
                <w:sz w:val="22"/>
                <w:szCs w:val="22"/>
              </w:rPr>
            </w:pPr>
            <w:r w:rsidRPr="00062117">
              <w:rPr>
                <w:b/>
                <w:sz w:val="22"/>
                <w:szCs w:val="22"/>
              </w:rPr>
              <w:t>Core</w:t>
            </w:r>
          </w:p>
        </w:tc>
        <w:tc>
          <w:tcPr>
            <w:tcW w:w="0" w:type="auto"/>
            <w:shd w:val="pct20" w:color="000000" w:fill="FFFFFF"/>
          </w:tcPr>
          <w:p w14:paraId="46757E85" w14:textId="77777777" w:rsidR="006D3D36" w:rsidRPr="00062117" w:rsidRDefault="00FA7DF6" w:rsidP="00BB0C1C">
            <w:pPr>
              <w:rPr>
                <w:b/>
                <w:sz w:val="22"/>
                <w:szCs w:val="22"/>
              </w:rPr>
            </w:pPr>
            <w:r w:rsidRPr="00062117">
              <w:rPr>
                <w:b/>
                <w:sz w:val="22"/>
                <w:szCs w:val="22"/>
              </w:rPr>
              <w:t>4</w:t>
            </w:r>
          </w:p>
        </w:tc>
        <w:tc>
          <w:tcPr>
            <w:tcW w:w="0" w:type="auto"/>
            <w:shd w:val="pct20" w:color="000000" w:fill="FFFFFF"/>
          </w:tcPr>
          <w:p w14:paraId="248384A4" w14:textId="77777777" w:rsidR="006D3D36" w:rsidRPr="00062117" w:rsidRDefault="00FA7DF6" w:rsidP="00BB0C1C">
            <w:pPr>
              <w:rPr>
                <w:b/>
                <w:sz w:val="22"/>
                <w:szCs w:val="22"/>
              </w:rPr>
            </w:pPr>
            <w:r w:rsidRPr="00062117">
              <w:rPr>
                <w:b/>
                <w:sz w:val="22"/>
                <w:szCs w:val="22"/>
              </w:rPr>
              <w:t>12</w:t>
            </w:r>
          </w:p>
        </w:tc>
        <w:tc>
          <w:tcPr>
            <w:tcW w:w="0" w:type="auto"/>
            <w:shd w:val="pct20" w:color="000000" w:fill="FFFFFF"/>
          </w:tcPr>
          <w:p w14:paraId="648456A0" w14:textId="77777777" w:rsidR="006D3D36" w:rsidRPr="00062117" w:rsidRDefault="00E67421" w:rsidP="00BB0C1C">
            <w:pPr>
              <w:rPr>
                <w:b/>
                <w:sz w:val="22"/>
                <w:szCs w:val="22"/>
              </w:rPr>
            </w:pPr>
            <w:r>
              <w:rPr>
                <w:b/>
                <w:sz w:val="22"/>
                <w:szCs w:val="22"/>
              </w:rPr>
              <w:t>13</w:t>
            </w:r>
          </w:p>
        </w:tc>
        <w:tc>
          <w:tcPr>
            <w:tcW w:w="0" w:type="auto"/>
            <w:shd w:val="pct20" w:color="000000" w:fill="FFFFFF"/>
          </w:tcPr>
          <w:p w14:paraId="43FC2A2A" w14:textId="77777777" w:rsidR="006D3D36" w:rsidRPr="00062117" w:rsidRDefault="00FA7DF6" w:rsidP="00BB0C1C">
            <w:pPr>
              <w:rPr>
                <w:b/>
                <w:sz w:val="22"/>
                <w:szCs w:val="22"/>
              </w:rPr>
            </w:pPr>
            <w:r w:rsidRPr="00062117">
              <w:rPr>
                <w:b/>
                <w:sz w:val="22"/>
                <w:szCs w:val="22"/>
              </w:rPr>
              <w:t>L</w:t>
            </w:r>
          </w:p>
        </w:tc>
        <w:tc>
          <w:tcPr>
            <w:tcW w:w="0" w:type="auto"/>
            <w:shd w:val="pct20" w:color="000000" w:fill="FFFFFF"/>
          </w:tcPr>
          <w:p w14:paraId="3BEA78A1" w14:textId="77777777" w:rsidR="006D3D36" w:rsidRPr="00062117" w:rsidRDefault="00FA7DF6" w:rsidP="00BB0C1C">
            <w:pPr>
              <w:rPr>
                <w:b/>
                <w:sz w:val="22"/>
                <w:szCs w:val="22"/>
              </w:rPr>
            </w:pPr>
            <w:r w:rsidRPr="00062117">
              <w:rPr>
                <w:b/>
                <w:sz w:val="22"/>
                <w:szCs w:val="22"/>
              </w:rPr>
              <w:t>0</w:t>
            </w:r>
          </w:p>
        </w:tc>
        <w:tc>
          <w:tcPr>
            <w:tcW w:w="0" w:type="auto"/>
            <w:shd w:val="pct20" w:color="000000" w:fill="FFFFFF"/>
          </w:tcPr>
          <w:p w14:paraId="2D229D7E" w14:textId="77777777" w:rsidR="006D3D36" w:rsidRPr="00062117" w:rsidRDefault="00FA7DF6" w:rsidP="00BB0C1C">
            <w:pPr>
              <w:rPr>
                <w:b/>
                <w:sz w:val="22"/>
                <w:szCs w:val="22"/>
              </w:rPr>
            </w:pPr>
            <w:r w:rsidRPr="00062117">
              <w:rPr>
                <w:b/>
                <w:sz w:val="22"/>
                <w:szCs w:val="22"/>
              </w:rPr>
              <w:t>N</w:t>
            </w:r>
          </w:p>
        </w:tc>
      </w:tr>
      <w:tr w:rsidR="006D3D36" w:rsidRPr="00062117" w14:paraId="3DD03881" w14:textId="77777777" w:rsidTr="00062117">
        <w:trPr>
          <w:trHeight w:val="739"/>
        </w:trPr>
        <w:tc>
          <w:tcPr>
            <w:tcW w:w="0" w:type="auto"/>
            <w:shd w:val="pct5" w:color="000000" w:fill="FFFFFF"/>
          </w:tcPr>
          <w:p w14:paraId="4BA91689" w14:textId="77777777" w:rsidR="006D3D36" w:rsidRPr="00062117" w:rsidRDefault="002E464D" w:rsidP="00BB0C1C">
            <w:pPr>
              <w:rPr>
                <w:b/>
                <w:sz w:val="22"/>
                <w:szCs w:val="22"/>
              </w:rPr>
            </w:pPr>
            <w:r w:rsidRPr="00062117">
              <w:rPr>
                <w:b/>
                <w:sz w:val="22"/>
                <w:szCs w:val="22"/>
              </w:rPr>
              <w:t>Spring 2012</w:t>
            </w:r>
          </w:p>
        </w:tc>
        <w:tc>
          <w:tcPr>
            <w:tcW w:w="0" w:type="auto"/>
            <w:shd w:val="pct5" w:color="000000" w:fill="FFFFFF"/>
          </w:tcPr>
          <w:p w14:paraId="30D26574" w14:textId="77777777" w:rsidR="006D3D36" w:rsidRPr="00062117" w:rsidRDefault="002E464D" w:rsidP="00BB0C1C">
            <w:pPr>
              <w:rPr>
                <w:b/>
                <w:sz w:val="22"/>
                <w:szCs w:val="22"/>
              </w:rPr>
            </w:pPr>
            <w:r w:rsidRPr="00062117">
              <w:rPr>
                <w:b/>
                <w:sz w:val="22"/>
                <w:szCs w:val="22"/>
              </w:rPr>
              <w:t>Bio130</w:t>
            </w:r>
          </w:p>
        </w:tc>
        <w:tc>
          <w:tcPr>
            <w:tcW w:w="0" w:type="auto"/>
            <w:shd w:val="pct5" w:color="000000" w:fill="FFFFFF"/>
          </w:tcPr>
          <w:p w14:paraId="128AEB42" w14:textId="77777777" w:rsidR="006D3D36" w:rsidRPr="00062117" w:rsidRDefault="002E464D" w:rsidP="00BB0C1C">
            <w:pPr>
              <w:rPr>
                <w:b/>
                <w:sz w:val="22"/>
                <w:szCs w:val="22"/>
              </w:rPr>
            </w:pPr>
            <w:r w:rsidRPr="00062117">
              <w:rPr>
                <w:b/>
                <w:sz w:val="22"/>
                <w:szCs w:val="22"/>
              </w:rPr>
              <w:t>Biodiversity</w:t>
            </w:r>
          </w:p>
        </w:tc>
        <w:tc>
          <w:tcPr>
            <w:tcW w:w="0" w:type="auto"/>
            <w:shd w:val="pct5" w:color="000000" w:fill="FFFFFF"/>
          </w:tcPr>
          <w:p w14:paraId="76700DD4" w14:textId="77777777" w:rsidR="006D3D36" w:rsidRPr="00062117" w:rsidRDefault="002E464D" w:rsidP="00BB0C1C">
            <w:pPr>
              <w:rPr>
                <w:b/>
                <w:sz w:val="22"/>
                <w:szCs w:val="22"/>
              </w:rPr>
            </w:pPr>
            <w:r w:rsidRPr="00062117">
              <w:rPr>
                <w:b/>
                <w:sz w:val="22"/>
                <w:szCs w:val="22"/>
              </w:rPr>
              <w:t>3</w:t>
            </w:r>
          </w:p>
        </w:tc>
        <w:tc>
          <w:tcPr>
            <w:tcW w:w="0" w:type="auto"/>
            <w:shd w:val="pct5" w:color="000000" w:fill="FFFFFF"/>
          </w:tcPr>
          <w:p w14:paraId="43CF6977" w14:textId="77777777" w:rsidR="006D3D36" w:rsidRPr="00062117" w:rsidRDefault="002E464D" w:rsidP="00BB0C1C">
            <w:pPr>
              <w:rPr>
                <w:b/>
                <w:sz w:val="22"/>
                <w:szCs w:val="22"/>
              </w:rPr>
            </w:pPr>
            <w:r w:rsidRPr="00062117">
              <w:rPr>
                <w:b/>
                <w:sz w:val="22"/>
                <w:szCs w:val="22"/>
              </w:rPr>
              <w:t>206</w:t>
            </w:r>
          </w:p>
        </w:tc>
        <w:tc>
          <w:tcPr>
            <w:tcW w:w="0" w:type="auto"/>
            <w:shd w:val="pct5" w:color="000000" w:fill="FFFFFF"/>
          </w:tcPr>
          <w:p w14:paraId="070DBFFE" w14:textId="77777777" w:rsidR="006D3D36" w:rsidRPr="00062117" w:rsidRDefault="00E67421" w:rsidP="00BB0C1C">
            <w:pPr>
              <w:rPr>
                <w:b/>
                <w:sz w:val="22"/>
                <w:szCs w:val="22"/>
              </w:rPr>
            </w:pPr>
            <w:r>
              <w:rPr>
                <w:b/>
                <w:sz w:val="22"/>
                <w:szCs w:val="22"/>
              </w:rPr>
              <w:t>100</w:t>
            </w:r>
          </w:p>
        </w:tc>
        <w:tc>
          <w:tcPr>
            <w:tcW w:w="0" w:type="auto"/>
            <w:shd w:val="pct5" w:color="000000" w:fill="FFFFFF"/>
          </w:tcPr>
          <w:p w14:paraId="358B2ADF" w14:textId="77777777" w:rsidR="006D3D36" w:rsidRPr="00062117" w:rsidRDefault="002E464D" w:rsidP="00BB0C1C">
            <w:pPr>
              <w:rPr>
                <w:b/>
                <w:sz w:val="22"/>
                <w:szCs w:val="22"/>
              </w:rPr>
            </w:pPr>
            <w:r w:rsidRPr="00062117">
              <w:rPr>
                <w:b/>
                <w:sz w:val="22"/>
                <w:szCs w:val="22"/>
              </w:rPr>
              <w:t>L</w:t>
            </w:r>
          </w:p>
        </w:tc>
        <w:tc>
          <w:tcPr>
            <w:tcW w:w="0" w:type="auto"/>
            <w:shd w:val="pct5" w:color="000000" w:fill="FFFFFF"/>
          </w:tcPr>
          <w:p w14:paraId="36F87E4F" w14:textId="77777777" w:rsidR="006D3D36" w:rsidRPr="00062117" w:rsidRDefault="002E464D" w:rsidP="00BB0C1C">
            <w:pPr>
              <w:rPr>
                <w:b/>
                <w:sz w:val="22"/>
                <w:szCs w:val="22"/>
              </w:rPr>
            </w:pPr>
            <w:r w:rsidRPr="00062117">
              <w:rPr>
                <w:b/>
                <w:sz w:val="22"/>
                <w:szCs w:val="22"/>
              </w:rPr>
              <w:t>1</w:t>
            </w:r>
          </w:p>
        </w:tc>
        <w:tc>
          <w:tcPr>
            <w:tcW w:w="0" w:type="auto"/>
            <w:shd w:val="pct5" w:color="000000" w:fill="FFFFFF"/>
          </w:tcPr>
          <w:p w14:paraId="7612799B" w14:textId="77777777" w:rsidR="006D3D36" w:rsidRPr="00062117" w:rsidRDefault="002E464D" w:rsidP="00BB0C1C">
            <w:pPr>
              <w:rPr>
                <w:b/>
                <w:sz w:val="22"/>
                <w:szCs w:val="22"/>
              </w:rPr>
            </w:pPr>
            <w:r w:rsidRPr="00062117">
              <w:rPr>
                <w:b/>
                <w:sz w:val="22"/>
                <w:szCs w:val="22"/>
              </w:rPr>
              <w:t>N</w:t>
            </w:r>
          </w:p>
        </w:tc>
      </w:tr>
      <w:tr w:rsidR="006D3D36" w:rsidRPr="00062117" w14:paraId="3CF21076" w14:textId="77777777" w:rsidTr="00062117">
        <w:trPr>
          <w:trHeight w:val="488"/>
        </w:trPr>
        <w:tc>
          <w:tcPr>
            <w:tcW w:w="0" w:type="auto"/>
            <w:shd w:val="pct20" w:color="000000" w:fill="FFFFFF"/>
          </w:tcPr>
          <w:p w14:paraId="781476D0" w14:textId="77777777" w:rsidR="006D3D36" w:rsidRPr="00062117" w:rsidRDefault="008418CC" w:rsidP="00BB0C1C">
            <w:pPr>
              <w:rPr>
                <w:b/>
                <w:sz w:val="22"/>
                <w:szCs w:val="22"/>
              </w:rPr>
            </w:pPr>
            <w:r w:rsidRPr="00062117">
              <w:rPr>
                <w:b/>
                <w:sz w:val="22"/>
                <w:szCs w:val="22"/>
              </w:rPr>
              <w:t>Fall 2012</w:t>
            </w:r>
          </w:p>
        </w:tc>
        <w:tc>
          <w:tcPr>
            <w:tcW w:w="0" w:type="auto"/>
            <w:shd w:val="pct20" w:color="000000" w:fill="FFFFFF"/>
          </w:tcPr>
          <w:p w14:paraId="441F147B" w14:textId="77777777" w:rsidR="006D3D36" w:rsidRPr="00062117" w:rsidRDefault="008418CC" w:rsidP="00BB0C1C">
            <w:pPr>
              <w:rPr>
                <w:b/>
                <w:sz w:val="22"/>
                <w:szCs w:val="22"/>
              </w:rPr>
            </w:pPr>
            <w:r w:rsidRPr="00062117">
              <w:rPr>
                <w:b/>
                <w:sz w:val="22"/>
                <w:szCs w:val="22"/>
              </w:rPr>
              <w:t>EEB464</w:t>
            </w:r>
          </w:p>
        </w:tc>
        <w:tc>
          <w:tcPr>
            <w:tcW w:w="0" w:type="auto"/>
            <w:shd w:val="pct20" w:color="000000" w:fill="FFFFFF"/>
          </w:tcPr>
          <w:p w14:paraId="77618387" w14:textId="77777777" w:rsidR="006D3D36" w:rsidRPr="00062117" w:rsidRDefault="00030CDE" w:rsidP="00BB0C1C">
            <w:pPr>
              <w:rPr>
                <w:b/>
                <w:sz w:val="22"/>
                <w:szCs w:val="22"/>
              </w:rPr>
            </w:pPr>
            <w:r w:rsidRPr="00062117">
              <w:rPr>
                <w:b/>
                <w:sz w:val="22"/>
                <w:szCs w:val="22"/>
              </w:rPr>
              <w:t>Macroevolution</w:t>
            </w:r>
          </w:p>
        </w:tc>
        <w:tc>
          <w:tcPr>
            <w:tcW w:w="0" w:type="auto"/>
            <w:shd w:val="pct20" w:color="000000" w:fill="FFFFFF"/>
          </w:tcPr>
          <w:p w14:paraId="72FFD1DE" w14:textId="77777777" w:rsidR="006D3D36" w:rsidRPr="00062117" w:rsidRDefault="00030CDE" w:rsidP="00BB0C1C">
            <w:pPr>
              <w:rPr>
                <w:b/>
                <w:sz w:val="22"/>
                <w:szCs w:val="22"/>
              </w:rPr>
            </w:pPr>
            <w:r w:rsidRPr="00062117">
              <w:rPr>
                <w:b/>
                <w:sz w:val="22"/>
                <w:szCs w:val="22"/>
              </w:rPr>
              <w:t>3</w:t>
            </w:r>
          </w:p>
        </w:tc>
        <w:tc>
          <w:tcPr>
            <w:tcW w:w="0" w:type="auto"/>
            <w:shd w:val="pct20" w:color="000000" w:fill="FFFFFF"/>
          </w:tcPr>
          <w:p w14:paraId="5B232D5B" w14:textId="77777777" w:rsidR="006D3D36" w:rsidRPr="00062117" w:rsidRDefault="00030CDE" w:rsidP="00BB0C1C">
            <w:pPr>
              <w:rPr>
                <w:b/>
                <w:sz w:val="22"/>
                <w:szCs w:val="22"/>
              </w:rPr>
            </w:pPr>
            <w:r w:rsidRPr="00062117">
              <w:rPr>
                <w:b/>
                <w:sz w:val="22"/>
                <w:szCs w:val="22"/>
              </w:rPr>
              <w:t>22</w:t>
            </w:r>
          </w:p>
        </w:tc>
        <w:tc>
          <w:tcPr>
            <w:tcW w:w="0" w:type="auto"/>
            <w:shd w:val="pct20" w:color="000000" w:fill="FFFFFF"/>
          </w:tcPr>
          <w:p w14:paraId="6F8FD1B3" w14:textId="77777777" w:rsidR="006D3D36" w:rsidRPr="00062117" w:rsidRDefault="00E67421" w:rsidP="00BB0C1C">
            <w:pPr>
              <w:rPr>
                <w:b/>
                <w:sz w:val="22"/>
                <w:szCs w:val="22"/>
              </w:rPr>
            </w:pPr>
            <w:r>
              <w:rPr>
                <w:b/>
                <w:sz w:val="22"/>
                <w:szCs w:val="22"/>
              </w:rPr>
              <w:t>100</w:t>
            </w:r>
          </w:p>
        </w:tc>
        <w:tc>
          <w:tcPr>
            <w:tcW w:w="0" w:type="auto"/>
            <w:shd w:val="pct20" w:color="000000" w:fill="FFFFFF"/>
          </w:tcPr>
          <w:p w14:paraId="7B6CB177" w14:textId="77777777" w:rsidR="006D3D36" w:rsidRPr="00062117" w:rsidRDefault="00030CDE" w:rsidP="00BB0C1C">
            <w:pPr>
              <w:rPr>
                <w:b/>
                <w:sz w:val="22"/>
                <w:szCs w:val="22"/>
              </w:rPr>
            </w:pPr>
            <w:r w:rsidRPr="00062117">
              <w:rPr>
                <w:b/>
                <w:sz w:val="22"/>
                <w:szCs w:val="22"/>
              </w:rPr>
              <w:t>L</w:t>
            </w:r>
          </w:p>
        </w:tc>
        <w:tc>
          <w:tcPr>
            <w:tcW w:w="0" w:type="auto"/>
            <w:shd w:val="pct20" w:color="000000" w:fill="FFFFFF"/>
          </w:tcPr>
          <w:p w14:paraId="13E122BC" w14:textId="77777777" w:rsidR="006D3D36" w:rsidRPr="00062117" w:rsidRDefault="00030CDE" w:rsidP="00BB0C1C">
            <w:pPr>
              <w:rPr>
                <w:b/>
                <w:sz w:val="22"/>
                <w:szCs w:val="22"/>
              </w:rPr>
            </w:pPr>
            <w:r w:rsidRPr="00062117">
              <w:rPr>
                <w:b/>
                <w:sz w:val="22"/>
                <w:szCs w:val="22"/>
              </w:rPr>
              <w:t>0</w:t>
            </w:r>
          </w:p>
        </w:tc>
        <w:tc>
          <w:tcPr>
            <w:tcW w:w="0" w:type="auto"/>
            <w:shd w:val="pct20" w:color="000000" w:fill="FFFFFF"/>
          </w:tcPr>
          <w:p w14:paraId="3EFE4D8E" w14:textId="77777777" w:rsidR="006D3D36" w:rsidRPr="00062117" w:rsidRDefault="00030CDE" w:rsidP="00BB0C1C">
            <w:pPr>
              <w:rPr>
                <w:b/>
                <w:sz w:val="22"/>
                <w:szCs w:val="22"/>
              </w:rPr>
            </w:pPr>
            <w:r w:rsidRPr="00062117">
              <w:rPr>
                <w:b/>
                <w:sz w:val="22"/>
                <w:szCs w:val="22"/>
              </w:rPr>
              <w:t>N</w:t>
            </w:r>
          </w:p>
        </w:tc>
      </w:tr>
      <w:tr w:rsidR="00634CBB" w:rsidRPr="00062117" w14:paraId="64251AE1" w14:textId="77777777" w:rsidTr="00062117">
        <w:trPr>
          <w:trHeight w:val="488"/>
        </w:trPr>
        <w:tc>
          <w:tcPr>
            <w:tcW w:w="0" w:type="auto"/>
            <w:shd w:val="pct5" w:color="000000" w:fill="FFFFFF"/>
          </w:tcPr>
          <w:p w14:paraId="2D6E4A79" w14:textId="77777777" w:rsidR="00634CBB" w:rsidRPr="00062117" w:rsidRDefault="00634CBB" w:rsidP="00BB0C1C">
            <w:pPr>
              <w:rPr>
                <w:b/>
                <w:sz w:val="22"/>
                <w:szCs w:val="22"/>
              </w:rPr>
            </w:pPr>
            <w:r w:rsidRPr="00062117">
              <w:rPr>
                <w:b/>
                <w:sz w:val="22"/>
                <w:szCs w:val="22"/>
              </w:rPr>
              <w:t>Fall 2012</w:t>
            </w:r>
          </w:p>
        </w:tc>
        <w:tc>
          <w:tcPr>
            <w:tcW w:w="0" w:type="auto"/>
            <w:shd w:val="pct5" w:color="000000" w:fill="FFFFFF"/>
          </w:tcPr>
          <w:p w14:paraId="7B2BC1FF" w14:textId="77777777" w:rsidR="00634CBB" w:rsidRPr="00062117" w:rsidRDefault="00634CBB" w:rsidP="00BB0C1C">
            <w:pPr>
              <w:rPr>
                <w:b/>
                <w:sz w:val="22"/>
                <w:szCs w:val="22"/>
              </w:rPr>
            </w:pPr>
            <w:r w:rsidRPr="00062117">
              <w:rPr>
                <w:b/>
                <w:sz w:val="22"/>
                <w:szCs w:val="22"/>
              </w:rPr>
              <w:t>EEB511</w:t>
            </w:r>
            <w:r w:rsidR="006D5B0C" w:rsidRPr="00062117">
              <w:rPr>
                <w:b/>
                <w:sz w:val="22"/>
                <w:szCs w:val="22"/>
              </w:rPr>
              <w:t>*</w:t>
            </w:r>
          </w:p>
        </w:tc>
        <w:tc>
          <w:tcPr>
            <w:tcW w:w="0" w:type="auto"/>
            <w:shd w:val="pct5" w:color="000000" w:fill="FFFFFF"/>
          </w:tcPr>
          <w:p w14:paraId="58BE3CC3" w14:textId="77777777" w:rsidR="00634CBB" w:rsidRPr="00062117" w:rsidRDefault="00634CBB" w:rsidP="00BB0C1C">
            <w:pPr>
              <w:rPr>
                <w:b/>
                <w:sz w:val="22"/>
                <w:szCs w:val="22"/>
              </w:rPr>
            </w:pPr>
            <w:r w:rsidRPr="00062117">
              <w:rPr>
                <w:b/>
                <w:sz w:val="22"/>
                <w:szCs w:val="22"/>
              </w:rPr>
              <w:t>Core</w:t>
            </w:r>
          </w:p>
        </w:tc>
        <w:tc>
          <w:tcPr>
            <w:tcW w:w="0" w:type="auto"/>
            <w:shd w:val="pct5" w:color="000000" w:fill="FFFFFF"/>
          </w:tcPr>
          <w:p w14:paraId="152DD8B0" w14:textId="77777777" w:rsidR="00634CBB" w:rsidRPr="00062117" w:rsidRDefault="00634CBB" w:rsidP="00BB0C1C">
            <w:pPr>
              <w:rPr>
                <w:b/>
                <w:sz w:val="22"/>
                <w:szCs w:val="22"/>
              </w:rPr>
            </w:pPr>
            <w:r w:rsidRPr="00062117">
              <w:rPr>
                <w:b/>
                <w:sz w:val="22"/>
                <w:szCs w:val="22"/>
              </w:rPr>
              <w:t>4</w:t>
            </w:r>
          </w:p>
        </w:tc>
        <w:tc>
          <w:tcPr>
            <w:tcW w:w="0" w:type="auto"/>
            <w:shd w:val="pct5" w:color="000000" w:fill="FFFFFF"/>
          </w:tcPr>
          <w:p w14:paraId="1ADE953B" w14:textId="77777777" w:rsidR="00634CBB" w:rsidRPr="00062117" w:rsidRDefault="00634CBB" w:rsidP="00BB0C1C">
            <w:pPr>
              <w:rPr>
                <w:b/>
                <w:sz w:val="22"/>
                <w:szCs w:val="22"/>
              </w:rPr>
            </w:pPr>
            <w:r w:rsidRPr="00062117">
              <w:rPr>
                <w:b/>
                <w:sz w:val="22"/>
                <w:szCs w:val="22"/>
              </w:rPr>
              <w:t>14</w:t>
            </w:r>
          </w:p>
        </w:tc>
        <w:tc>
          <w:tcPr>
            <w:tcW w:w="0" w:type="auto"/>
            <w:shd w:val="pct5" w:color="000000" w:fill="FFFFFF"/>
          </w:tcPr>
          <w:p w14:paraId="680FC23C" w14:textId="77777777" w:rsidR="00634CBB" w:rsidRPr="00062117" w:rsidRDefault="00E67421" w:rsidP="00BB0C1C">
            <w:pPr>
              <w:rPr>
                <w:b/>
                <w:sz w:val="22"/>
                <w:szCs w:val="22"/>
              </w:rPr>
            </w:pPr>
            <w:r>
              <w:rPr>
                <w:b/>
                <w:sz w:val="22"/>
                <w:szCs w:val="22"/>
              </w:rPr>
              <w:t>25</w:t>
            </w:r>
          </w:p>
        </w:tc>
        <w:tc>
          <w:tcPr>
            <w:tcW w:w="0" w:type="auto"/>
            <w:shd w:val="pct5" w:color="000000" w:fill="FFFFFF"/>
          </w:tcPr>
          <w:p w14:paraId="3F9B74C7" w14:textId="77777777" w:rsidR="00634CBB" w:rsidRPr="00062117" w:rsidRDefault="00634CBB" w:rsidP="00BB0C1C">
            <w:pPr>
              <w:rPr>
                <w:b/>
                <w:sz w:val="22"/>
                <w:szCs w:val="22"/>
              </w:rPr>
            </w:pPr>
          </w:p>
        </w:tc>
        <w:tc>
          <w:tcPr>
            <w:tcW w:w="0" w:type="auto"/>
            <w:shd w:val="pct5" w:color="000000" w:fill="FFFFFF"/>
          </w:tcPr>
          <w:p w14:paraId="49DBCF3C" w14:textId="77777777" w:rsidR="00634CBB" w:rsidRPr="00062117" w:rsidRDefault="00634CBB" w:rsidP="00BB0C1C">
            <w:pPr>
              <w:rPr>
                <w:b/>
                <w:sz w:val="22"/>
                <w:szCs w:val="22"/>
              </w:rPr>
            </w:pPr>
          </w:p>
        </w:tc>
        <w:tc>
          <w:tcPr>
            <w:tcW w:w="0" w:type="auto"/>
            <w:shd w:val="pct5" w:color="000000" w:fill="FFFFFF"/>
          </w:tcPr>
          <w:p w14:paraId="10A9FB94" w14:textId="77777777" w:rsidR="00634CBB" w:rsidRPr="00062117" w:rsidRDefault="00634CBB" w:rsidP="00BB0C1C">
            <w:pPr>
              <w:rPr>
                <w:b/>
                <w:sz w:val="22"/>
                <w:szCs w:val="22"/>
              </w:rPr>
            </w:pPr>
          </w:p>
        </w:tc>
      </w:tr>
      <w:tr w:rsidR="00C30160" w:rsidRPr="00062117" w14:paraId="253DB16F" w14:textId="77777777" w:rsidTr="00062117">
        <w:trPr>
          <w:trHeight w:val="488"/>
        </w:trPr>
        <w:tc>
          <w:tcPr>
            <w:tcW w:w="0" w:type="auto"/>
            <w:shd w:val="pct20" w:color="000000" w:fill="FFFFFF"/>
          </w:tcPr>
          <w:p w14:paraId="7E8519D4" w14:textId="77777777" w:rsidR="00C30160" w:rsidRPr="00062117" w:rsidRDefault="00C30160" w:rsidP="00BB0C1C">
            <w:pPr>
              <w:rPr>
                <w:b/>
                <w:sz w:val="22"/>
                <w:szCs w:val="22"/>
              </w:rPr>
            </w:pPr>
            <w:r w:rsidRPr="00062117">
              <w:rPr>
                <w:b/>
                <w:sz w:val="22"/>
                <w:szCs w:val="22"/>
              </w:rPr>
              <w:t>Fall 2012</w:t>
            </w:r>
          </w:p>
        </w:tc>
        <w:tc>
          <w:tcPr>
            <w:tcW w:w="0" w:type="auto"/>
            <w:shd w:val="pct20" w:color="000000" w:fill="FFFFFF"/>
          </w:tcPr>
          <w:p w14:paraId="533CD007" w14:textId="77777777" w:rsidR="00C30160" w:rsidRPr="00062117" w:rsidRDefault="00C30160" w:rsidP="00BB0C1C">
            <w:pPr>
              <w:rPr>
                <w:b/>
                <w:sz w:val="22"/>
                <w:szCs w:val="22"/>
              </w:rPr>
            </w:pPr>
            <w:r w:rsidRPr="00062117">
              <w:rPr>
                <w:b/>
                <w:sz w:val="22"/>
                <w:szCs w:val="22"/>
              </w:rPr>
              <w:t>EEB504*</w:t>
            </w:r>
          </w:p>
        </w:tc>
        <w:tc>
          <w:tcPr>
            <w:tcW w:w="0" w:type="auto"/>
            <w:shd w:val="pct20" w:color="000000" w:fill="FFFFFF"/>
          </w:tcPr>
          <w:p w14:paraId="5F0579AD" w14:textId="77777777" w:rsidR="00C30160" w:rsidRPr="00062117" w:rsidRDefault="00C30160" w:rsidP="00BB0C1C">
            <w:pPr>
              <w:rPr>
                <w:b/>
                <w:sz w:val="22"/>
                <w:szCs w:val="22"/>
              </w:rPr>
            </w:pPr>
            <w:r w:rsidRPr="00062117">
              <w:rPr>
                <w:b/>
                <w:sz w:val="22"/>
                <w:szCs w:val="22"/>
              </w:rPr>
              <w:t>HOFF</w:t>
            </w:r>
          </w:p>
        </w:tc>
        <w:tc>
          <w:tcPr>
            <w:tcW w:w="0" w:type="auto"/>
            <w:shd w:val="pct20" w:color="000000" w:fill="FFFFFF"/>
          </w:tcPr>
          <w:p w14:paraId="7019D995" w14:textId="77777777" w:rsidR="00C30160" w:rsidRPr="00062117" w:rsidRDefault="00C30160" w:rsidP="00BB0C1C">
            <w:pPr>
              <w:rPr>
                <w:b/>
                <w:sz w:val="22"/>
                <w:szCs w:val="22"/>
              </w:rPr>
            </w:pPr>
            <w:r w:rsidRPr="00062117">
              <w:rPr>
                <w:b/>
                <w:sz w:val="22"/>
                <w:szCs w:val="22"/>
              </w:rPr>
              <w:t>1</w:t>
            </w:r>
          </w:p>
        </w:tc>
        <w:tc>
          <w:tcPr>
            <w:tcW w:w="0" w:type="auto"/>
            <w:shd w:val="pct20" w:color="000000" w:fill="FFFFFF"/>
          </w:tcPr>
          <w:p w14:paraId="2ABD0D03" w14:textId="77777777" w:rsidR="00C30160" w:rsidRPr="00062117" w:rsidRDefault="00C30160" w:rsidP="00BB0C1C">
            <w:pPr>
              <w:rPr>
                <w:b/>
                <w:sz w:val="22"/>
                <w:szCs w:val="22"/>
              </w:rPr>
            </w:pPr>
            <w:r w:rsidRPr="00062117">
              <w:rPr>
                <w:b/>
                <w:sz w:val="22"/>
                <w:szCs w:val="22"/>
              </w:rPr>
              <w:t>5</w:t>
            </w:r>
          </w:p>
        </w:tc>
        <w:tc>
          <w:tcPr>
            <w:tcW w:w="0" w:type="auto"/>
            <w:shd w:val="pct20" w:color="000000" w:fill="FFFFFF"/>
          </w:tcPr>
          <w:p w14:paraId="31A8E483" w14:textId="77777777" w:rsidR="00C30160" w:rsidRPr="00062117" w:rsidRDefault="00E67421" w:rsidP="00BB0C1C">
            <w:pPr>
              <w:rPr>
                <w:b/>
                <w:sz w:val="22"/>
                <w:szCs w:val="22"/>
              </w:rPr>
            </w:pPr>
            <w:r>
              <w:rPr>
                <w:b/>
                <w:sz w:val="22"/>
                <w:szCs w:val="22"/>
              </w:rPr>
              <w:t>25</w:t>
            </w:r>
          </w:p>
        </w:tc>
        <w:tc>
          <w:tcPr>
            <w:tcW w:w="0" w:type="auto"/>
            <w:shd w:val="pct20" w:color="000000" w:fill="FFFFFF"/>
          </w:tcPr>
          <w:p w14:paraId="375346D0"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10D06F82"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27528ED1" w14:textId="77777777" w:rsidR="00C30160" w:rsidRPr="00062117" w:rsidRDefault="00C30160" w:rsidP="00BB0C1C">
            <w:pPr>
              <w:rPr>
                <w:b/>
                <w:sz w:val="22"/>
                <w:szCs w:val="22"/>
              </w:rPr>
            </w:pPr>
            <w:r w:rsidRPr="00062117">
              <w:rPr>
                <w:b/>
                <w:sz w:val="22"/>
                <w:szCs w:val="22"/>
              </w:rPr>
              <w:t>N</w:t>
            </w:r>
          </w:p>
        </w:tc>
      </w:tr>
      <w:tr w:rsidR="00C30160" w:rsidRPr="00062117" w14:paraId="39322023" w14:textId="77777777" w:rsidTr="00062117">
        <w:trPr>
          <w:trHeight w:val="488"/>
        </w:trPr>
        <w:tc>
          <w:tcPr>
            <w:tcW w:w="0" w:type="auto"/>
            <w:shd w:val="pct5" w:color="000000" w:fill="FFFFFF"/>
          </w:tcPr>
          <w:p w14:paraId="4ACCAA11" w14:textId="77777777" w:rsidR="00C30160" w:rsidRPr="00062117" w:rsidRDefault="00C30160" w:rsidP="00BB0C1C">
            <w:pPr>
              <w:rPr>
                <w:b/>
                <w:sz w:val="22"/>
                <w:szCs w:val="22"/>
              </w:rPr>
            </w:pPr>
            <w:r w:rsidRPr="00062117">
              <w:rPr>
                <w:b/>
                <w:sz w:val="22"/>
                <w:szCs w:val="22"/>
              </w:rPr>
              <w:t>Spring 2013</w:t>
            </w:r>
          </w:p>
        </w:tc>
        <w:tc>
          <w:tcPr>
            <w:tcW w:w="0" w:type="auto"/>
            <w:shd w:val="pct5" w:color="000000" w:fill="FFFFFF"/>
          </w:tcPr>
          <w:p w14:paraId="28A5379A" w14:textId="77777777" w:rsidR="00C30160" w:rsidRPr="00062117" w:rsidRDefault="00C30160" w:rsidP="00BB0C1C">
            <w:pPr>
              <w:rPr>
                <w:b/>
                <w:sz w:val="22"/>
                <w:szCs w:val="22"/>
              </w:rPr>
            </w:pPr>
            <w:r w:rsidRPr="00062117">
              <w:rPr>
                <w:b/>
                <w:sz w:val="22"/>
                <w:szCs w:val="22"/>
              </w:rPr>
              <w:t>EEB607</w:t>
            </w:r>
            <w:r w:rsidR="006D5B0C" w:rsidRPr="00062117">
              <w:rPr>
                <w:b/>
                <w:sz w:val="22"/>
                <w:szCs w:val="22"/>
              </w:rPr>
              <w:t>*</w:t>
            </w:r>
          </w:p>
        </w:tc>
        <w:tc>
          <w:tcPr>
            <w:tcW w:w="0" w:type="auto"/>
            <w:shd w:val="pct5" w:color="000000" w:fill="FFFFFF"/>
          </w:tcPr>
          <w:p w14:paraId="6552D839" w14:textId="77777777" w:rsidR="00C30160" w:rsidRPr="00062117" w:rsidRDefault="00C30160" w:rsidP="00BB0C1C">
            <w:pPr>
              <w:rPr>
                <w:b/>
                <w:sz w:val="22"/>
                <w:szCs w:val="22"/>
              </w:rPr>
            </w:pPr>
            <w:r w:rsidRPr="00062117">
              <w:rPr>
                <w:b/>
                <w:sz w:val="22"/>
                <w:szCs w:val="22"/>
              </w:rPr>
              <w:t>HOFF</w:t>
            </w:r>
          </w:p>
        </w:tc>
        <w:tc>
          <w:tcPr>
            <w:tcW w:w="0" w:type="auto"/>
            <w:shd w:val="pct5" w:color="000000" w:fill="FFFFFF"/>
          </w:tcPr>
          <w:p w14:paraId="363DF546" w14:textId="77777777" w:rsidR="00C30160" w:rsidRPr="00062117" w:rsidRDefault="00C30160" w:rsidP="00BB0C1C">
            <w:pPr>
              <w:rPr>
                <w:b/>
                <w:sz w:val="22"/>
                <w:szCs w:val="22"/>
              </w:rPr>
            </w:pPr>
            <w:r w:rsidRPr="00062117">
              <w:rPr>
                <w:b/>
                <w:sz w:val="22"/>
                <w:szCs w:val="22"/>
              </w:rPr>
              <w:t>1</w:t>
            </w:r>
          </w:p>
        </w:tc>
        <w:tc>
          <w:tcPr>
            <w:tcW w:w="0" w:type="auto"/>
            <w:shd w:val="pct5" w:color="000000" w:fill="FFFFFF"/>
          </w:tcPr>
          <w:p w14:paraId="01F74DDC" w14:textId="77777777" w:rsidR="00C30160" w:rsidRPr="00062117" w:rsidRDefault="00C30160" w:rsidP="00BB0C1C">
            <w:pPr>
              <w:rPr>
                <w:b/>
                <w:sz w:val="22"/>
                <w:szCs w:val="22"/>
              </w:rPr>
            </w:pPr>
            <w:r w:rsidRPr="00062117">
              <w:rPr>
                <w:b/>
                <w:sz w:val="22"/>
                <w:szCs w:val="22"/>
              </w:rPr>
              <w:t>8</w:t>
            </w:r>
          </w:p>
        </w:tc>
        <w:tc>
          <w:tcPr>
            <w:tcW w:w="0" w:type="auto"/>
            <w:shd w:val="pct5" w:color="000000" w:fill="FFFFFF"/>
          </w:tcPr>
          <w:p w14:paraId="077292B8" w14:textId="77777777" w:rsidR="00C30160" w:rsidRPr="00062117" w:rsidRDefault="00E67421" w:rsidP="00BB0C1C">
            <w:pPr>
              <w:rPr>
                <w:b/>
                <w:sz w:val="22"/>
                <w:szCs w:val="22"/>
              </w:rPr>
            </w:pPr>
            <w:r>
              <w:rPr>
                <w:b/>
                <w:sz w:val="22"/>
                <w:szCs w:val="22"/>
              </w:rPr>
              <w:t>25</w:t>
            </w:r>
          </w:p>
        </w:tc>
        <w:tc>
          <w:tcPr>
            <w:tcW w:w="0" w:type="auto"/>
            <w:shd w:val="pct5" w:color="000000" w:fill="FFFFFF"/>
          </w:tcPr>
          <w:p w14:paraId="51734D40" w14:textId="77777777" w:rsidR="00C30160" w:rsidRPr="00062117" w:rsidRDefault="00C30160" w:rsidP="00BB0C1C">
            <w:pPr>
              <w:rPr>
                <w:b/>
                <w:sz w:val="22"/>
                <w:szCs w:val="22"/>
              </w:rPr>
            </w:pPr>
            <w:r w:rsidRPr="00062117">
              <w:rPr>
                <w:b/>
                <w:sz w:val="22"/>
                <w:szCs w:val="22"/>
              </w:rPr>
              <w:t>L</w:t>
            </w:r>
          </w:p>
        </w:tc>
        <w:tc>
          <w:tcPr>
            <w:tcW w:w="0" w:type="auto"/>
            <w:shd w:val="pct5" w:color="000000" w:fill="FFFFFF"/>
          </w:tcPr>
          <w:p w14:paraId="4F6767C2" w14:textId="77777777" w:rsidR="00C30160" w:rsidRPr="00062117" w:rsidRDefault="00C30160" w:rsidP="00BB0C1C">
            <w:pPr>
              <w:rPr>
                <w:b/>
                <w:sz w:val="22"/>
                <w:szCs w:val="22"/>
              </w:rPr>
            </w:pPr>
            <w:r w:rsidRPr="00062117">
              <w:rPr>
                <w:b/>
                <w:sz w:val="22"/>
                <w:szCs w:val="22"/>
              </w:rPr>
              <w:t>0</w:t>
            </w:r>
          </w:p>
        </w:tc>
        <w:tc>
          <w:tcPr>
            <w:tcW w:w="0" w:type="auto"/>
            <w:shd w:val="pct5" w:color="000000" w:fill="FFFFFF"/>
          </w:tcPr>
          <w:p w14:paraId="4D044E06" w14:textId="77777777" w:rsidR="00C30160" w:rsidRPr="00062117" w:rsidRDefault="00C30160" w:rsidP="00BB0C1C">
            <w:pPr>
              <w:rPr>
                <w:b/>
                <w:sz w:val="22"/>
                <w:szCs w:val="22"/>
              </w:rPr>
            </w:pPr>
            <w:r w:rsidRPr="00062117">
              <w:rPr>
                <w:b/>
                <w:sz w:val="22"/>
                <w:szCs w:val="22"/>
              </w:rPr>
              <w:t>N</w:t>
            </w:r>
          </w:p>
        </w:tc>
      </w:tr>
      <w:tr w:rsidR="00C30160" w:rsidRPr="00062117" w14:paraId="6D91FE26" w14:textId="77777777" w:rsidTr="00062117">
        <w:trPr>
          <w:trHeight w:val="488"/>
        </w:trPr>
        <w:tc>
          <w:tcPr>
            <w:tcW w:w="0" w:type="auto"/>
            <w:shd w:val="pct20" w:color="000000" w:fill="FFFFFF"/>
          </w:tcPr>
          <w:p w14:paraId="53079E07" w14:textId="77777777" w:rsidR="00C30160" w:rsidRPr="00062117" w:rsidRDefault="00C30160" w:rsidP="00BB0C1C">
            <w:pPr>
              <w:rPr>
                <w:b/>
                <w:sz w:val="22"/>
                <w:szCs w:val="22"/>
              </w:rPr>
            </w:pPr>
            <w:r w:rsidRPr="00062117">
              <w:rPr>
                <w:b/>
                <w:sz w:val="22"/>
                <w:szCs w:val="22"/>
              </w:rPr>
              <w:t>Fall 2013</w:t>
            </w:r>
          </w:p>
        </w:tc>
        <w:tc>
          <w:tcPr>
            <w:tcW w:w="0" w:type="auto"/>
            <w:shd w:val="pct20" w:color="000000" w:fill="FFFFFF"/>
          </w:tcPr>
          <w:p w14:paraId="66465F0A" w14:textId="77777777" w:rsidR="00C30160" w:rsidRPr="00062117" w:rsidRDefault="00C30160" w:rsidP="00BB0C1C">
            <w:pPr>
              <w:rPr>
                <w:b/>
                <w:sz w:val="22"/>
                <w:szCs w:val="22"/>
              </w:rPr>
            </w:pPr>
            <w:r w:rsidRPr="00062117">
              <w:rPr>
                <w:b/>
                <w:sz w:val="22"/>
                <w:szCs w:val="22"/>
              </w:rPr>
              <w:t>EEB464</w:t>
            </w:r>
          </w:p>
        </w:tc>
        <w:tc>
          <w:tcPr>
            <w:tcW w:w="0" w:type="auto"/>
            <w:shd w:val="pct20" w:color="000000" w:fill="FFFFFF"/>
          </w:tcPr>
          <w:p w14:paraId="34B8DD13" w14:textId="77777777" w:rsidR="00C30160" w:rsidRPr="00062117" w:rsidRDefault="00C30160" w:rsidP="00BB0C1C">
            <w:pPr>
              <w:rPr>
                <w:b/>
                <w:sz w:val="22"/>
                <w:szCs w:val="22"/>
              </w:rPr>
            </w:pPr>
            <w:r w:rsidRPr="00062117">
              <w:rPr>
                <w:b/>
                <w:sz w:val="22"/>
                <w:szCs w:val="22"/>
              </w:rPr>
              <w:t>Macroevolution</w:t>
            </w:r>
          </w:p>
        </w:tc>
        <w:tc>
          <w:tcPr>
            <w:tcW w:w="0" w:type="auto"/>
            <w:shd w:val="pct20" w:color="000000" w:fill="FFFFFF"/>
          </w:tcPr>
          <w:p w14:paraId="3305DE98" w14:textId="77777777" w:rsidR="00C30160" w:rsidRPr="00062117" w:rsidRDefault="00C30160" w:rsidP="00BB0C1C">
            <w:pPr>
              <w:rPr>
                <w:b/>
                <w:sz w:val="22"/>
                <w:szCs w:val="22"/>
              </w:rPr>
            </w:pPr>
            <w:r w:rsidRPr="00062117">
              <w:rPr>
                <w:b/>
                <w:sz w:val="22"/>
                <w:szCs w:val="22"/>
              </w:rPr>
              <w:t>3</w:t>
            </w:r>
          </w:p>
        </w:tc>
        <w:tc>
          <w:tcPr>
            <w:tcW w:w="0" w:type="auto"/>
            <w:shd w:val="pct20" w:color="000000" w:fill="FFFFFF"/>
          </w:tcPr>
          <w:p w14:paraId="03394C02" w14:textId="77777777" w:rsidR="00C30160" w:rsidRPr="00062117" w:rsidRDefault="00C30160" w:rsidP="00BB0C1C">
            <w:pPr>
              <w:rPr>
                <w:b/>
                <w:sz w:val="22"/>
                <w:szCs w:val="22"/>
              </w:rPr>
            </w:pPr>
            <w:r w:rsidRPr="00062117">
              <w:rPr>
                <w:b/>
                <w:sz w:val="22"/>
                <w:szCs w:val="22"/>
              </w:rPr>
              <w:t>30</w:t>
            </w:r>
          </w:p>
        </w:tc>
        <w:tc>
          <w:tcPr>
            <w:tcW w:w="0" w:type="auto"/>
            <w:shd w:val="pct20" w:color="000000" w:fill="FFFFFF"/>
          </w:tcPr>
          <w:p w14:paraId="48259396" w14:textId="77777777" w:rsidR="00C30160" w:rsidRPr="00062117" w:rsidRDefault="00E67421" w:rsidP="00BB0C1C">
            <w:pPr>
              <w:rPr>
                <w:b/>
                <w:sz w:val="22"/>
                <w:szCs w:val="22"/>
              </w:rPr>
            </w:pPr>
            <w:r>
              <w:rPr>
                <w:b/>
                <w:sz w:val="22"/>
                <w:szCs w:val="22"/>
              </w:rPr>
              <w:t>100</w:t>
            </w:r>
          </w:p>
        </w:tc>
        <w:tc>
          <w:tcPr>
            <w:tcW w:w="0" w:type="auto"/>
            <w:shd w:val="pct20" w:color="000000" w:fill="FFFFFF"/>
          </w:tcPr>
          <w:p w14:paraId="649BB76F" w14:textId="77777777" w:rsidR="00C30160" w:rsidRPr="00062117" w:rsidRDefault="00C30160" w:rsidP="00BB0C1C">
            <w:pPr>
              <w:rPr>
                <w:b/>
                <w:sz w:val="22"/>
                <w:szCs w:val="22"/>
              </w:rPr>
            </w:pPr>
            <w:r w:rsidRPr="00062117">
              <w:rPr>
                <w:b/>
                <w:sz w:val="22"/>
                <w:szCs w:val="22"/>
              </w:rPr>
              <w:t>L</w:t>
            </w:r>
          </w:p>
        </w:tc>
        <w:tc>
          <w:tcPr>
            <w:tcW w:w="0" w:type="auto"/>
            <w:shd w:val="pct20" w:color="000000" w:fill="FFFFFF"/>
          </w:tcPr>
          <w:p w14:paraId="44D91B47" w14:textId="77777777" w:rsidR="00C30160" w:rsidRPr="00062117" w:rsidRDefault="00C30160" w:rsidP="00BB0C1C">
            <w:pPr>
              <w:rPr>
                <w:b/>
                <w:sz w:val="22"/>
                <w:szCs w:val="22"/>
              </w:rPr>
            </w:pPr>
            <w:r w:rsidRPr="00062117">
              <w:rPr>
                <w:b/>
                <w:sz w:val="22"/>
                <w:szCs w:val="22"/>
              </w:rPr>
              <w:t>0</w:t>
            </w:r>
          </w:p>
        </w:tc>
        <w:tc>
          <w:tcPr>
            <w:tcW w:w="0" w:type="auto"/>
            <w:shd w:val="pct20" w:color="000000" w:fill="FFFFFF"/>
          </w:tcPr>
          <w:p w14:paraId="57F85998" w14:textId="77777777" w:rsidR="00C30160" w:rsidRPr="00062117" w:rsidRDefault="00946874" w:rsidP="00BB0C1C">
            <w:pPr>
              <w:rPr>
                <w:b/>
                <w:sz w:val="22"/>
                <w:szCs w:val="22"/>
              </w:rPr>
            </w:pPr>
            <w:r w:rsidRPr="00062117">
              <w:rPr>
                <w:b/>
                <w:sz w:val="22"/>
                <w:szCs w:val="22"/>
              </w:rPr>
              <w:t>Y</w:t>
            </w:r>
          </w:p>
        </w:tc>
      </w:tr>
      <w:tr w:rsidR="00C30160" w:rsidRPr="00062117" w14:paraId="665CCC3F" w14:textId="77777777" w:rsidTr="00062117">
        <w:trPr>
          <w:trHeight w:val="488"/>
        </w:trPr>
        <w:tc>
          <w:tcPr>
            <w:tcW w:w="0" w:type="auto"/>
            <w:shd w:val="pct5" w:color="000000" w:fill="FFFFFF"/>
          </w:tcPr>
          <w:p w14:paraId="14CFE128" w14:textId="77777777" w:rsidR="00C30160" w:rsidRPr="00062117" w:rsidRDefault="00C30160" w:rsidP="00BB0C1C">
            <w:pPr>
              <w:rPr>
                <w:b/>
                <w:sz w:val="22"/>
                <w:szCs w:val="22"/>
              </w:rPr>
            </w:pPr>
            <w:r w:rsidRPr="00062117">
              <w:rPr>
                <w:b/>
                <w:sz w:val="22"/>
                <w:szCs w:val="22"/>
              </w:rPr>
              <w:t>Fall 2013</w:t>
            </w:r>
          </w:p>
        </w:tc>
        <w:tc>
          <w:tcPr>
            <w:tcW w:w="0" w:type="auto"/>
            <w:shd w:val="pct5" w:color="000000" w:fill="FFFFFF"/>
          </w:tcPr>
          <w:p w14:paraId="05FD7DFF" w14:textId="77777777" w:rsidR="00C30160" w:rsidRPr="00062117" w:rsidRDefault="00634CBB" w:rsidP="00BB0C1C">
            <w:pPr>
              <w:rPr>
                <w:b/>
                <w:sz w:val="22"/>
                <w:szCs w:val="22"/>
              </w:rPr>
            </w:pPr>
            <w:r w:rsidRPr="00062117">
              <w:rPr>
                <w:b/>
                <w:sz w:val="22"/>
                <w:szCs w:val="22"/>
              </w:rPr>
              <w:t>EEB504</w:t>
            </w:r>
            <w:r w:rsidR="006D5B0C" w:rsidRPr="00062117">
              <w:rPr>
                <w:b/>
                <w:sz w:val="22"/>
                <w:szCs w:val="22"/>
              </w:rPr>
              <w:t>*</w:t>
            </w:r>
          </w:p>
        </w:tc>
        <w:tc>
          <w:tcPr>
            <w:tcW w:w="0" w:type="auto"/>
            <w:shd w:val="pct5" w:color="000000" w:fill="FFFFFF"/>
          </w:tcPr>
          <w:p w14:paraId="68D75788" w14:textId="77777777" w:rsidR="00C30160" w:rsidRPr="00062117" w:rsidRDefault="00634CBB" w:rsidP="00BB0C1C">
            <w:pPr>
              <w:rPr>
                <w:b/>
                <w:sz w:val="22"/>
                <w:szCs w:val="22"/>
              </w:rPr>
            </w:pPr>
            <w:r w:rsidRPr="00062117">
              <w:rPr>
                <w:b/>
                <w:sz w:val="22"/>
                <w:szCs w:val="22"/>
              </w:rPr>
              <w:t>HOFF</w:t>
            </w:r>
          </w:p>
        </w:tc>
        <w:tc>
          <w:tcPr>
            <w:tcW w:w="0" w:type="auto"/>
            <w:shd w:val="pct5" w:color="000000" w:fill="FFFFFF"/>
          </w:tcPr>
          <w:p w14:paraId="2845E994" w14:textId="77777777" w:rsidR="00C30160" w:rsidRPr="00062117" w:rsidRDefault="00634CBB" w:rsidP="00BB0C1C">
            <w:pPr>
              <w:rPr>
                <w:b/>
                <w:sz w:val="22"/>
                <w:szCs w:val="22"/>
              </w:rPr>
            </w:pPr>
            <w:r w:rsidRPr="00062117">
              <w:rPr>
                <w:b/>
                <w:sz w:val="22"/>
                <w:szCs w:val="22"/>
              </w:rPr>
              <w:t>1</w:t>
            </w:r>
          </w:p>
        </w:tc>
        <w:tc>
          <w:tcPr>
            <w:tcW w:w="0" w:type="auto"/>
            <w:shd w:val="pct5" w:color="000000" w:fill="FFFFFF"/>
          </w:tcPr>
          <w:p w14:paraId="1D1E9F32" w14:textId="77777777" w:rsidR="00C30160" w:rsidRPr="00062117" w:rsidRDefault="00634CBB" w:rsidP="00BB0C1C">
            <w:pPr>
              <w:rPr>
                <w:b/>
                <w:sz w:val="22"/>
                <w:szCs w:val="22"/>
              </w:rPr>
            </w:pPr>
            <w:r w:rsidRPr="00062117">
              <w:rPr>
                <w:b/>
                <w:sz w:val="22"/>
                <w:szCs w:val="22"/>
              </w:rPr>
              <w:t>11</w:t>
            </w:r>
          </w:p>
        </w:tc>
        <w:tc>
          <w:tcPr>
            <w:tcW w:w="0" w:type="auto"/>
            <w:shd w:val="pct5" w:color="000000" w:fill="FFFFFF"/>
          </w:tcPr>
          <w:p w14:paraId="3ACDFF21" w14:textId="77777777" w:rsidR="00C30160" w:rsidRPr="00062117" w:rsidRDefault="00E67421" w:rsidP="00BB0C1C">
            <w:pPr>
              <w:rPr>
                <w:b/>
                <w:sz w:val="22"/>
                <w:szCs w:val="22"/>
              </w:rPr>
            </w:pPr>
            <w:r>
              <w:rPr>
                <w:b/>
                <w:sz w:val="22"/>
                <w:szCs w:val="22"/>
              </w:rPr>
              <w:t>25</w:t>
            </w:r>
          </w:p>
        </w:tc>
        <w:tc>
          <w:tcPr>
            <w:tcW w:w="0" w:type="auto"/>
            <w:shd w:val="pct5" w:color="000000" w:fill="FFFFFF"/>
          </w:tcPr>
          <w:p w14:paraId="0BC17726" w14:textId="77777777" w:rsidR="00C30160" w:rsidRPr="00062117" w:rsidRDefault="00634CBB" w:rsidP="00BB0C1C">
            <w:pPr>
              <w:rPr>
                <w:b/>
                <w:sz w:val="22"/>
                <w:szCs w:val="22"/>
              </w:rPr>
            </w:pPr>
            <w:r w:rsidRPr="00062117">
              <w:rPr>
                <w:b/>
                <w:sz w:val="22"/>
                <w:szCs w:val="22"/>
              </w:rPr>
              <w:t>L</w:t>
            </w:r>
          </w:p>
        </w:tc>
        <w:tc>
          <w:tcPr>
            <w:tcW w:w="0" w:type="auto"/>
            <w:shd w:val="pct5" w:color="000000" w:fill="FFFFFF"/>
          </w:tcPr>
          <w:p w14:paraId="18049E56" w14:textId="77777777" w:rsidR="00C30160" w:rsidRPr="00062117" w:rsidRDefault="00634CBB" w:rsidP="00BB0C1C">
            <w:pPr>
              <w:rPr>
                <w:b/>
                <w:sz w:val="22"/>
                <w:szCs w:val="22"/>
              </w:rPr>
            </w:pPr>
            <w:r w:rsidRPr="00062117">
              <w:rPr>
                <w:b/>
                <w:sz w:val="22"/>
                <w:szCs w:val="22"/>
              </w:rPr>
              <w:t>0</w:t>
            </w:r>
          </w:p>
        </w:tc>
        <w:tc>
          <w:tcPr>
            <w:tcW w:w="0" w:type="auto"/>
            <w:shd w:val="pct5" w:color="000000" w:fill="FFFFFF"/>
          </w:tcPr>
          <w:p w14:paraId="043AFF32" w14:textId="77777777" w:rsidR="00C30160" w:rsidRPr="00062117" w:rsidRDefault="00634CBB" w:rsidP="00BB0C1C">
            <w:pPr>
              <w:rPr>
                <w:b/>
                <w:sz w:val="22"/>
                <w:szCs w:val="22"/>
              </w:rPr>
            </w:pPr>
            <w:r w:rsidRPr="00062117">
              <w:rPr>
                <w:b/>
                <w:sz w:val="22"/>
                <w:szCs w:val="22"/>
              </w:rPr>
              <w:t>N</w:t>
            </w:r>
          </w:p>
        </w:tc>
      </w:tr>
      <w:tr w:rsidR="006D3D36" w:rsidRPr="00062117" w14:paraId="5AB8EC27" w14:textId="77777777" w:rsidTr="00062117">
        <w:trPr>
          <w:trHeight w:val="520"/>
        </w:trPr>
        <w:tc>
          <w:tcPr>
            <w:tcW w:w="0" w:type="auto"/>
            <w:shd w:val="pct20" w:color="000000" w:fill="FFFFFF"/>
          </w:tcPr>
          <w:p w14:paraId="111477BD" w14:textId="77777777" w:rsidR="006D3D36" w:rsidRPr="00062117" w:rsidRDefault="00634CBB" w:rsidP="00BB0C1C">
            <w:pPr>
              <w:rPr>
                <w:b/>
                <w:sz w:val="22"/>
                <w:szCs w:val="22"/>
              </w:rPr>
            </w:pPr>
            <w:r w:rsidRPr="00062117">
              <w:rPr>
                <w:b/>
                <w:sz w:val="22"/>
                <w:szCs w:val="22"/>
              </w:rPr>
              <w:t>Fall 2013</w:t>
            </w:r>
          </w:p>
        </w:tc>
        <w:tc>
          <w:tcPr>
            <w:tcW w:w="0" w:type="auto"/>
            <w:shd w:val="pct20" w:color="000000" w:fill="FFFFFF"/>
          </w:tcPr>
          <w:p w14:paraId="594241E2" w14:textId="77777777" w:rsidR="006D3D36" w:rsidRPr="00062117" w:rsidRDefault="00634CBB" w:rsidP="00BB0C1C">
            <w:pPr>
              <w:rPr>
                <w:b/>
                <w:sz w:val="22"/>
                <w:szCs w:val="22"/>
              </w:rPr>
            </w:pPr>
            <w:r w:rsidRPr="00062117">
              <w:rPr>
                <w:b/>
                <w:sz w:val="22"/>
                <w:szCs w:val="22"/>
              </w:rPr>
              <w:t>EEB511*</w:t>
            </w:r>
          </w:p>
        </w:tc>
        <w:tc>
          <w:tcPr>
            <w:tcW w:w="0" w:type="auto"/>
            <w:shd w:val="pct20" w:color="000000" w:fill="FFFFFF"/>
          </w:tcPr>
          <w:p w14:paraId="5DE66C18" w14:textId="77777777" w:rsidR="006D3D36" w:rsidRPr="00062117" w:rsidRDefault="00634CBB" w:rsidP="00BB0C1C">
            <w:pPr>
              <w:rPr>
                <w:b/>
                <w:sz w:val="22"/>
                <w:szCs w:val="22"/>
              </w:rPr>
            </w:pPr>
            <w:r w:rsidRPr="00062117">
              <w:rPr>
                <w:b/>
                <w:sz w:val="22"/>
                <w:szCs w:val="22"/>
              </w:rPr>
              <w:t>Core</w:t>
            </w:r>
          </w:p>
        </w:tc>
        <w:tc>
          <w:tcPr>
            <w:tcW w:w="0" w:type="auto"/>
            <w:shd w:val="pct20" w:color="000000" w:fill="FFFFFF"/>
          </w:tcPr>
          <w:p w14:paraId="6BCDAB42" w14:textId="77777777" w:rsidR="006D3D36" w:rsidRPr="00062117" w:rsidRDefault="00634CBB" w:rsidP="00BB0C1C">
            <w:pPr>
              <w:rPr>
                <w:b/>
                <w:sz w:val="22"/>
                <w:szCs w:val="22"/>
              </w:rPr>
            </w:pPr>
            <w:r w:rsidRPr="00062117">
              <w:rPr>
                <w:b/>
                <w:sz w:val="22"/>
                <w:szCs w:val="22"/>
              </w:rPr>
              <w:t>4</w:t>
            </w:r>
          </w:p>
        </w:tc>
        <w:tc>
          <w:tcPr>
            <w:tcW w:w="0" w:type="auto"/>
            <w:shd w:val="pct20" w:color="000000" w:fill="FFFFFF"/>
          </w:tcPr>
          <w:p w14:paraId="4C2FFB50" w14:textId="77777777" w:rsidR="006D3D36" w:rsidRPr="00062117" w:rsidRDefault="00634CBB" w:rsidP="00BB0C1C">
            <w:pPr>
              <w:rPr>
                <w:b/>
                <w:sz w:val="22"/>
                <w:szCs w:val="22"/>
              </w:rPr>
            </w:pPr>
            <w:r w:rsidRPr="00062117">
              <w:rPr>
                <w:b/>
                <w:sz w:val="22"/>
                <w:szCs w:val="22"/>
              </w:rPr>
              <w:t>19</w:t>
            </w:r>
          </w:p>
        </w:tc>
        <w:tc>
          <w:tcPr>
            <w:tcW w:w="0" w:type="auto"/>
            <w:shd w:val="pct20" w:color="000000" w:fill="FFFFFF"/>
          </w:tcPr>
          <w:p w14:paraId="67C8FB1C" w14:textId="77777777" w:rsidR="006D3D36" w:rsidRPr="00062117" w:rsidRDefault="00E67421" w:rsidP="00BB0C1C">
            <w:pPr>
              <w:rPr>
                <w:b/>
                <w:sz w:val="22"/>
                <w:szCs w:val="22"/>
              </w:rPr>
            </w:pPr>
            <w:r>
              <w:rPr>
                <w:b/>
                <w:sz w:val="22"/>
                <w:szCs w:val="22"/>
              </w:rPr>
              <w:t>50</w:t>
            </w:r>
          </w:p>
        </w:tc>
        <w:tc>
          <w:tcPr>
            <w:tcW w:w="0" w:type="auto"/>
            <w:shd w:val="pct20" w:color="000000" w:fill="FFFFFF"/>
          </w:tcPr>
          <w:p w14:paraId="24565337" w14:textId="77777777" w:rsidR="006D3D36" w:rsidRPr="00062117" w:rsidRDefault="00634CBB" w:rsidP="00BB0C1C">
            <w:pPr>
              <w:rPr>
                <w:b/>
                <w:sz w:val="22"/>
                <w:szCs w:val="22"/>
              </w:rPr>
            </w:pPr>
            <w:r w:rsidRPr="00062117">
              <w:rPr>
                <w:b/>
                <w:sz w:val="22"/>
                <w:szCs w:val="22"/>
              </w:rPr>
              <w:t>L</w:t>
            </w:r>
          </w:p>
        </w:tc>
        <w:tc>
          <w:tcPr>
            <w:tcW w:w="0" w:type="auto"/>
            <w:shd w:val="pct20" w:color="000000" w:fill="FFFFFF"/>
          </w:tcPr>
          <w:p w14:paraId="1EC329FE" w14:textId="77777777" w:rsidR="006D3D36" w:rsidRPr="00062117" w:rsidRDefault="00634CBB" w:rsidP="00BB0C1C">
            <w:pPr>
              <w:rPr>
                <w:b/>
                <w:sz w:val="22"/>
                <w:szCs w:val="22"/>
              </w:rPr>
            </w:pPr>
            <w:r w:rsidRPr="00062117">
              <w:rPr>
                <w:b/>
                <w:sz w:val="22"/>
                <w:szCs w:val="22"/>
              </w:rPr>
              <w:t>0</w:t>
            </w:r>
          </w:p>
        </w:tc>
        <w:tc>
          <w:tcPr>
            <w:tcW w:w="0" w:type="auto"/>
            <w:shd w:val="pct20" w:color="000000" w:fill="FFFFFF"/>
          </w:tcPr>
          <w:p w14:paraId="402EB3EA" w14:textId="77777777" w:rsidR="006D3D36" w:rsidRPr="00062117" w:rsidRDefault="00634CBB" w:rsidP="00BB0C1C">
            <w:pPr>
              <w:rPr>
                <w:b/>
                <w:sz w:val="22"/>
                <w:szCs w:val="22"/>
              </w:rPr>
            </w:pPr>
            <w:r w:rsidRPr="00062117">
              <w:rPr>
                <w:b/>
                <w:sz w:val="22"/>
                <w:szCs w:val="22"/>
              </w:rPr>
              <w:t>N</w:t>
            </w:r>
          </w:p>
        </w:tc>
      </w:tr>
    </w:tbl>
    <w:p w14:paraId="03486D56" w14:textId="77777777" w:rsidR="006F5E6D" w:rsidRPr="00CA5968" w:rsidRDefault="006F5E6D" w:rsidP="00BB0C1C">
      <w:pPr>
        <w:rPr>
          <w:sz w:val="22"/>
          <w:szCs w:val="22"/>
        </w:rPr>
      </w:pPr>
    </w:p>
    <w:p w14:paraId="0C973591" w14:textId="77777777" w:rsidR="00412502" w:rsidRDefault="006D5B0C" w:rsidP="004041B6">
      <w:pPr>
        <w:rPr>
          <w:sz w:val="22"/>
          <w:szCs w:val="22"/>
        </w:rPr>
      </w:pPr>
      <w:r>
        <w:rPr>
          <w:sz w:val="22"/>
          <w:szCs w:val="22"/>
        </w:rPr>
        <w:t>*My responsibility for the Core course varies from 13% to 50%. My involvement for the HOFF course varies from 25% to 33%.</w:t>
      </w:r>
    </w:p>
    <w:p w14:paraId="1FEEAD6F" w14:textId="77777777" w:rsidR="00412502" w:rsidRDefault="00412502" w:rsidP="004041B6">
      <w:pPr>
        <w:rPr>
          <w:sz w:val="22"/>
          <w:szCs w:val="22"/>
        </w:rPr>
      </w:pPr>
    </w:p>
    <w:p w14:paraId="228036CF" w14:textId="77777777" w:rsidR="00870271" w:rsidRPr="00E906A4" w:rsidRDefault="00870271" w:rsidP="00E906A4">
      <w:pPr>
        <w:jc w:val="center"/>
        <w:rPr>
          <w:sz w:val="22"/>
          <w:szCs w:val="22"/>
        </w:rPr>
      </w:pPr>
      <w:r w:rsidRPr="00D73D68">
        <w:rPr>
          <w:b/>
          <w:bCs/>
          <w:sz w:val="28"/>
          <w:szCs w:val="28"/>
        </w:rPr>
        <w:t xml:space="preserve">SAIS </w:t>
      </w:r>
      <w:r>
        <w:rPr>
          <w:b/>
          <w:bCs/>
          <w:sz w:val="28"/>
          <w:szCs w:val="28"/>
        </w:rPr>
        <w:t>REPORTS</w:t>
      </w:r>
    </w:p>
    <w:tbl>
      <w:tblPr>
        <w:tblpPr w:leftFromText="180" w:rightFromText="180" w:vertAnchor="text" w:horzAnchor="margin" w:tblpXSpec="center" w:tblpY="541"/>
        <w:tblW w:w="9857" w:type="dxa"/>
        <w:tblBorders>
          <w:insideH w:val="single" w:sz="18" w:space="0" w:color="FFFFFF"/>
          <w:insideV w:val="single" w:sz="18" w:space="0" w:color="FFFFFF"/>
        </w:tblBorders>
        <w:tblLook w:val="0000" w:firstRow="0" w:lastRow="0" w:firstColumn="0" w:lastColumn="0" w:noHBand="0" w:noVBand="0"/>
      </w:tblPr>
      <w:tblGrid>
        <w:gridCol w:w="990"/>
        <w:gridCol w:w="1298"/>
        <w:gridCol w:w="1110"/>
        <w:gridCol w:w="1284"/>
        <w:gridCol w:w="1020"/>
        <w:gridCol w:w="1043"/>
        <w:gridCol w:w="1563"/>
        <w:gridCol w:w="1549"/>
      </w:tblGrid>
      <w:tr w:rsidR="009914BC" w:rsidRPr="002915BB" w14:paraId="196DC3DD" w14:textId="77777777" w:rsidTr="00720988">
        <w:trPr>
          <w:trHeight w:val="570"/>
        </w:trPr>
        <w:tc>
          <w:tcPr>
            <w:tcW w:w="990" w:type="dxa"/>
            <w:shd w:val="pct5" w:color="000000" w:fill="FFFFFF"/>
          </w:tcPr>
          <w:p w14:paraId="2BC37655" w14:textId="77777777" w:rsidR="009914BC" w:rsidRPr="00720988" w:rsidRDefault="009914BC" w:rsidP="00720988">
            <w:pPr>
              <w:rPr>
                <w:b/>
                <w:bCs/>
              </w:rPr>
            </w:pPr>
            <w:r w:rsidRPr="00720988">
              <w:rPr>
                <w:b/>
                <w:bCs/>
              </w:rPr>
              <w:t>Sem/     Year</w:t>
            </w:r>
          </w:p>
        </w:tc>
        <w:tc>
          <w:tcPr>
            <w:tcW w:w="1298" w:type="dxa"/>
            <w:shd w:val="pct5" w:color="000000" w:fill="FFFFFF"/>
          </w:tcPr>
          <w:p w14:paraId="049F75E2" w14:textId="77777777" w:rsidR="009914BC" w:rsidRPr="00720988" w:rsidRDefault="009914BC" w:rsidP="00720988">
            <w:pPr>
              <w:rPr>
                <w:b/>
                <w:bCs/>
              </w:rPr>
            </w:pPr>
            <w:r w:rsidRPr="00720988">
              <w:rPr>
                <w:b/>
                <w:bCs/>
              </w:rPr>
              <w:t>Course/        Hrs</w:t>
            </w:r>
          </w:p>
        </w:tc>
        <w:tc>
          <w:tcPr>
            <w:tcW w:w="1110" w:type="dxa"/>
            <w:shd w:val="pct5" w:color="000000" w:fill="FFFFFF"/>
          </w:tcPr>
          <w:p w14:paraId="747A1682" w14:textId="77777777" w:rsidR="009914BC" w:rsidRPr="00720988" w:rsidRDefault="009914BC" w:rsidP="00720988">
            <w:pPr>
              <w:rPr>
                <w:b/>
                <w:bCs/>
              </w:rPr>
            </w:pPr>
            <w:r w:rsidRPr="00720988">
              <w:rPr>
                <w:b/>
                <w:bCs/>
              </w:rPr>
              <w:t>No. of Students</w:t>
            </w:r>
          </w:p>
        </w:tc>
        <w:tc>
          <w:tcPr>
            <w:tcW w:w="1284" w:type="dxa"/>
            <w:shd w:val="pct5" w:color="000000" w:fill="FFFFFF"/>
          </w:tcPr>
          <w:p w14:paraId="0ABE72A7" w14:textId="77777777" w:rsidR="009914BC" w:rsidRPr="00720988" w:rsidRDefault="009914BC" w:rsidP="00720988">
            <w:pPr>
              <w:rPr>
                <w:b/>
                <w:bCs/>
              </w:rPr>
            </w:pPr>
            <w:r w:rsidRPr="00720988">
              <w:rPr>
                <w:b/>
                <w:bCs/>
              </w:rPr>
              <w:t>No. of Responses</w:t>
            </w:r>
          </w:p>
        </w:tc>
        <w:tc>
          <w:tcPr>
            <w:tcW w:w="1020" w:type="dxa"/>
            <w:shd w:val="pct5" w:color="000000" w:fill="FFFFFF"/>
          </w:tcPr>
          <w:p w14:paraId="47411E73" w14:textId="77777777" w:rsidR="009914BC" w:rsidRPr="00720988" w:rsidRDefault="009914BC" w:rsidP="00720988">
            <w:pPr>
              <w:rPr>
                <w:b/>
                <w:bCs/>
              </w:rPr>
            </w:pPr>
            <w:r w:rsidRPr="00720988">
              <w:rPr>
                <w:b/>
                <w:bCs/>
              </w:rPr>
              <w:t>Course Overall</w:t>
            </w:r>
          </w:p>
        </w:tc>
        <w:tc>
          <w:tcPr>
            <w:tcW w:w="1043" w:type="dxa"/>
            <w:shd w:val="pct5" w:color="000000" w:fill="FFFFFF"/>
          </w:tcPr>
          <w:p w14:paraId="2839FAF2" w14:textId="77777777" w:rsidR="009914BC" w:rsidRPr="00720988" w:rsidRDefault="009914BC" w:rsidP="00720988">
            <w:pPr>
              <w:rPr>
                <w:b/>
                <w:bCs/>
              </w:rPr>
            </w:pPr>
            <w:r w:rsidRPr="00720988">
              <w:rPr>
                <w:b/>
                <w:bCs/>
              </w:rPr>
              <w:t>Course Content</w:t>
            </w:r>
          </w:p>
        </w:tc>
        <w:tc>
          <w:tcPr>
            <w:tcW w:w="1563" w:type="dxa"/>
            <w:shd w:val="pct5" w:color="000000" w:fill="FFFFFF"/>
          </w:tcPr>
          <w:p w14:paraId="535CCF3C" w14:textId="77777777" w:rsidR="009914BC" w:rsidRPr="00720988" w:rsidRDefault="009914BC" w:rsidP="00720988">
            <w:pPr>
              <w:rPr>
                <w:b/>
                <w:bCs/>
              </w:rPr>
            </w:pPr>
            <w:r w:rsidRPr="00720988">
              <w:rPr>
                <w:b/>
                <w:bCs/>
              </w:rPr>
              <w:t>Instructor's Contribution</w:t>
            </w:r>
          </w:p>
        </w:tc>
        <w:tc>
          <w:tcPr>
            <w:tcW w:w="1549" w:type="dxa"/>
            <w:shd w:val="pct5" w:color="000000" w:fill="FFFFFF"/>
          </w:tcPr>
          <w:p w14:paraId="2A8708EA" w14:textId="77777777" w:rsidR="009914BC" w:rsidRPr="00720988" w:rsidRDefault="009914BC" w:rsidP="00720988">
            <w:pPr>
              <w:rPr>
                <w:b/>
                <w:bCs/>
              </w:rPr>
            </w:pPr>
            <w:r w:rsidRPr="00720988">
              <w:rPr>
                <w:b/>
                <w:bCs/>
              </w:rPr>
              <w:t>Teaching Effectiveness</w:t>
            </w:r>
          </w:p>
        </w:tc>
      </w:tr>
      <w:tr w:rsidR="009914BC" w:rsidRPr="002915BB" w14:paraId="480A9E11" w14:textId="77777777" w:rsidTr="00720988">
        <w:trPr>
          <w:trHeight w:val="510"/>
        </w:trPr>
        <w:tc>
          <w:tcPr>
            <w:tcW w:w="990" w:type="dxa"/>
            <w:shd w:val="pct20" w:color="000000" w:fill="FFFFFF"/>
          </w:tcPr>
          <w:p w14:paraId="22FFBA5F" w14:textId="77777777" w:rsidR="009914BC" w:rsidRPr="00720988" w:rsidRDefault="009914BC" w:rsidP="00720988">
            <w:pPr>
              <w:rPr>
                <w:b/>
                <w:bCs/>
              </w:rPr>
            </w:pPr>
            <w:r w:rsidRPr="00720988">
              <w:rPr>
                <w:b/>
                <w:bCs/>
              </w:rPr>
              <w:t>Spring 2010</w:t>
            </w:r>
          </w:p>
        </w:tc>
        <w:tc>
          <w:tcPr>
            <w:tcW w:w="1298" w:type="dxa"/>
            <w:shd w:val="pct20" w:color="000000" w:fill="FFFFFF"/>
          </w:tcPr>
          <w:p w14:paraId="479D941F" w14:textId="77777777" w:rsidR="009914BC" w:rsidRPr="00720988" w:rsidRDefault="009914BC" w:rsidP="00720988">
            <w:pPr>
              <w:rPr>
                <w:b/>
                <w:bCs/>
              </w:rPr>
            </w:pPr>
            <w:r w:rsidRPr="00720988">
              <w:rPr>
                <w:b/>
                <w:bCs/>
              </w:rPr>
              <w:t>EEB409/3</w:t>
            </w:r>
          </w:p>
        </w:tc>
        <w:tc>
          <w:tcPr>
            <w:tcW w:w="1110" w:type="dxa"/>
            <w:shd w:val="pct20" w:color="000000" w:fill="FFFFFF"/>
          </w:tcPr>
          <w:p w14:paraId="0348394A" w14:textId="77777777" w:rsidR="009914BC" w:rsidRPr="00720988" w:rsidRDefault="009914BC" w:rsidP="00720988">
            <w:pPr>
              <w:rPr>
                <w:b/>
                <w:bCs/>
              </w:rPr>
            </w:pPr>
            <w:r w:rsidRPr="00720988">
              <w:rPr>
                <w:b/>
                <w:bCs/>
              </w:rPr>
              <w:t>13</w:t>
            </w:r>
          </w:p>
        </w:tc>
        <w:tc>
          <w:tcPr>
            <w:tcW w:w="1284" w:type="dxa"/>
            <w:shd w:val="pct20" w:color="000000" w:fill="FFFFFF"/>
          </w:tcPr>
          <w:p w14:paraId="04CA7F10" w14:textId="77777777" w:rsidR="009914BC" w:rsidRPr="00720988" w:rsidRDefault="009914BC" w:rsidP="00720988">
            <w:pPr>
              <w:rPr>
                <w:b/>
                <w:bCs/>
              </w:rPr>
            </w:pPr>
            <w:r w:rsidRPr="00720988">
              <w:rPr>
                <w:b/>
                <w:bCs/>
              </w:rPr>
              <w:t>11</w:t>
            </w:r>
          </w:p>
        </w:tc>
        <w:tc>
          <w:tcPr>
            <w:tcW w:w="1020" w:type="dxa"/>
            <w:shd w:val="pct20" w:color="000000" w:fill="FFFFFF"/>
          </w:tcPr>
          <w:p w14:paraId="67793E9C" w14:textId="77777777" w:rsidR="009914BC" w:rsidRPr="00720988" w:rsidRDefault="009914BC" w:rsidP="00720988">
            <w:pPr>
              <w:rPr>
                <w:b/>
                <w:bCs/>
              </w:rPr>
            </w:pPr>
            <w:r w:rsidRPr="00720988">
              <w:rPr>
                <w:b/>
                <w:bCs/>
              </w:rPr>
              <w:t>3.55</w:t>
            </w:r>
          </w:p>
        </w:tc>
        <w:tc>
          <w:tcPr>
            <w:tcW w:w="1043" w:type="dxa"/>
            <w:shd w:val="pct20" w:color="000000" w:fill="FFFFFF"/>
          </w:tcPr>
          <w:p w14:paraId="3163E78A" w14:textId="77777777" w:rsidR="009914BC" w:rsidRPr="00720988" w:rsidRDefault="009914BC" w:rsidP="00720988">
            <w:pPr>
              <w:rPr>
                <w:b/>
                <w:bCs/>
              </w:rPr>
            </w:pPr>
            <w:r w:rsidRPr="00720988">
              <w:rPr>
                <w:b/>
                <w:bCs/>
              </w:rPr>
              <w:t>3.73</w:t>
            </w:r>
          </w:p>
        </w:tc>
        <w:tc>
          <w:tcPr>
            <w:tcW w:w="1563" w:type="dxa"/>
            <w:shd w:val="pct20" w:color="000000" w:fill="FFFFFF"/>
          </w:tcPr>
          <w:p w14:paraId="60B673DF" w14:textId="77777777" w:rsidR="009914BC" w:rsidRPr="00720988" w:rsidRDefault="009914BC" w:rsidP="00720988">
            <w:pPr>
              <w:rPr>
                <w:b/>
                <w:bCs/>
              </w:rPr>
            </w:pPr>
            <w:r w:rsidRPr="00720988">
              <w:rPr>
                <w:b/>
                <w:bCs/>
              </w:rPr>
              <w:t>4.09</w:t>
            </w:r>
          </w:p>
        </w:tc>
        <w:tc>
          <w:tcPr>
            <w:tcW w:w="1549" w:type="dxa"/>
            <w:shd w:val="pct20" w:color="000000" w:fill="FFFFFF"/>
          </w:tcPr>
          <w:p w14:paraId="52880A93" w14:textId="77777777" w:rsidR="009914BC" w:rsidRPr="00720988" w:rsidRDefault="009914BC" w:rsidP="00720988">
            <w:pPr>
              <w:rPr>
                <w:b/>
                <w:bCs/>
              </w:rPr>
            </w:pPr>
            <w:r w:rsidRPr="00720988">
              <w:rPr>
                <w:b/>
                <w:bCs/>
              </w:rPr>
              <w:t>3.55</w:t>
            </w:r>
          </w:p>
        </w:tc>
      </w:tr>
      <w:tr w:rsidR="009914BC" w:rsidRPr="002915BB" w14:paraId="3311DAD7" w14:textId="77777777" w:rsidTr="00720988">
        <w:trPr>
          <w:trHeight w:val="510"/>
        </w:trPr>
        <w:tc>
          <w:tcPr>
            <w:tcW w:w="990" w:type="dxa"/>
            <w:shd w:val="pct5" w:color="000000" w:fill="FFFFFF"/>
          </w:tcPr>
          <w:p w14:paraId="5A5EC4E5" w14:textId="77777777" w:rsidR="009914BC" w:rsidRPr="00720988" w:rsidRDefault="009914BC" w:rsidP="00720988">
            <w:pPr>
              <w:rPr>
                <w:b/>
                <w:bCs/>
              </w:rPr>
            </w:pPr>
            <w:r w:rsidRPr="00720988">
              <w:rPr>
                <w:b/>
                <w:bCs/>
              </w:rPr>
              <w:t>Spring 2010</w:t>
            </w:r>
          </w:p>
        </w:tc>
        <w:tc>
          <w:tcPr>
            <w:tcW w:w="1298" w:type="dxa"/>
            <w:shd w:val="pct5" w:color="000000" w:fill="FFFFFF"/>
          </w:tcPr>
          <w:p w14:paraId="00B4736A" w14:textId="77777777" w:rsidR="009914BC" w:rsidRPr="00720988" w:rsidRDefault="009914BC" w:rsidP="00720988">
            <w:pPr>
              <w:rPr>
                <w:b/>
                <w:bCs/>
              </w:rPr>
            </w:pPr>
            <w:r w:rsidRPr="00720988">
              <w:rPr>
                <w:b/>
                <w:bCs/>
              </w:rPr>
              <w:t>EEB607/1</w:t>
            </w:r>
          </w:p>
        </w:tc>
        <w:tc>
          <w:tcPr>
            <w:tcW w:w="1110" w:type="dxa"/>
            <w:shd w:val="pct5" w:color="000000" w:fill="FFFFFF"/>
          </w:tcPr>
          <w:p w14:paraId="25BC6467" w14:textId="77777777" w:rsidR="009914BC" w:rsidRPr="00720988" w:rsidRDefault="009914BC" w:rsidP="00720988">
            <w:pPr>
              <w:rPr>
                <w:b/>
                <w:bCs/>
              </w:rPr>
            </w:pPr>
            <w:r w:rsidRPr="00720988">
              <w:rPr>
                <w:b/>
                <w:bCs/>
              </w:rPr>
              <w:t>9</w:t>
            </w:r>
          </w:p>
        </w:tc>
        <w:tc>
          <w:tcPr>
            <w:tcW w:w="1284" w:type="dxa"/>
            <w:shd w:val="pct5" w:color="000000" w:fill="FFFFFF"/>
          </w:tcPr>
          <w:p w14:paraId="4764946B" w14:textId="77777777" w:rsidR="009914BC" w:rsidRPr="00720988" w:rsidRDefault="009914BC" w:rsidP="00720988">
            <w:pPr>
              <w:rPr>
                <w:b/>
                <w:bCs/>
              </w:rPr>
            </w:pPr>
            <w:r w:rsidRPr="00720988">
              <w:rPr>
                <w:b/>
                <w:bCs/>
              </w:rPr>
              <w:t>6</w:t>
            </w:r>
          </w:p>
        </w:tc>
        <w:tc>
          <w:tcPr>
            <w:tcW w:w="1020" w:type="dxa"/>
            <w:shd w:val="pct5" w:color="000000" w:fill="FFFFFF"/>
          </w:tcPr>
          <w:p w14:paraId="789E9968" w14:textId="77777777" w:rsidR="009914BC" w:rsidRPr="00720988" w:rsidRDefault="009914BC" w:rsidP="00720988">
            <w:pPr>
              <w:rPr>
                <w:b/>
                <w:bCs/>
              </w:rPr>
            </w:pPr>
            <w:r w:rsidRPr="00720988">
              <w:rPr>
                <w:b/>
                <w:bCs/>
              </w:rPr>
              <w:t>3.67</w:t>
            </w:r>
          </w:p>
        </w:tc>
        <w:tc>
          <w:tcPr>
            <w:tcW w:w="1043" w:type="dxa"/>
            <w:shd w:val="pct5" w:color="000000" w:fill="FFFFFF"/>
          </w:tcPr>
          <w:p w14:paraId="77702CB4" w14:textId="77777777" w:rsidR="009914BC" w:rsidRPr="00720988" w:rsidRDefault="009914BC" w:rsidP="00720988">
            <w:pPr>
              <w:rPr>
                <w:b/>
                <w:bCs/>
              </w:rPr>
            </w:pPr>
            <w:r w:rsidRPr="00720988">
              <w:rPr>
                <w:b/>
                <w:bCs/>
              </w:rPr>
              <w:t>3.83</w:t>
            </w:r>
          </w:p>
        </w:tc>
        <w:tc>
          <w:tcPr>
            <w:tcW w:w="1563" w:type="dxa"/>
            <w:shd w:val="pct5" w:color="000000" w:fill="FFFFFF"/>
          </w:tcPr>
          <w:p w14:paraId="256FF465" w14:textId="77777777" w:rsidR="009914BC" w:rsidRPr="00720988" w:rsidRDefault="009914BC" w:rsidP="00720988">
            <w:pPr>
              <w:rPr>
                <w:b/>
                <w:bCs/>
              </w:rPr>
            </w:pPr>
            <w:r w:rsidRPr="00720988">
              <w:rPr>
                <w:b/>
                <w:bCs/>
              </w:rPr>
              <w:t>4.00</w:t>
            </w:r>
          </w:p>
        </w:tc>
        <w:tc>
          <w:tcPr>
            <w:tcW w:w="1549" w:type="dxa"/>
            <w:shd w:val="pct5" w:color="000000" w:fill="FFFFFF"/>
          </w:tcPr>
          <w:p w14:paraId="52FF9C09" w14:textId="77777777" w:rsidR="009914BC" w:rsidRPr="00720988" w:rsidRDefault="009914BC" w:rsidP="00720988">
            <w:pPr>
              <w:rPr>
                <w:b/>
                <w:bCs/>
              </w:rPr>
            </w:pPr>
            <w:r w:rsidRPr="00720988">
              <w:rPr>
                <w:b/>
                <w:bCs/>
              </w:rPr>
              <w:t>3.83</w:t>
            </w:r>
          </w:p>
        </w:tc>
      </w:tr>
      <w:tr w:rsidR="009914BC" w:rsidRPr="002915BB" w14:paraId="65973E1E" w14:textId="77777777" w:rsidTr="00720988">
        <w:trPr>
          <w:trHeight w:val="510"/>
        </w:trPr>
        <w:tc>
          <w:tcPr>
            <w:tcW w:w="990" w:type="dxa"/>
            <w:shd w:val="pct20" w:color="000000" w:fill="FFFFFF"/>
          </w:tcPr>
          <w:p w14:paraId="4F052E37" w14:textId="77777777" w:rsidR="009914BC" w:rsidRPr="00720988" w:rsidRDefault="009914BC" w:rsidP="00720988">
            <w:pPr>
              <w:rPr>
                <w:b/>
                <w:bCs/>
              </w:rPr>
            </w:pPr>
            <w:r w:rsidRPr="00720988">
              <w:rPr>
                <w:b/>
                <w:bCs/>
              </w:rPr>
              <w:t>Fall 2011</w:t>
            </w:r>
          </w:p>
        </w:tc>
        <w:tc>
          <w:tcPr>
            <w:tcW w:w="1298" w:type="dxa"/>
            <w:shd w:val="pct20" w:color="000000" w:fill="FFFFFF"/>
          </w:tcPr>
          <w:p w14:paraId="14CAD218" w14:textId="77777777" w:rsidR="009914BC" w:rsidRPr="00720988" w:rsidRDefault="009914BC" w:rsidP="00720988">
            <w:pPr>
              <w:rPr>
                <w:b/>
                <w:bCs/>
              </w:rPr>
            </w:pPr>
            <w:r w:rsidRPr="00720988">
              <w:rPr>
                <w:b/>
                <w:bCs/>
              </w:rPr>
              <w:t>EEB464/3</w:t>
            </w:r>
          </w:p>
        </w:tc>
        <w:tc>
          <w:tcPr>
            <w:tcW w:w="1110" w:type="dxa"/>
            <w:shd w:val="pct20" w:color="000000" w:fill="FFFFFF"/>
          </w:tcPr>
          <w:p w14:paraId="43EA9B97" w14:textId="77777777" w:rsidR="009914BC" w:rsidRPr="00720988" w:rsidRDefault="009914BC" w:rsidP="00720988">
            <w:pPr>
              <w:rPr>
                <w:b/>
                <w:bCs/>
              </w:rPr>
            </w:pPr>
            <w:r w:rsidRPr="00720988">
              <w:rPr>
                <w:b/>
                <w:bCs/>
              </w:rPr>
              <w:t>24</w:t>
            </w:r>
          </w:p>
        </w:tc>
        <w:tc>
          <w:tcPr>
            <w:tcW w:w="1284" w:type="dxa"/>
            <w:shd w:val="pct20" w:color="000000" w:fill="FFFFFF"/>
          </w:tcPr>
          <w:p w14:paraId="1A5FC487" w14:textId="77777777" w:rsidR="009914BC" w:rsidRPr="00720988" w:rsidRDefault="009914BC" w:rsidP="00720988">
            <w:pPr>
              <w:rPr>
                <w:b/>
                <w:bCs/>
              </w:rPr>
            </w:pPr>
            <w:r w:rsidRPr="00720988">
              <w:rPr>
                <w:b/>
                <w:bCs/>
              </w:rPr>
              <w:t>17</w:t>
            </w:r>
          </w:p>
        </w:tc>
        <w:tc>
          <w:tcPr>
            <w:tcW w:w="1020" w:type="dxa"/>
            <w:shd w:val="pct20" w:color="000000" w:fill="FFFFFF"/>
          </w:tcPr>
          <w:p w14:paraId="67032C42" w14:textId="77777777" w:rsidR="009914BC" w:rsidRPr="00720988" w:rsidRDefault="009914BC" w:rsidP="00720988">
            <w:pPr>
              <w:rPr>
                <w:b/>
                <w:bCs/>
              </w:rPr>
            </w:pPr>
            <w:r w:rsidRPr="00720988">
              <w:rPr>
                <w:b/>
                <w:bCs/>
              </w:rPr>
              <w:t>4.24</w:t>
            </w:r>
          </w:p>
        </w:tc>
        <w:tc>
          <w:tcPr>
            <w:tcW w:w="1043" w:type="dxa"/>
            <w:shd w:val="pct20" w:color="000000" w:fill="FFFFFF"/>
          </w:tcPr>
          <w:p w14:paraId="7FC5C92C" w14:textId="77777777" w:rsidR="009914BC" w:rsidRPr="00720988" w:rsidRDefault="009914BC" w:rsidP="00720988">
            <w:pPr>
              <w:rPr>
                <w:b/>
                <w:bCs/>
              </w:rPr>
            </w:pPr>
            <w:r w:rsidRPr="00720988">
              <w:rPr>
                <w:b/>
                <w:bCs/>
              </w:rPr>
              <w:t>4.18</w:t>
            </w:r>
          </w:p>
        </w:tc>
        <w:tc>
          <w:tcPr>
            <w:tcW w:w="1563" w:type="dxa"/>
            <w:shd w:val="pct20" w:color="000000" w:fill="FFFFFF"/>
          </w:tcPr>
          <w:p w14:paraId="61C39E16" w14:textId="77777777" w:rsidR="009914BC" w:rsidRPr="00720988" w:rsidRDefault="009914BC" w:rsidP="00720988">
            <w:pPr>
              <w:rPr>
                <w:b/>
                <w:bCs/>
              </w:rPr>
            </w:pPr>
            <w:r w:rsidRPr="00720988">
              <w:rPr>
                <w:b/>
                <w:bCs/>
              </w:rPr>
              <w:t>4.35</w:t>
            </w:r>
          </w:p>
        </w:tc>
        <w:tc>
          <w:tcPr>
            <w:tcW w:w="1549" w:type="dxa"/>
            <w:shd w:val="pct20" w:color="000000" w:fill="FFFFFF"/>
          </w:tcPr>
          <w:p w14:paraId="28948AA2" w14:textId="77777777" w:rsidR="009914BC" w:rsidRPr="00720988" w:rsidRDefault="009914BC" w:rsidP="00720988">
            <w:pPr>
              <w:rPr>
                <w:b/>
                <w:bCs/>
              </w:rPr>
            </w:pPr>
            <w:r w:rsidRPr="00720988">
              <w:rPr>
                <w:b/>
                <w:bCs/>
              </w:rPr>
              <w:t>4.24</w:t>
            </w:r>
          </w:p>
        </w:tc>
      </w:tr>
      <w:tr w:rsidR="009914BC" w:rsidRPr="002915BB" w14:paraId="65CFF2D6" w14:textId="77777777" w:rsidTr="00720988">
        <w:trPr>
          <w:trHeight w:val="510"/>
        </w:trPr>
        <w:tc>
          <w:tcPr>
            <w:tcW w:w="990" w:type="dxa"/>
            <w:shd w:val="pct5" w:color="000000" w:fill="FFFFFF"/>
          </w:tcPr>
          <w:p w14:paraId="7636F9DC" w14:textId="77777777" w:rsidR="009914BC" w:rsidRPr="00720988" w:rsidRDefault="009914BC" w:rsidP="00720988">
            <w:pPr>
              <w:rPr>
                <w:b/>
                <w:bCs/>
              </w:rPr>
            </w:pPr>
            <w:r w:rsidRPr="00720988">
              <w:rPr>
                <w:b/>
                <w:bCs/>
              </w:rPr>
              <w:t>Fall 2011</w:t>
            </w:r>
          </w:p>
        </w:tc>
        <w:tc>
          <w:tcPr>
            <w:tcW w:w="1298" w:type="dxa"/>
            <w:shd w:val="pct5" w:color="000000" w:fill="FFFFFF"/>
          </w:tcPr>
          <w:p w14:paraId="361C5B84" w14:textId="77777777" w:rsidR="009914BC" w:rsidRPr="00720988" w:rsidRDefault="009914BC" w:rsidP="00720988">
            <w:pPr>
              <w:rPr>
                <w:b/>
                <w:bCs/>
              </w:rPr>
            </w:pPr>
            <w:r w:rsidRPr="00720988">
              <w:rPr>
                <w:b/>
                <w:bCs/>
              </w:rPr>
              <w:t>EEB503/1</w:t>
            </w:r>
          </w:p>
        </w:tc>
        <w:tc>
          <w:tcPr>
            <w:tcW w:w="1110" w:type="dxa"/>
            <w:shd w:val="pct5" w:color="000000" w:fill="FFFFFF"/>
          </w:tcPr>
          <w:p w14:paraId="78EFB4AF" w14:textId="77777777" w:rsidR="009914BC" w:rsidRPr="00720988" w:rsidRDefault="009914BC" w:rsidP="00720988">
            <w:pPr>
              <w:rPr>
                <w:b/>
                <w:bCs/>
              </w:rPr>
            </w:pPr>
            <w:r w:rsidRPr="00720988">
              <w:rPr>
                <w:b/>
                <w:bCs/>
              </w:rPr>
              <w:t>44</w:t>
            </w:r>
          </w:p>
        </w:tc>
        <w:tc>
          <w:tcPr>
            <w:tcW w:w="1284" w:type="dxa"/>
            <w:shd w:val="pct5" w:color="000000" w:fill="FFFFFF"/>
          </w:tcPr>
          <w:p w14:paraId="1EF3A6B2" w14:textId="77777777" w:rsidR="009914BC" w:rsidRPr="00720988" w:rsidRDefault="009914BC" w:rsidP="00720988">
            <w:pPr>
              <w:rPr>
                <w:b/>
                <w:bCs/>
              </w:rPr>
            </w:pPr>
            <w:r w:rsidRPr="00720988">
              <w:rPr>
                <w:b/>
                <w:bCs/>
              </w:rPr>
              <w:t>18</w:t>
            </w:r>
          </w:p>
        </w:tc>
        <w:tc>
          <w:tcPr>
            <w:tcW w:w="1020" w:type="dxa"/>
            <w:shd w:val="pct5" w:color="000000" w:fill="FFFFFF"/>
          </w:tcPr>
          <w:p w14:paraId="044EBDBB" w14:textId="77777777" w:rsidR="009914BC" w:rsidRPr="00720988" w:rsidRDefault="009914BC" w:rsidP="00720988">
            <w:pPr>
              <w:rPr>
                <w:b/>
                <w:bCs/>
              </w:rPr>
            </w:pPr>
            <w:r w:rsidRPr="00720988">
              <w:rPr>
                <w:b/>
                <w:bCs/>
              </w:rPr>
              <w:t>4.00</w:t>
            </w:r>
          </w:p>
        </w:tc>
        <w:tc>
          <w:tcPr>
            <w:tcW w:w="1043" w:type="dxa"/>
            <w:shd w:val="pct5" w:color="000000" w:fill="FFFFFF"/>
          </w:tcPr>
          <w:p w14:paraId="5BD151D9" w14:textId="77777777" w:rsidR="009914BC" w:rsidRPr="00720988" w:rsidRDefault="009914BC" w:rsidP="00720988">
            <w:pPr>
              <w:rPr>
                <w:b/>
                <w:bCs/>
              </w:rPr>
            </w:pPr>
            <w:r w:rsidRPr="00720988">
              <w:rPr>
                <w:b/>
                <w:bCs/>
              </w:rPr>
              <w:t>3.88</w:t>
            </w:r>
          </w:p>
        </w:tc>
        <w:tc>
          <w:tcPr>
            <w:tcW w:w="1563" w:type="dxa"/>
            <w:shd w:val="pct5" w:color="000000" w:fill="FFFFFF"/>
          </w:tcPr>
          <w:p w14:paraId="083DE467" w14:textId="77777777" w:rsidR="009914BC" w:rsidRPr="00720988" w:rsidRDefault="009914BC" w:rsidP="00720988">
            <w:pPr>
              <w:rPr>
                <w:b/>
                <w:bCs/>
              </w:rPr>
            </w:pPr>
            <w:r w:rsidRPr="00720988">
              <w:rPr>
                <w:b/>
                <w:bCs/>
              </w:rPr>
              <w:t>4.25</w:t>
            </w:r>
          </w:p>
        </w:tc>
        <w:tc>
          <w:tcPr>
            <w:tcW w:w="1549" w:type="dxa"/>
            <w:shd w:val="pct5" w:color="000000" w:fill="FFFFFF"/>
          </w:tcPr>
          <w:p w14:paraId="496FEC7A" w14:textId="77777777" w:rsidR="009914BC" w:rsidRPr="00720988" w:rsidRDefault="009914BC" w:rsidP="00720988">
            <w:pPr>
              <w:rPr>
                <w:b/>
                <w:bCs/>
              </w:rPr>
            </w:pPr>
            <w:r w:rsidRPr="00720988">
              <w:rPr>
                <w:b/>
                <w:bCs/>
              </w:rPr>
              <w:t>4.25</w:t>
            </w:r>
          </w:p>
        </w:tc>
      </w:tr>
      <w:tr w:rsidR="009914BC" w:rsidRPr="002915BB" w14:paraId="40165A10" w14:textId="77777777" w:rsidTr="00720988">
        <w:trPr>
          <w:trHeight w:val="510"/>
        </w:trPr>
        <w:tc>
          <w:tcPr>
            <w:tcW w:w="990" w:type="dxa"/>
            <w:shd w:val="pct20" w:color="000000" w:fill="FFFFFF"/>
          </w:tcPr>
          <w:p w14:paraId="75A3F8DF" w14:textId="77777777" w:rsidR="009914BC" w:rsidRPr="00720988" w:rsidRDefault="009914BC" w:rsidP="00720988">
            <w:pPr>
              <w:rPr>
                <w:b/>
                <w:bCs/>
              </w:rPr>
            </w:pPr>
            <w:r w:rsidRPr="00720988">
              <w:rPr>
                <w:b/>
                <w:bCs/>
              </w:rPr>
              <w:t>Spring 2012</w:t>
            </w:r>
          </w:p>
        </w:tc>
        <w:tc>
          <w:tcPr>
            <w:tcW w:w="1298" w:type="dxa"/>
            <w:shd w:val="pct20" w:color="000000" w:fill="FFFFFF"/>
          </w:tcPr>
          <w:p w14:paraId="2E8F69E4" w14:textId="77777777" w:rsidR="009914BC" w:rsidRPr="00720988" w:rsidRDefault="009914BC" w:rsidP="00720988">
            <w:pPr>
              <w:rPr>
                <w:b/>
                <w:bCs/>
              </w:rPr>
            </w:pPr>
            <w:r w:rsidRPr="00720988">
              <w:rPr>
                <w:b/>
                <w:bCs/>
              </w:rPr>
              <w:t>Bio130/3</w:t>
            </w:r>
          </w:p>
        </w:tc>
        <w:tc>
          <w:tcPr>
            <w:tcW w:w="1110" w:type="dxa"/>
            <w:shd w:val="pct20" w:color="000000" w:fill="FFFFFF"/>
          </w:tcPr>
          <w:p w14:paraId="4EDE1270" w14:textId="77777777" w:rsidR="009914BC" w:rsidRPr="00720988" w:rsidRDefault="009914BC" w:rsidP="00720988">
            <w:pPr>
              <w:rPr>
                <w:b/>
                <w:bCs/>
              </w:rPr>
            </w:pPr>
            <w:r w:rsidRPr="00720988">
              <w:rPr>
                <w:b/>
                <w:bCs/>
              </w:rPr>
              <w:t>206</w:t>
            </w:r>
          </w:p>
        </w:tc>
        <w:tc>
          <w:tcPr>
            <w:tcW w:w="1284" w:type="dxa"/>
            <w:shd w:val="pct20" w:color="000000" w:fill="FFFFFF"/>
          </w:tcPr>
          <w:p w14:paraId="38763EE2" w14:textId="77777777" w:rsidR="009914BC" w:rsidRPr="00720988" w:rsidRDefault="009914BC" w:rsidP="00720988">
            <w:pPr>
              <w:rPr>
                <w:b/>
                <w:bCs/>
              </w:rPr>
            </w:pPr>
            <w:r w:rsidRPr="00720988">
              <w:rPr>
                <w:b/>
                <w:bCs/>
              </w:rPr>
              <w:t>102</w:t>
            </w:r>
          </w:p>
        </w:tc>
        <w:tc>
          <w:tcPr>
            <w:tcW w:w="1020" w:type="dxa"/>
            <w:shd w:val="pct20" w:color="000000" w:fill="FFFFFF"/>
          </w:tcPr>
          <w:p w14:paraId="2B574908" w14:textId="77777777" w:rsidR="009914BC" w:rsidRPr="00720988" w:rsidRDefault="009914BC" w:rsidP="00720988">
            <w:pPr>
              <w:rPr>
                <w:b/>
                <w:bCs/>
              </w:rPr>
            </w:pPr>
            <w:r w:rsidRPr="00720988">
              <w:rPr>
                <w:b/>
                <w:bCs/>
              </w:rPr>
              <w:t>3.05</w:t>
            </w:r>
          </w:p>
        </w:tc>
        <w:tc>
          <w:tcPr>
            <w:tcW w:w="1043" w:type="dxa"/>
            <w:shd w:val="pct20" w:color="000000" w:fill="FFFFFF"/>
          </w:tcPr>
          <w:p w14:paraId="4E998515" w14:textId="77777777" w:rsidR="009914BC" w:rsidRPr="00720988" w:rsidRDefault="009914BC" w:rsidP="00720988">
            <w:pPr>
              <w:rPr>
                <w:b/>
                <w:bCs/>
              </w:rPr>
            </w:pPr>
            <w:r w:rsidRPr="00720988">
              <w:rPr>
                <w:b/>
                <w:bCs/>
              </w:rPr>
              <w:t>3.14</w:t>
            </w:r>
          </w:p>
        </w:tc>
        <w:tc>
          <w:tcPr>
            <w:tcW w:w="1563" w:type="dxa"/>
            <w:shd w:val="pct20" w:color="000000" w:fill="FFFFFF"/>
          </w:tcPr>
          <w:p w14:paraId="729353E9" w14:textId="77777777" w:rsidR="009914BC" w:rsidRPr="00720988" w:rsidRDefault="009914BC" w:rsidP="00720988">
            <w:pPr>
              <w:rPr>
                <w:b/>
                <w:bCs/>
              </w:rPr>
            </w:pPr>
            <w:r w:rsidRPr="00720988">
              <w:rPr>
                <w:b/>
                <w:bCs/>
              </w:rPr>
              <w:t>3.04</w:t>
            </w:r>
          </w:p>
        </w:tc>
        <w:tc>
          <w:tcPr>
            <w:tcW w:w="1549" w:type="dxa"/>
            <w:shd w:val="pct20" w:color="000000" w:fill="FFFFFF"/>
          </w:tcPr>
          <w:p w14:paraId="19071752" w14:textId="77777777" w:rsidR="009914BC" w:rsidRPr="00720988" w:rsidRDefault="009914BC" w:rsidP="00720988">
            <w:pPr>
              <w:rPr>
                <w:b/>
                <w:bCs/>
              </w:rPr>
            </w:pPr>
            <w:r w:rsidRPr="00720988">
              <w:rPr>
                <w:b/>
                <w:bCs/>
              </w:rPr>
              <w:t>2.67</w:t>
            </w:r>
          </w:p>
        </w:tc>
      </w:tr>
      <w:tr w:rsidR="009914BC" w:rsidRPr="002915BB" w14:paraId="3BF6F94A" w14:textId="77777777" w:rsidTr="00720988">
        <w:trPr>
          <w:trHeight w:val="510"/>
        </w:trPr>
        <w:tc>
          <w:tcPr>
            <w:tcW w:w="990" w:type="dxa"/>
            <w:shd w:val="pct5" w:color="000000" w:fill="FFFFFF"/>
          </w:tcPr>
          <w:p w14:paraId="3489F746" w14:textId="77777777" w:rsidR="009914BC" w:rsidRPr="00720988" w:rsidRDefault="009914BC" w:rsidP="00720988">
            <w:pPr>
              <w:rPr>
                <w:b/>
                <w:bCs/>
              </w:rPr>
            </w:pPr>
            <w:r w:rsidRPr="00720988">
              <w:rPr>
                <w:b/>
                <w:bCs/>
              </w:rPr>
              <w:t>Fall 2012</w:t>
            </w:r>
          </w:p>
        </w:tc>
        <w:tc>
          <w:tcPr>
            <w:tcW w:w="1298" w:type="dxa"/>
            <w:shd w:val="pct5" w:color="000000" w:fill="FFFFFF"/>
          </w:tcPr>
          <w:p w14:paraId="2BDFFBA4" w14:textId="77777777" w:rsidR="009914BC" w:rsidRPr="00720988" w:rsidRDefault="009914BC" w:rsidP="00720988">
            <w:pPr>
              <w:rPr>
                <w:b/>
                <w:bCs/>
              </w:rPr>
            </w:pPr>
            <w:r w:rsidRPr="00720988">
              <w:rPr>
                <w:b/>
                <w:bCs/>
              </w:rPr>
              <w:t>EEB464/3</w:t>
            </w:r>
          </w:p>
        </w:tc>
        <w:tc>
          <w:tcPr>
            <w:tcW w:w="1110" w:type="dxa"/>
            <w:shd w:val="pct5" w:color="000000" w:fill="FFFFFF"/>
          </w:tcPr>
          <w:p w14:paraId="4AC599CB" w14:textId="77777777" w:rsidR="009914BC" w:rsidRPr="00720988" w:rsidRDefault="009914BC" w:rsidP="00720988">
            <w:pPr>
              <w:rPr>
                <w:b/>
                <w:bCs/>
              </w:rPr>
            </w:pPr>
            <w:r w:rsidRPr="00720988">
              <w:rPr>
                <w:b/>
                <w:bCs/>
              </w:rPr>
              <w:t>22</w:t>
            </w:r>
          </w:p>
        </w:tc>
        <w:tc>
          <w:tcPr>
            <w:tcW w:w="1284" w:type="dxa"/>
            <w:shd w:val="pct5" w:color="000000" w:fill="FFFFFF"/>
          </w:tcPr>
          <w:p w14:paraId="19A9EB12" w14:textId="77777777" w:rsidR="009914BC" w:rsidRPr="00720988" w:rsidRDefault="009914BC" w:rsidP="00720988">
            <w:pPr>
              <w:rPr>
                <w:b/>
                <w:bCs/>
              </w:rPr>
            </w:pPr>
            <w:r w:rsidRPr="00720988">
              <w:rPr>
                <w:b/>
                <w:bCs/>
              </w:rPr>
              <w:t>14</w:t>
            </w:r>
          </w:p>
        </w:tc>
        <w:tc>
          <w:tcPr>
            <w:tcW w:w="1020" w:type="dxa"/>
            <w:shd w:val="pct5" w:color="000000" w:fill="FFFFFF"/>
          </w:tcPr>
          <w:p w14:paraId="26ABE1B7" w14:textId="77777777" w:rsidR="009914BC" w:rsidRPr="00720988" w:rsidRDefault="009914BC" w:rsidP="00720988">
            <w:pPr>
              <w:rPr>
                <w:b/>
                <w:bCs/>
              </w:rPr>
            </w:pPr>
            <w:r w:rsidRPr="00720988">
              <w:rPr>
                <w:b/>
                <w:bCs/>
              </w:rPr>
              <w:t>4.36</w:t>
            </w:r>
          </w:p>
        </w:tc>
        <w:tc>
          <w:tcPr>
            <w:tcW w:w="1043" w:type="dxa"/>
            <w:shd w:val="pct5" w:color="000000" w:fill="FFFFFF"/>
          </w:tcPr>
          <w:p w14:paraId="2AFEEA98" w14:textId="77777777" w:rsidR="009914BC" w:rsidRPr="00720988" w:rsidRDefault="009914BC" w:rsidP="00720988">
            <w:pPr>
              <w:rPr>
                <w:b/>
                <w:bCs/>
              </w:rPr>
            </w:pPr>
            <w:r w:rsidRPr="00720988">
              <w:rPr>
                <w:b/>
                <w:bCs/>
              </w:rPr>
              <w:t>4.29</w:t>
            </w:r>
          </w:p>
        </w:tc>
        <w:tc>
          <w:tcPr>
            <w:tcW w:w="1563" w:type="dxa"/>
            <w:shd w:val="pct5" w:color="000000" w:fill="FFFFFF"/>
          </w:tcPr>
          <w:p w14:paraId="107A9D24" w14:textId="77777777" w:rsidR="009914BC" w:rsidRPr="00720988" w:rsidRDefault="009914BC" w:rsidP="00720988">
            <w:pPr>
              <w:rPr>
                <w:b/>
                <w:bCs/>
              </w:rPr>
            </w:pPr>
            <w:r w:rsidRPr="00720988">
              <w:rPr>
                <w:b/>
                <w:bCs/>
              </w:rPr>
              <w:t>4.64</w:t>
            </w:r>
          </w:p>
        </w:tc>
        <w:tc>
          <w:tcPr>
            <w:tcW w:w="1549" w:type="dxa"/>
            <w:shd w:val="pct5" w:color="000000" w:fill="FFFFFF"/>
          </w:tcPr>
          <w:p w14:paraId="4AEB3256" w14:textId="77777777" w:rsidR="009914BC" w:rsidRPr="00720988" w:rsidRDefault="009914BC" w:rsidP="00720988">
            <w:pPr>
              <w:rPr>
                <w:b/>
                <w:bCs/>
              </w:rPr>
            </w:pPr>
            <w:r w:rsidRPr="00720988">
              <w:rPr>
                <w:b/>
                <w:bCs/>
              </w:rPr>
              <w:t>4.36</w:t>
            </w:r>
          </w:p>
        </w:tc>
      </w:tr>
      <w:tr w:rsidR="009914BC" w:rsidRPr="002915BB" w14:paraId="106D6832" w14:textId="77777777" w:rsidTr="00720988">
        <w:trPr>
          <w:trHeight w:val="510"/>
        </w:trPr>
        <w:tc>
          <w:tcPr>
            <w:tcW w:w="990" w:type="dxa"/>
            <w:shd w:val="pct20" w:color="000000" w:fill="FFFFFF"/>
          </w:tcPr>
          <w:p w14:paraId="0CC662E1" w14:textId="77777777" w:rsidR="009914BC" w:rsidRPr="00720988" w:rsidRDefault="009914BC" w:rsidP="00720988">
            <w:pPr>
              <w:rPr>
                <w:b/>
                <w:bCs/>
              </w:rPr>
            </w:pPr>
            <w:r w:rsidRPr="00720988">
              <w:rPr>
                <w:b/>
                <w:bCs/>
              </w:rPr>
              <w:t>Fall 2012</w:t>
            </w:r>
          </w:p>
        </w:tc>
        <w:tc>
          <w:tcPr>
            <w:tcW w:w="1298" w:type="dxa"/>
            <w:shd w:val="pct20" w:color="000000" w:fill="FFFFFF"/>
          </w:tcPr>
          <w:p w14:paraId="31CC00CB" w14:textId="77777777" w:rsidR="009914BC" w:rsidRPr="00720988" w:rsidRDefault="009914BC" w:rsidP="00720988">
            <w:pPr>
              <w:rPr>
                <w:b/>
                <w:bCs/>
              </w:rPr>
            </w:pPr>
            <w:r w:rsidRPr="00720988">
              <w:rPr>
                <w:b/>
                <w:bCs/>
              </w:rPr>
              <w:t>EEB607/1</w:t>
            </w:r>
          </w:p>
        </w:tc>
        <w:tc>
          <w:tcPr>
            <w:tcW w:w="1110" w:type="dxa"/>
            <w:shd w:val="pct20" w:color="000000" w:fill="FFFFFF"/>
          </w:tcPr>
          <w:p w14:paraId="7A474848" w14:textId="77777777" w:rsidR="009914BC" w:rsidRPr="00720988" w:rsidRDefault="009914BC" w:rsidP="00720988">
            <w:pPr>
              <w:rPr>
                <w:b/>
                <w:bCs/>
              </w:rPr>
            </w:pPr>
            <w:r w:rsidRPr="00720988">
              <w:rPr>
                <w:b/>
                <w:bCs/>
              </w:rPr>
              <w:t>5</w:t>
            </w:r>
          </w:p>
        </w:tc>
        <w:tc>
          <w:tcPr>
            <w:tcW w:w="1284" w:type="dxa"/>
            <w:shd w:val="pct20" w:color="000000" w:fill="FFFFFF"/>
          </w:tcPr>
          <w:p w14:paraId="1BACD883" w14:textId="77777777" w:rsidR="009914BC" w:rsidRPr="00720988" w:rsidRDefault="009914BC" w:rsidP="00720988">
            <w:pPr>
              <w:rPr>
                <w:b/>
                <w:bCs/>
              </w:rPr>
            </w:pPr>
            <w:r w:rsidRPr="00720988">
              <w:rPr>
                <w:b/>
                <w:bCs/>
              </w:rPr>
              <w:t>5</w:t>
            </w:r>
          </w:p>
        </w:tc>
        <w:tc>
          <w:tcPr>
            <w:tcW w:w="1020" w:type="dxa"/>
            <w:shd w:val="pct20" w:color="000000" w:fill="FFFFFF"/>
          </w:tcPr>
          <w:p w14:paraId="50FAD1DC" w14:textId="77777777" w:rsidR="009914BC" w:rsidRPr="00720988" w:rsidRDefault="009914BC" w:rsidP="00720988">
            <w:pPr>
              <w:rPr>
                <w:b/>
                <w:bCs/>
              </w:rPr>
            </w:pPr>
            <w:r w:rsidRPr="00720988">
              <w:rPr>
                <w:b/>
                <w:bCs/>
              </w:rPr>
              <w:t>4.80</w:t>
            </w:r>
          </w:p>
        </w:tc>
        <w:tc>
          <w:tcPr>
            <w:tcW w:w="1043" w:type="dxa"/>
            <w:shd w:val="pct20" w:color="000000" w:fill="FFFFFF"/>
          </w:tcPr>
          <w:p w14:paraId="4151CE92" w14:textId="77777777" w:rsidR="009914BC" w:rsidRPr="00720988" w:rsidRDefault="009914BC" w:rsidP="00720988">
            <w:pPr>
              <w:rPr>
                <w:b/>
                <w:bCs/>
              </w:rPr>
            </w:pPr>
            <w:r w:rsidRPr="00720988">
              <w:rPr>
                <w:b/>
                <w:bCs/>
              </w:rPr>
              <w:t>4.80</w:t>
            </w:r>
          </w:p>
        </w:tc>
        <w:tc>
          <w:tcPr>
            <w:tcW w:w="1563" w:type="dxa"/>
            <w:shd w:val="pct20" w:color="000000" w:fill="FFFFFF"/>
          </w:tcPr>
          <w:p w14:paraId="7A6E9538" w14:textId="77777777" w:rsidR="009914BC" w:rsidRPr="00720988" w:rsidRDefault="009914BC" w:rsidP="00720988">
            <w:pPr>
              <w:rPr>
                <w:b/>
                <w:bCs/>
              </w:rPr>
            </w:pPr>
            <w:r w:rsidRPr="00720988">
              <w:rPr>
                <w:b/>
                <w:bCs/>
              </w:rPr>
              <w:t>5.00</w:t>
            </w:r>
          </w:p>
        </w:tc>
        <w:tc>
          <w:tcPr>
            <w:tcW w:w="1549" w:type="dxa"/>
            <w:shd w:val="pct20" w:color="000000" w:fill="FFFFFF"/>
          </w:tcPr>
          <w:p w14:paraId="7F5F91E8" w14:textId="77777777" w:rsidR="009914BC" w:rsidRPr="00720988" w:rsidRDefault="009914BC" w:rsidP="00720988">
            <w:pPr>
              <w:rPr>
                <w:b/>
                <w:bCs/>
              </w:rPr>
            </w:pPr>
            <w:r w:rsidRPr="00720988">
              <w:rPr>
                <w:b/>
                <w:bCs/>
              </w:rPr>
              <w:t>5.00</w:t>
            </w:r>
          </w:p>
        </w:tc>
      </w:tr>
    </w:tbl>
    <w:p w14:paraId="504303D4" w14:textId="77777777" w:rsidR="0063379D" w:rsidRPr="002915BB" w:rsidRDefault="0063379D" w:rsidP="00E906A4">
      <w:pPr>
        <w:rPr>
          <w:b/>
          <w:bCs/>
        </w:rPr>
      </w:pPr>
    </w:p>
    <w:p w14:paraId="35F6C8AA" w14:textId="77777777" w:rsidR="00665115" w:rsidRDefault="008F0790" w:rsidP="008A722F">
      <w:pPr>
        <w:spacing w:line="360" w:lineRule="auto"/>
        <w:ind w:left="720" w:hanging="720"/>
        <w:rPr>
          <w:b/>
          <w:bCs/>
        </w:rPr>
      </w:pPr>
      <w:r w:rsidRPr="00D73D68">
        <w:rPr>
          <w:b/>
          <w:bCs/>
        </w:rPr>
        <w:t>Range: 0-</w:t>
      </w:r>
      <w:r w:rsidR="008A722F">
        <w:rPr>
          <w:b/>
          <w:bCs/>
        </w:rPr>
        <w:t>5;  5 = excellent, 0 = very poor</w:t>
      </w:r>
    </w:p>
    <w:p w14:paraId="577CE3C5" w14:textId="77777777" w:rsidR="008F0790" w:rsidRDefault="008F0790" w:rsidP="0063379D">
      <w:pPr>
        <w:ind w:left="720" w:hanging="720"/>
        <w:rPr>
          <w:b/>
          <w:bCs/>
        </w:rPr>
      </w:pPr>
    </w:p>
    <w:p w14:paraId="6D3AD761" w14:textId="77777777" w:rsidR="008F0790" w:rsidRDefault="008F0790" w:rsidP="0063379D">
      <w:pPr>
        <w:ind w:left="720" w:hanging="720"/>
        <w:rPr>
          <w:b/>
          <w:bCs/>
        </w:rPr>
      </w:pPr>
    </w:p>
    <w:p w14:paraId="056583C7" w14:textId="77777777" w:rsidR="008F0790" w:rsidRDefault="008F0790" w:rsidP="0063379D">
      <w:pPr>
        <w:ind w:left="720" w:hanging="720"/>
        <w:rPr>
          <w:b/>
          <w:bCs/>
        </w:rPr>
      </w:pPr>
    </w:p>
    <w:p w14:paraId="227D0D30" w14:textId="77777777" w:rsidR="008F0790" w:rsidRDefault="008F0790" w:rsidP="0063379D">
      <w:pPr>
        <w:ind w:left="720" w:hanging="720"/>
        <w:rPr>
          <w:b/>
          <w:bCs/>
        </w:rPr>
      </w:pPr>
    </w:p>
    <w:p w14:paraId="326F9E24" w14:textId="77777777" w:rsidR="008F0790" w:rsidRDefault="008F0790" w:rsidP="008F0790">
      <w:pPr>
        <w:ind w:left="720" w:hanging="720"/>
        <w:jc w:val="center"/>
        <w:rPr>
          <w:b/>
          <w:bCs/>
          <w:sz w:val="28"/>
          <w:szCs w:val="28"/>
        </w:rPr>
      </w:pPr>
      <w:r>
        <w:rPr>
          <w:b/>
          <w:bCs/>
          <w:sz w:val="28"/>
          <w:szCs w:val="28"/>
        </w:rPr>
        <w:t>PEER REVIEW OF TEACHING</w:t>
      </w:r>
    </w:p>
    <w:p w14:paraId="7F128B4A" w14:textId="77777777" w:rsidR="008F0790" w:rsidRDefault="008F0790" w:rsidP="008F0790">
      <w:pPr>
        <w:ind w:left="720" w:hanging="720"/>
        <w:jc w:val="center"/>
        <w:rPr>
          <w:b/>
          <w:bCs/>
          <w:sz w:val="28"/>
          <w:szCs w:val="28"/>
        </w:rPr>
      </w:pPr>
    </w:p>
    <w:p w14:paraId="05768947" w14:textId="00BF8DD8" w:rsidR="003C05F7" w:rsidRPr="003C05F7" w:rsidRDefault="002C0254" w:rsidP="0063379D">
      <w:pPr>
        <w:ind w:left="720" w:hanging="720"/>
        <w:rPr>
          <w:bCs/>
        </w:rPr>
      </w:pPr>
      <w:r>
        <w:rPr>
          <w:bCs/>
        </w:rPr>
        <w:t>Sandy Echternacht has reviewed my teaching; Randy Small has also attended one of my lectures for Bio130.</w:t>
      </w:r>
      <w:r w:rsidR="00D05E27">
        <w:rPr>
          <w:bCs/>
        </w:rPr>
        <w:t xml:space="preserve"> In Spring 2014 Mike Gilchrist, </w:t>
      </w:r>
      <w:r w:rsidR="009F4EA0">
        <w:rPr>
          <w:bCs/>
        </w:rPr>
        <w:t>Ed Schilling, and Sally Horn evaluated my teaching.</w:t>
      </w:r>
    </w:p>
    <w:p w14:paraId="2F7D11C8" w14:textId="77777777" w:rsidR="009D5245" w:rsidRDefault="009D5245" w:rsidP="0063379D">
      <w:pPr>
        <w:ind w:left="720" w:hanging="720"/>
        <w:rPr>
          <w:b/>
          <w:bCs/>
        </w:rPr>
      </w:pPr>
    </w:p>
    <w:p w14:paraId="6C1FE6D7" w14:textId="77777777" w:rsidR="009D5245" w:rsidRDefault="009D5245" w:rsidP="0063379D">
      <w:pPr>
        <w:ind w:left="720" w:hanging="720"/>
        <w:rPr>
          <w:b/>
          <w:bCs/>
        </w:rPr>
      </w:pPr>
    </w:p>
    <w:p w14:paraId="1EE7C75C" w14:textId="77777777" w:rsidR="009D5245" w:rsidRDefault="009D5245" w:rsidP="0063379D">
      <w:pPr>
        <w:ind w:left="720" w:hanging="720"/>
        <w:rPr>
          <w:b/>
          <w:bCs/>
        </w:rPr>
      </w:pPr>
    </w:p>
    <w:p w14:paraId="3CD7D4A3" w14:textId="77777777" w:rsidR="009D5245" w:rsidRDefault="009D5245" w:rsidP="0063379D">
      <w:pPr>
        <w:ind w:left="720" w:hanging="720"/>
        <w:rPr>
          <w:b/>
          <w:bCs/>
        </w:rPr>
      </w:pPr>
    </w:p>
    <w:p w14:paraId="3F053E3E" w14:textId="77777777" w:rsidR="009D5245" w:rsidRDefault="009D5245" w:rsidP="0063379D">
      <w:pPr>
        <w:ind w:left="720" w:hanging="720"/>
        <w:rPr>
          <w:b/>
          <w:bCs/>
        </w:rPr>
      </w:pPr>
    </w:p>
    <w:p w14:paraId="47319FDF" w14:textId="77777777" w:rsidR="009D5245" w:rsidRDefault="009D5245" w:rsidP="0063379D">
      <w:pPr>
        <w:ind w:left="720" w:hanging="720"/>
        <w:rPr>
          <w:b/>
          <w:bCs/>
        </w:rPr>
      </w:pPr>
    </w:p>
    <w:p w14:paraId="55CF1590" w14:textId="77777777" w:rsidR="009D5245" w:rsidRDefault="009D5245" w:rsidP="0063379D">
      <w:pPr>
        <w:ind w:left="720" w:hanging="720"/>
        <w:rPr>
          <w:b/>
          <w:bCs/>
        </w:rPr>
      </w:pPr>
    </w:p>
    <w:p w14:paraId="047B1034" w14:textId="77777777" w:rsidR="009D5245" w:rsidRDefault="009D5245" w:rsidP="0063379D">
      <w:pPr>
        <w:ind w:left="720" w:hanging="720"/>
        <w:rPr>
          <w:b/>
          <w:bCs/>
        </w:rPr>
      </w:pPr>
    </w:p>
    <w:p w14:paraId="00295B09" w14:textId="77777777" w:rsidR="009D5245" w:rsidRDefault="009D5245" w:rsidP="0063379D">
      <w:pPr>
        <w:ind w:left="720" w:hanging="720"/>
        <w:rPr>
          <w:b/>
          <w:bCs/>
        </w:rPr>
      </w:pPr>
    </w:p>
    <w:p w14:paraId="4D9607F7" w14:textId="77777777" w:rsidR="009D5245" w:rsidRDefault="009D5245" w:rsidP="0063379D">
      <w:pPr>
        <w:ind w:left="720" w:hanging="720"/>
        <w:rPr>
          <w:b/>
          <w:bCs/>
        </w:rPr>
      </w:pPr>
    </w:p>
    <w:p w14:paraId="0FBC6235" w14:textId="77777777" w:rsidR="009D5245" w:rsidRDefault="009D5245" w:rsidP="0063379D">
      <w:pPr>
        <w:ind w:left="720" w:hanging="720"/>
        <w:rPr>
          <w:b/>
          <w:bCs/>
        </w:rPr>
      </w:pPr>
    </w:p>
    <w:p w14:paraId="49103417" w14:textId="77777777" w:rsidR="009D5245" w:rsidRDefault="009D5245" w:rsidP="0063379D">
      <w:pPr>
        <w:ind w:left="720" w:hanging="720"/>
        <w:rPr>
          <w:b/>
          <w:bCs/>
        </w:rPr>
      </w:pPr>
    </w:p>
    <w:p w14:paraId="0DAB2FF9" w14:textId="77777777" w:rsidR="009D5245" w:rsidRDefault="009D5245" w:rsidP="0063379D">
      <w:pPr>
        <w:ind w:left="720" w:hanging="720"/>
        <w:rPr>
          <w:b/>
          <w:bCs/>
        </w:rPr>
      </w:pPr>
    </w:p>
    <w:p w14:paraId="7B5C2038" w14:textId="77777777" w:rsidR="009D5245" w:rsidRDefault="009D5245" w:rsidP="0063379D">
      <w:pPr>
        <w:ind w:left="720" w:hanging="720"/>
        <w:rPr>
          <w:b/>
          <w:bCs/>
        </w:rPr>
      </w:pPr>
    </w:p>
    <w:p w14:paraId="184D1076" w14:textId="77777777" w:rsidR="009D5245" w:rsidRDefault="009D5245" w:rsidP="0063379D">
      <w:pPr>
        <w:ind w:left="720" w:hanging="720"/>
        <w:rPr>
          <w:b/>
          <w:bCs/>
        </w:rPr>
      </w:pPr>
    </w:p>
    <w:p w14:paraId="5F7D4C1E" w14:textId="77777777" w:rsidR="009D5245" w:rsidRDefault="009D5245" w:rsidP="0063379D">
      <w:pPr>
        <w:ind w:left="720" w:hanging="720"/>
        <w:rPr>
          <w:b/>
          <w:bCs/>
        </w:rPr>
      </w:pPr>
    </w:p>
    <w:p w14:paraId="64DDFF27" w14:textId="77777777" w:rsidR="009D5245" w:rsidRDefault="009D5245" w:rsidP="0063379D">
      <w:pPr>
        <w:ind w:left="720" w:hanging="720"/>
        <w:rPr>
          <w:b/>
          <w:bCs/>
        </w:rPr>
      </w:pPr>
    </w:p>
    <w:p w14:paraId="3392565B" w14:textId="77777777" w:rsidR="009D5245" w:rsidRDefault="009D5245" w:rsidP="0063379D">
      <w:pPr>
        <w:ind w:left="720" w:hanging="720"/>
        <w:rPr>
          <w:b/>
          <w:bCs/>
        </w:rPr>
      </w:pPr>
    </w:p>
    <w:p w14:paraId="1007BD13" w14:textId="77777777" w:rsidR="009D5245" w:rsidRDefault="009D5245" w:rsidP="0063379D">
      <w:pPr>
        <w:ind w:left="720" w:hanging="720"/>
        <w:rPr>
          <w:b/>
          <w:bCs/>
        </w:rPr>
      </w:pPr>
    </w:p>
    <w:p w14:paraId="13ED377B" w14:textId="77777777" w:rsidR="009D5245" w:rsidRDefault="009D5245" w:rsidP="0063379D">
      <w:pPr>
        <w:ind w:left="720" w:hanging="720"/>
        <w:rPr>
          <w:b/>
          <w:bCs/>
        </w:rPr>
      </w:pPr>
    </w:p>
    <w:p w14:paraId="0E76184B" w14:textId="77777777" w:rsidR="009D5245" w:rsidRDefault="009D5245" w:rsidP="0063379D">
      <w:pPr>
        <w:ind w:left="720" w:hanging="720"/>
        <w:rPr>
          <w:b/>
          <w:bCs/>
        </w:rPr>
      </w:pPr>
    </w:p>
    <w:p w14:paraId="638EA7F9" w14:textId="77777777" w:rsidR="009D5245" w:rsidRDefault="009D5245" w:rsidP="0063379D">
      <w:pPr>
        <w:ind w:left="720" w:hanging="720"/>
        <w:rPr>
          <w:b/>
          <w:bCs/>
        </w:rPr>
      </w:pPr>
    </w:p>
    <w:p w14:paraId="72CED42B" w14:textId="77777777" w:rsidR="009D5245" w:rsidRDefault="009D5245" w:rsidP="0063379D">
      <w:pPr>
        <w:ind w:left="720" w:hanging="720"/>
        <w:rPr>
          <w:b/>
          <w:bCs/>
        </w:rPr>
      </w:pPr>
    </w:p>
    <w:p w14:paraId="03AE783A" w14:textId="77777777" w:rsidR="009D5245" w:rsidRDefault="009D5245" w:rsidP="0063379D">
      <w:pPr>
        <w:ind w:left="720" w:hanging="720"/>
        <w:rPr>
          <w:b/>
          <w:bCs/>
        </w:rPr>
      </w:pPr>
    </w:p>
    <w:p w14:paraId="5746ED42" w14:textId="77777777" w:rsidR="009D5245" w:rsidRDefault="009D5245" w:rsidP="0063379D">
      <w:pPr>
        <w:ind w:left="720" w:hanging="720"/>
        <w:rPr>
          <w:b/>
          <w:bCs/>
        </w:rPr>
      </w:pPr>
    </w:p>
    <w:p w14:paraId="5708F2EA" w14:textId="77777777" w:rsidR="009D5245" w:rsidRDefault="009D5245" w:rsidP="0063379D">
      <w:pPr>
        <w:ind w:left="720" w:hanging="720"/>
        <w:rPr>
          <w:b/>
          <w:bCs/>
        </w:rPr>
      </w:pPr>
    </w:p>
    <w:p w14:paraId="0D5BD11B" w14:textId="77777777" w:rsidR="009D5245" w:rsidRDefault="009D5245" w:rsidP="0063379D">
      <w:pPr>
        <w:ind w:left="720" w:hanging="720"/>
        <w:rPr>
          <w:b/>
          <w:bCs/>
        </w:rPr>
      </w:pPr>
    </w:p>
    <w:p w14:paraId="1671A0F9" w14:textId="77777777" w:rsidR="009D5245" w:rsidRDefault="009D5245" w:rsidP="0063379D">
      <w:pPr>
        <w:ind w:left="720" w:hanging="720"/>
        <w:rPr>
          <w:b/>
          <w:bCs/>
        </w:rPr>
      </w:pPr>
    </w:p>
    <w:p w14:paraId="203931B9" w14:textId="77777777" w:rsidR="009D5245" w:rsidRDefault="009D5245" w:rsidP="0063379D">
      <w:pPr>
        <w:ind w:left="720" w:hanging="720"/>
        <w:rPr>
          <w:b/>
          <w:bCs/>
        </w:rPr>
      </w:pPr>
    </w:p>
    <w:p w14:paraId="4D3541B3" w14:textId="77777777" w:rsidR="009D5245" w:rsidRDefault="009D5245" w:rsidP="0063379D">
      <w:pPr>
        <w:ind w:left="720" w:hanging="720"/>
        <w:rPr>
          <w:b/>
          <w:bCs/>
        </w:rPr>
      </w:pPr>
    </w:p>
    <w:p w14:paraId="0F265269" w14:textId="77777777" w:rsidR="009D5245" w:rsidRDefault="009D5245" w:rsidP="0063379D">
      <w:pPr>
        <w:ind w:left="720" w:hanging="720"/>
        <w:rPr>
          <w:b/>
          <w:bCs/>
        </w:rPr>
      </w:pPr>
    </w:p>
    <w:p w14:paraId="4C344C94" w14:textId="77777777" w:rsidR="009D5245" w:rsidRDefault="009D5245" w:rsidP="0063379D">
      <w:pPr>
        <w:ind w:left="720" w:hanging="720"/>
        <w:rPr>
          <w:b/>
          <w:bCs/>
        </w:rPr>
      </w:pPr>
    </w:p>
    <w:p w14:paraId="0D6A99B8" w14:textId="77777777" w:rsidR="009D5245" w:rsidRDefault="009D5245" w:rsidP="0063379D">
      <w:pPr>
        <w:ind w:left="720" w:hanging="720"/>
        <w:rPr>
          <w:b/>
          <w:bCs/>
        </w:rPr>
      </w:pPr>
    </w:p>
    <w:p w14:paraId="4D97D40D" w14:textId="77777777" w:rsidR="00635ACF" w:rsidRDefault="00635ACF" w:rsidP="002D6834">
      <w:pPr>
        <w:rPr>
          <w:sz w:val="22"/>
        </w:rPr>
      </w:pPr>
    </w:p>
    <w:p w14:paraId="54AED701" w14:textId="77777777" w:rsidR="00635ACF" w:rsidRDefault="00635ACF" w:rsidP="002D6834">
      <w:pPr>
        <w:rPr>
          <w:sz w:val="22"/>
        </w:rPr>
      </w:pPr>
    </w:p>
    <w:p w14:paraId="527B2ADD" w14:textId="77777777" w:rsidR="00635ACF" w:rsidRDefault="00635ACF" w:rsidP="002D6834">
      <w:pPr>
        <w:rPr>
          <w:sz w:val="22"/>
        </w:rPr>
      </w:pPr>
    </w:p>
    <w:p w14:paraId="5A283088" w14:textId="77777777" w:rsidR="00635ACF" w:rsidRDefault="00635ACF" w:rsidP="002D6834">
      <w:pPr>
        <w:rPr>
          <w:sz w:val="22"/>
        </w:rPr>
      </w:pPr>
    </w:p>
    <w:p w14:paraId="52DABFDA" w14:textId="77777777" w:rsidR="00635ACF" w:rsidRDefault="00635ACF" w:rsidP="002D6834">
      <w:pPr>
        <w:rPr>
          <w:sz w:val="22"/>
        </w:rPr>
      </w:pPr>
    </w:p>
    <w:p w14:paraId="2CFEDDFF" w14:textId="77777777" w:rsidR="00AD65B7" w:rsidRDefault="00AD65B7" w:rsidP="008A722F">
      <w:pPr>
        <w:rPr>
          <w:b/>
          <w:bCs/>
          <w:caps/>
          <w:sz w:val="28"/>
          <w:szCs w:val="28"/>
        </w:rPr>
      </w:pPr>
    </w:p>
    <w:p w14:paraId="48974445" w14:textId="77777777" w:rsidR="00AD65B7" w:rsidRPr="0024248F" w:rsidRDefault="00AD65B7" w:rsidP="00AD65B7">
      <w:pPr>
        <w:ind w:left="720" w:hanging="720"/>
        <w:jc w:val="center"/>
        <w:rPr>
          <w:b/>
          <w:bCs/>
          <w:caps/>
          <w:sz w:val="28"/>
          <w:szCs w:val="28"/>
        </w:rPr>
      </w:pPr>
      <w:r w:rsidRPr="0024248F">
        <w:rPr>
          <w:b/>
          <w:bCs/>
          <w:caps/>
          <w:sz w:val="28"/>
          <w:szCs w:val="28"/>
        </w:rPr>
        <w:lastRenderedPageBreak/>
        <w:t>Graduate supervision</w:t>
      </w:r>
    </w:p>
    <w:p w14:paraId="6E22F397" w14:textId="77777777" w:rsidR="00AD65B7" w:rsidRPr="0024248F" w:rsidRDefault="00AD65B7" w:rsidP="00AD65B7">
      <w:pPr>
        <w:ind w:left="720" w:hanging="720"/>
        <w:rPr>
          <w:b/>
          <w:bCs/>
        </w:rPr>
      </w:pPr>
    </w:p>
    <w:p w14:paraId="4DE7D09B" w14:textId="77777777" w:rsidR="00AD65B7" w:rsidRPr="0024248F" w:rsidRDefault="00AD65B7" w:rsidP="00AD65B7">
      <w:pPr>
        <w:jc w:val="center"/>
        <w:rPr>
          <w:sz w:val="28"/>
          <w:szCs w:val="32"/>
        </w:rPr>
      </w:pPr>
      <w:r w:rsidRPr="0024248F">
        <w:rPr>
          <w:sz w:val="28"/>
          <w:szCs w:val="32"/>
        </w:rPr>
        <w:t>Summary of Graduate Dissertation (Doctoral) Supervision</w:t>
      </w:r>
    </w:p>
    <w:p w14:paraId="513AA1C0" w14:textId="77777777" w:rsidR="009603C0" w:rsidRDefault="009603C0" w:rsidP="0063379D">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9603C0" w:rsidRPr="00FC09E4" w14:paraId="4C3D772E" w14:textId="77777777" w:rsidTr="00FC09E4">
        <w:tc>
          <w:tcPr>
            <w:tcW w:w="1468" w:type="pct"/>
            <w:tcBorders>
              <w:top w:val="single" w:sz="12" w:space="0" w:color="000000"/>
              <w:bottom w:val="single" w:sz="12" w:space="0" w:color="000000"/>
              <w:right w:val="nil"/>
            </w:tcBorders>
            <w:shd w:val="clear" w:color="auto" w:fill="auto"/>
            <w:vAlign w:val="center"/>
          </w:tcPr>
          <w:p w14:paraId="515C1B9D" w14:textId="77777777" w:rsidR="009603C0" w:rsidRPr="00FC09E4" w:rsidRDefault="009603C0" w:rsidP="00485D9D">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9C4035" w14:textId="77777777" w:rsidR="009603C0" w:rsidRPr="00FC09E4" w:rsidRDefault="009603C0" w:rsidP="00485D9D">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665819DA" w14:textId="77777777" w:rsidR="009603C0" w:rsidRPr="00FC09E4" w:rsidRDefault="009603C0" w:rsidP="00485D9D">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5CE4AFE9" w14:textId="77777777" w:rsidR="009603C0" w:rsidRPr="00FC09E4" w:rsidRDefault="009603C0" w:rsidP="00485D9D">
            <w:pPr>
              <w:rPr>
                <w:b/>
                <w:bCs/>
                <w:iCs/>
              </w:rPr>
            </w:pPr>
            <w:r w:rsidRPr="00FC09E4">
              <w:rPr>
                <w:b/>
                <w:bCs/>
                <w:iCs/>
              </w:rPr>
              <w:t>Placement</w:t>
            </w:r>
          </w:p>
        </w:tc>
      </w:tr>
      <w:tr w:rsidR="009603C0" w14:paraId="11A5903B" w14:textId="77777777" w:rsidTr="00FC09E4">
        <w:tc>
          <w:tcPr>
            <w:tcW w:w="1468" w:type="pct"/>
            <w:tcBorders>
              <w:top w:val="single" w:sz="12" w:space="0" w:color="000000"/>
              <w:right w:val="nil"/>
            </w:tcBorders>
            <w:shd w:val="pct25" w:color="auto" w:fill="auto"/>
          </w:tcPr>
          <w:p w14:paraId="6D11EB03" w14:textId="77777777" w:rsidR="009603C0" w:rsidRPr="00AD65B7" w:rsidRDefault="00BE17C1" w:rsidP="00485D9D">
            <w:r>
              <w:t>Katie Massana</w:t>
            </w:r>
            <w:r w:rsidR="009603C0" w:rsidRPr="00AD65B7">
              <w:t xml:space="preserve"> </w:t>
            </w:r>
          </w:p>
        </w:tc>
        <w:tc>
          <w:tcPr>
            <w:tcW w:w="1084" w:type="pct"/>
            <w:tcBorders>
              <w:top w:val="single" w:sz="12" w:space="0" w:color="000000"/>
            </w:tcBorders>
            <w:shd w:val="pct25" w:color="auto" w:fill="auto"/>
          </w:tcPr>
          <w:p w14:paraId="6371C0FB" w14:textId="77777777" w:rsidR="009603C0" w:rsidRPr="00AD65B7" w:rsidRDefault="009603C0" w:rsidP="00BE17C1">
            <w:r w:rsidRPr="00AD65B7">
              <w:t xml:space="preserve">Started Fall </w:t>
            </w:r>
            <w:r w:rsidR="00BE17C1">
              <w:t>2012</w:t>
            </w:r>
          </w:p>
        </w:tc>
        <w:tc>
          <w:tcPr>
            <w:tcW w:w="1528" w:type="pct"/>
            <w:tcBorders>
              <w:top w:val="single" w:sz="12" w:space="0" w:color="000000"/>
            </w:tcBorders>
            <w:shd w:val="pct25" w:color="auto" w:fill="auto"/>
          </w:tcPr>
          <w:p w14:paraId="1E0556CB" w14:textId="77777777" w:rsidR="009603C0" w:rsidRPr="00AD65B7" w:rsidRDefault="00A32F86" w:rsidP="00485D9D">
            <w:r>
              <w:t>Statistical biogeography</w:t>
            </w:r>
          </w:p>
        </w:tc>
        <w:tc>
          <w:tcPr>
            <w:tcW w:w="920" w:type="pct"/>
            <w:tcBorders>
              <w:top w:val="single" w:sz="12" w:space="0" w:color="000000"/>
              <w:left w:val="nil"/>
              <w:bottom w:val="nil"/>
              <w:right w:val="nil"/>
              <w:tl2br w:val="nil"/>
              <w:tr2bl w:val="nil"/>
            </w:tcBorders>
            <w:shd w:val="pct25" w:color="auto" w:fill="auto"/>
          </w:tcPr>
          <w:p w14:paraId="4DDF7C04" w14:textId="77777777" w:rsidR="009603C0" w:rsidRPr="00AD65B7" w:rsidRDefault="009603C0" w:rsidP="00485D9D"/>
        </w:tc>
      </w:tr>
      <w:tr w:rsidR="009603C0" w14:paraId="374EF24B" w14:textId="77777777" w:rsidTr="00170E2A">
        <w:tc>
          <w:tcPr>
            <w:tcW w:w="1468" w:type="pct"/>
            <w:tcBorders>
              <w:top w:val="single" w:sz="8" w:space="0" w:color="000000"/>
              <w:bottom w:val="single" w:sz="8" w:space="0" w:color="000000"/>
              <w:right w:val="nil"/>
            </w:tcBorders>
            <w:shd w:val="clear" w:color="auto" w:fill="auto"/>
          </w:tcPr>
          <w:p w14:paraId="179AD4B1" w14:textId="77777777" w:rsidR="009603C0" w:rsidRPr="00BE17C1" w:rsidRDefault="00BE17C1" w:rsidP="00485D9D">
            <w:pPr>
              <w:rPr>
                <w:bCs/>
              </w:rPr>
            </w:pPr>
            <w:r>
              <w:rPr>
                <w:bCs/>
              </w:rPr>
              <w:t>Jen Bosco (advisor Riechert; I am co-advisor)</w:t>
            </w:r>
          </w:p>
        </w:tc>
        <w:tc>
          <w:tcPr>
            <w:tcW w:w="1084" w:type="pct"/>
            <w:tcBorders>
              <w:top w:val="single" w:sz="6" w:space="0" w:color="000000"/>
              <w:bottom w:val="single" w:sz="6" w:space="0" w:color="000000"/>
            </w:tcBorders>
            <w:shd w:val="clear" w:color="auto" w:fill="auto"/>
          </w:tcPr>
          <w:p w14:paraId="29DE590D" w14:textId="77777777" w:rsidR="009603C0" w:rsidRPr="00AD65B7" w:rsidRDefault="009603C0" w:rsidP="00BE17C1">
            <w:r w:rsidRPr="00AD65B7">
              <w:t xml:space="preserve">Started Fall </w:t>
            </w:r>
            <w:r w:rsidR="00BE17C1">
              <w:t>2012</w:t>
            </w:r>
          </w:p>
        </w:tc>
        <w:tc>
          <w:tcPr>
            <w:tcW w:w="1528" w:type="pct"/>
            <w:tcBorders>
              <w:top w:val="single" w:sz="6" w:space="0" w:color="000000"/>
              <w:bottom w:val="single" w:sz="6" w:space="0" w:color="000000"/>
            </w:tcBorders>
            <w:shd w:val="clear" w:color="auto" w:fill="auto"/>
          </w:tcPr>
          <w:p w14:paraId="520B1DE4" w14:textId="77777777" w:rsidR="009603C0" w:rsidRPr="00AD65B7" w:rsidRDefault="00E97A44" w:rsidP="00485D9D">
            <w:r>
              <w:t>Evolution of spider behavioral traits</w:t>
            </w:r>
          </w:p>
        </w:tc>
        <w:tc>
          <w:tcPr>
            <w:tcW w:w="920" w:type="pct"/>
            <w:tcBorders>
              <w:top w:val="single" w:sz="6" w:space="0" w:color="000000"/>
              <w:left w:val="nil"/>
              <w:bottom w:val="single" w:sz="6" w:space="0" w:color="000000"/>
              <w:right w:val="nil"/>
            </w:tcBorders>
            <w:shd w:val="clear" w:color="auto" w:fill="auto"/>
          </w:tcPr>
          <w:p w14:paraId="0F868953" w14:textId="77777777" w:rsidR="009603C0" w:rsidRPr="00AD65B7" w:rsidRDefault="009603C0" w:rsidP="00485D9D"/>
        </w:tc>
      </w:tr>
      <w:tr w:rsidR="00170E2A" w14:paraId="01F4C0EF" w14:textId="77777777" w:rsidTr="00220D5B">
        <w:tc>
          <w:tcPr>
            <w:tcW w:w="1468" w:type="pct"/>
            <w:tcBorders>
              <w:top w:val="single" w:sz="8" w:space="0" w:color="000000"/>
              <w:right w:val="nil"/>
            </w:tcBorders>
            <w:shd w:val="clear" w:color="auto" w:fill="BFBFBF" w:themeFill="background1" w:themeFillShade="BF"/>
          </w:tcPr>
          <w:p w14:paraId="7ABA0214" w14:textId="259A3E3C" w:rsidR="00170E2A" w:rsidRDefault="00170E2A" w:rsidP="00485D9D">
            <w:pPr>
              <w:rPr>
                <w:bCs/>
              </w:rPr>
            </w:pPr>
            <w:r>
              <w:rPr>
                <w:bCs/>
              </w:rPr>
              <w:t>Orlando Schwery</w:t>
            </w:r>
          </w:p>
        </w:tc>
        <w:tc>
          <w:tcPr>
            <w:tcW w:w="1084" w:type="pct"/>
            <w:tcBorders>
              <w:top w:val="single" w:sz="6" w:space="0" w:color="000000"/>
            </w:tcBorders>
            <w:shd w:val="clear" w:color="auto" w:fill="BFBFBF" w:themeFill="background1" w:themeFillShade="BF"/>
          </w:tcPr>
          <w:p w14:paraId="4CEEB7F8" w14:textId="29523A20" w:rsidR="00170E2A" w:rsidRPr="00AD65B7" w:rsidRDefault="00170E2A" w:rsidP="00BE17C1">
            <w:r>
              <w:t>Started Fall 2014</w:t>
            </w:r>
          </w:p>
        </w:tc>
        <w:tc>
          <w:tcPr>
            <w:tcW w:w="1528" w:type="pct"/>
            <w:tcBorders>
              <w:top w:val="single" w:sz="6" w:space="0" w:color="000000"/>
            </w:tcBorders>
            <w:shd w:val="clear" w:color="auto" w:fill="BFBFBF" w:themeFill="background1" w:themeFillShade="BF"/>
          </w:tcPr>
          <w:p w14:paraId="7D1484EC" w14:textId="1F67D808" w:rsidR="00170E2A" w:rsidRDefault="00170E2A" w:rsidP="00485D9D">
            <w:r>
              <w:t xml:space="preserve">Phylogenetic </w:t>
            </w:r>
            <w:r w:rsidR="00220D5B">
              <w:t>methods</w:t>
            </w:r>
          </w:p>
        </w:tc>
        <w:tc>
          <w:tcPr>
            <w:tcW w:w="920" w:type="pct"/>
            <w:tcBorders>
              <w:top w:val="single" w:sz="6" w:space="0" w:color="000000"/>
              <w:left w:val="nil"/>
              <w:bottom w:val="single" w:sz="6" w:space="0" w:color="000000"/>
              <w:right w:val="nil"/>
            </w:tcBorders>
            <w:shd w:val="clear" w:color="auto" w:fill="BFBFBF" w:themeFill="background1" w:themeFillShade="BF"/>
          </w:tcPr>
          <w:p w14:paraId="173C5E27" w14:textId="77777777" w:rsidR="00170E2A" w:rsidRPr="00AD65B7" w:rsidRDefault="00170E2A" w:rsidP="00485D9D"/>
        </w:tc>
      </w:tr>
    </w:tbl>
    <w:p w14:paraId="6AB2097A" w14:textId="77777777" w:rsidR="00665115" w:rsidRDefault="00665115" w:rsidP="009603C0">
      <w:pPr>
        <w:jc w:val="center"/>
        <w:rPr>
          <w:rFonts w:ascii="Arial Rounded MT Bold" w:hAnsi="Arial Rounded MT Bold"/>
          <w:sz w:val="28"/>
          <w:szCs w:val="32"/>
        </w:rPr>
      </w:pPr>
    </w:p>
    <w:p w14:paraId="4B226C2E" w14:textId="77777777" w:rsidR="0040796D" w:rsidRDefault="0040796D" w:rsidP="00AD65B7">
      <w:pPr>
        <w:adjustRightInd w:val="0"/>
        <w:jc w:val="center"/>
        <w:rPr>
          <w:b/>
          <w:caps/>
          <w:sz w:val="28"/>
          <w:szCs w:val="28"/>
        </w:rPr>
      </w:pPr>
    </w:p>
    <w:p w14:paraId="029CF8E8" w14:textId="77777777" w:rsidR="0040796D" w:rsidRDefault="0040796D" w:rsidP="00AD65B7">
      <w:pPr>
        <w:adjustRightInd w:val="0"/>
        <w:jc w:val="center"/>
        <w:rPr>
          <w:b/>
          <w:caps/>
          <w:sz w:val="28"/>
          <w:szCs w:val="28"/>
        </w:rPr>
      </w:pPr>
    </w:p>
    <w:p w14:paraId="56686103" w14:textId="7C6BE2EF" w:rsidR="00170E2A" w:rsidRPr="0024248F" w:rsidRDefault="00170E2A" w:rsidP="00170E2A">
      <w:pPr>
        <w:jc w:val="center"/>
        <w:rPr>
          <w:sz w:val="28"/>
          <w:szCs w:val="32"/>
        </w:rPr>
      </w:pPr>
      <w:r w:rsidRPr="0024248F">
        <w:rPr>
          <w:sz w:val="28"/>
          <w:szCs w:val="32"/>
        </w:rPr>
        <w:t>Summary of Graduate Dissertation (</w:t>
      </w:r>
      <w:r>
        <w:rPr>
          <w:sz w:val="28"/>
          <w:szCs w:val="32"/>
        </w:rPr>
        <w:t>Masters</w:t>
      </w:r>
      <w:r w:rsidRPr="0024248F">
        <w:rPr>
          <w:sz w:val="28"/>
          <w:szCs w:val="32"/>
        </w:rPr>
        <w:t>) Supervision</w:t>
      </w:r>
    </w:p>
    <w:p w14:paraId="7D5EA4C0" w14:textId="77777777" w:rsidR="00170E2A" w:rsidRDefault="00170E2A" w:rsidP="00170E2A">
      <w:pPr>
        <w:ind w:left="720" w:hanging="720"/>
        <w:rPr>
          <w:b/>
          <w:bCs/>
        </w:rPr>
      </w:pPr>
    </w:p>
    <w:tbl>
      <w:tblPr>
        <w:tblW w:w="5000" w:type="pct"/>
        <w:tblBorders>
          <w:top w:val="single" w:sz="12" w:space="0" w:color="000000"/>
          <w:bottom w:val="single" w:sz="8" w:space="0" w:color="000000"/>
          <w:insideH w:val="single" w:sz="8" w:space="0" w:color="000000"/>
        </w:tblBorders>
        <w:tblLook w:val="01E0" w:firstRow="1" w:lastRow="1" w:firstColumn="1" w:lastColumn="1" w:noHBand="0" w:noVBand="0"/>
      </w:tblPr>
      <w:tblGrid>
        <w:gridCol w:w="2812"/>
        <w:gridCol w:w="2076"/>
        <w:gridCol w:w="2926"/>
        <w:gridCol w:w="1762"/>
      </w:tblGrid>
      <w:tr w:rsidR="00170E2A" w:rsidRPr="00FC09E4" w14:paraId="47F1FED9" w14:textId="77777777" w:rsidTr="00220D5B">
        <w:tc>
          <w:tcPr>
            <w:tcW w:w="1468" w:type="pct"/>
            <w:tcBorders>
              <w:top w:val="single" w:sz="12" w:space="0" w:color="000000"/>
              <w:bottom w:val="single" w:sz="12" w:space="0" w:color="000000"/>
              <w:right w:val="nil"/>
            </w:tcBorders>
            <w:shd w:val="clear" w:color="auto" w:fill="auto"/>
            <w:vAlign w:val="center"/>
          </w:tcPr>
          <w:p w14:paraId="32E352D6" w14:textId="77777777" w:rsidR="00170E2A" w:rsidRPr="00FC09E4" w:rsidRDefault="00170E2A" w:rsidP="00170E2A">
            <w:pPr>
              <w:rPr>
                <w:b/>
                <w:i/>
                <w:iCs/>
              </w:rPr>
            </w:pPr>
            <w:r w:rsidRPr="00FC09E4">
              <w:rPr>
                <w:b/>
                <w:i/>
                <w:iCs/>
              </w:rPr>
              <w:t>Name</w:t>
            </w:r>
          </w:p>
        </w:tc>
        <w:tc>
          <w:tcPr>
            <w:tcW w:w="1084" w:type="pct"/>
            <w:tcBorders>
              <w:top w:val="single" w:sz="12" w:space="0" w:color="000000"/>
              <w:bottom w:val="single" w:sz="12" w:space="0" w:color="000000"/>
            </w:tcBorders>
            <w:shd w:val="clear" w:color="auto" w:fill="auto"/>
            <w:vAlign w:val="center"/>
          </w:tcPr>
          <w:p w14:paraId="55EDA399" w14:textId="77777777" w:rsidR="00170E2A" w:rsidRPr="00FC09E4" w:rsidRDefault="00170E2A" w:rsidP="00170E2A">
            <w:pPr>
              <w:rPr>
                <w:b/>
                <w:i/>
                <w:iCs/>
              </w:rPr>
            </w:pPr>
            <w:r w:rsidRPr="00FC09E4">
              <w:rPr>
                <w:b/>
                <w:i/>
                <w:iCs/>
              </w:rPr>
              <w:t>Graduation Year</w:t>
            </w:r>
          </w:p>
        </w:tc>
        <w:tc>
          <w:tcPr>
            <w:tcW w:w="1528" w:type="pct"/>
            <w:tcBorders>
              <w:top w:val="single" w:sz="12" w:space="0" w:color="000000"/>
              <w:bottom w:val="single" w:sz="12" w:space="0" w:color="000000"/>
            </w:tcBorders>
            <w:shd w:val="clear" w:color="auto" w:fill="auto"/>
            <w:vAlign w:val="center"/>
          </w:tcPr>
          <w:p w14:paraId="18AA05D7" w14:textId="77777777" w:rsidR="00170E2A" w:rsidRPr="00FC09E4" w:rsidRDefault="00170E2A" w:rsidP="00170E2A">
            <w:pPr>
              <w:rPr>
                <w:b/>
                <w:i/>
                <w:iCs/>
              </w:rPr>
            </w:pPr>
            <w:r w:rsidRPr="00FC09E4">
              <w:rPr>
                <w:b/>
                <w:i/>
                <w:iCs/>
              </w:rPr>
              <w:t>Dissertation Title</w:t>
            </w:r>
          </w:p>
        </w:tc>
        <w:tc>
          <w:tcPr>
            <w:tcW w:w="920" w:type="pct"/>
            <w:tcBorders>
              <w:top w:val="single" w:sz="12" w:space="0" w:color="000000"/>
              <w:left w:val="nil"/>
              <w:bottom w:val="single" w:sz="12" w:space="0" w:color="000000"/>
              <w:right w:val="nil"/>
            </w:tcBorders>
            <w:shd w:val="clear" w:color="auto" w:fill="auto"/>
            <w:vAlign w:val="center"/>
          </w:tcPr>
          <w:p w14:paraId="4DAEDA1A" w14:textId="77777777" w:rsidR="00170E2A" w:rsidRPr="00FC09E4" w:rsidRDefault="00170E2A" w:rsidP="00170E2A">
            <w:pPr>
              <w:rPr>
                <w:b/>
                <w:bCs/>
                <w:iCs/>
              </w:rPr>
            </w:pPr>
            <w:r w:rsidRPr="00FC09E4">
              <w:rPr>
                <w:b/>
                <w:bCs/>
                <w:iCs/>
              </w:rPr>
              <w:t>Placement</w:t>
            </w:r>
          </w:p>
        </w:tc>
      </w:tr>
      <w:tr w:rsidR="00170E2A" w14:paraId="5E753FA7" w14:textId="77777777" w:rsidTr="00220D5B">
        <w:tc>
          <w:tcPr>
            <w:tcW w:w="1468" w:type="pct"/>
            <w:tcBorders>
              <w:top w:val="single" w:sz="12" w:space="0" w:color="000000"/>
              <w:right w:val="nil"/>
            </w:tcBorders>
            <w:shd w:val="pct25" w:color="auto" w:fill="auto"/>
          </w:tcPr>
          <w:p w14:paraId="29CA97C9" w14:textId="2EF6C1F2" w:rsidR="00170E2A" w:rsidRPr="00AD65B7" w:rsidRDefault="00170E2A" w:rsidP="00170E2A">
            <w:r>
              <w:t>Sam Borstein</w:t>
            </w:r>
          </w:p>
        </w:tc>
        <w:tc>
          <w:tcPr>
            <w:tcW w:w="1084" w:type="pct"/>
            <w:tcBorders>
              <w:top w:val="single" w:sz="12" w:space="0" w:color="000000"/>
            </w:tcBorders>
            <w:shd w:val="pct25" w:color="auto" w:fill="auto"/>
          </w:tcPr>
          <w:p w14:paraId="5C2DC266" w14:textId="51C06D54" w:rsidR="00170E2A" w:rsidRPr="00AD65B7" w:rsidRDefault="00170E2A" w:rsidP="00170E2A">
            <w:r w:rsidRPr="00AD65B7">
              <w:t xml:space="preserve">Started Fall </w:t>
            </w:r>
            <w:r>
              <w:t>2013</w:t>
            </w:r>
          </w:p>
        </w:tc>
        <w:tc>
          <w:tcPr>
            <w:tcW w:w="1528" w:type="pct"/>
            <w:tcBorders>
              <w:top w:val="single" w:sz="12" w:space="0" w:color="000000"/>
            </w:tcBorders>
            <w:shd w:val="pct25" w:color="auto" w:fill="auto"/>
          </w:tcPr>
          <w:p w14:paraId="6287AEBA" w14:textId="4D391D39" w:rsidR="00170E2A" w:rsidRPr="00AD65B7" w:rsidRDefault="00170E2A" w:rsidP="00170E2A">
            <w:r>
              <w:t>Cichlid evolution</w:t>
            </w:r>
          </w:p>
        </w:tc>
        <w:tc>
          <w:tcPr>
            <w:tcW w:w="920" w:type="pct"/>
            <w:tcBorders>
              <w:top w:val="single" w:sz="12" w:space="0" w:color="000000"/>
              <w:left w:val="nil"/>
              <w:bottom w:val="single" w:sz="4" w:space="0" w:color="auto"/>
              <w:right w:val="nil"/>
              <w:tl2br w:val="nil"/>
              <w:tr2bl w:val="nil"/>
            </w:tcBorders>
            <w:shd w:val="pct25" w:color="auto" w:fill="auto"/>
          </w:tcPr>
          <w:p w14:paraId="0A46F016" w14:textId="77777777" w:rsidR="00170E2A" w:rsidRPr="00AD65B7" w:rsidRDefault="00170E2A" w:rsidP="00170E2A"/>
        </w:tc>
      </w:tr>
    </w:tbl>
    <w:p w14:paraId="325BB44D" w14:textId="77777777" w:rsidR="00170E2A" w:rsidRDefault="00170E2A" w:rsidP="00170E2A">
      <w:pPr>
        <w:jc w:val="center"/>
        <w:rPr>
          <w:rFonts w:ascii="Arial Rounded MT Bold" w:hAnsi="Arial Rounded MT Bold"/>
          <w:sz w:val="28"/>
          <w:szCs w:val="32"/>
        </w:rPr>
      </w:pPr>
    </w:p>
    <w:p w14:paraId="0320B981" w14:textId="77777777" w:rsidR="00170E2A" w:rsidRDefault="00170E2A" w:rsidP="00170E2A">
      <w:pPr>
        <w:adjustRightInd w:val="0"/>
        <w:jc w:val="center"/>
        <w:rPr>
          <w:b/>
          <w:caps/>
          <w:sz w:val="28"/>
          <w:szCs w:val="28"/>
        </w:rPr>
      </w:pPr>
    </w:p>
    <w:p w14:paraId="197940F0" w14:textId="77777777" w:rsidR="00170E2A" w:rsidRDefault="00170E2A" w:rsidP="00170E2A">
      <w:pPr>
        <w:adjustRightInd w:val="0"/>
        <w:jc w:val="center"/>
        <w:rPr>
          <w:b/>
          <w:caps/>
          <w:sz w:val="28"/>
          <w:szCs w:val="28"/>
        </w:rPr>
      </w:pPr>
    </w:p>
    <w:p w14:paraId="5B0587BD" w14:textId="77777777" w:rsidR="00AD65B7" w:rsidRPr="0024248F" w:rsidRDefault="00AD70FD" w:rsidP="00AD65B7">
      <w:pPr>
        <w:adjustRightInd w:val="0"/>
        <w:jc w:val="center"/>
        <w:rPr>
          <w:b/>
          <w:caps/>
          <w:sz w:val="28"/>
          <w:szCs w:val="28"/>
        </w:rPr>
      </w:pPr>
      <w:r>
        <w:rPr>
          <w:b/>
          <w:caps/>
          <w:sz w:val="28"/>
          <w:szCs w:val="28"/>
        </w:rPr>
        <w:br w:type="page"/>
      </w:r>
      <w:r w:rsidR="00AD65B7" w:rsidRPr="0024248F">
        <w:rPr>
          <w:b/>
          <w:caps/>
          <w:sz w:val="28"/>
          <w:szCs w:val="28"/>
        </w:rPr>
        <w:lastRenderedPageBreak/>
        <w:t>Graduate committees</w:t>
      </w:r>
    </w:p>
    <w:p w14:paraId="7E3544FC" w14:textId="77777777" w:rsidR="00AD65B7" w:rsidRPr="0024248F" w:rsidRDefault="00AD65B7" w:rsidP="00AD65B7">
      <w:pPr>
        <w:adjustRightInd w:val="0"/>
      </w:pPr>
    </w:p>
    <w:tbl>
      <w:tblPr>
        <w:tblW w:w="5000" w:type="pct"/>
        <w:tblBorders>
          <w:insideH w:val="single" w:sz="18" w:space="0" w:color="FFFFFF"/>
          <w:insideV w:val="single" w:sz="18" w:space="0" w:color="FFFFFF"/>
        </w:tblBorders>
        <w:tblLayout w:type="fixed"/>
        <w:tblLook w:val="01E0" w:firstRow="1" w:lastRow="1" w:firstColumn="1" w:lastColumn="1" w:noHBand="0" w:noVBand="0"/>
      </w:tblPr>
      <w:tblGrid>
        <w:gridCol w:w="1638"/>
        <w:gridCol w:w="1260"/>
        <w:gridCol w:w="1082"/>
        <w:gridCol w:w="3424"/>
        <w:gridCol w:w="2172"/>
      </w:tblGrid>
      <w:tr w:rsidR="00AD70FD" w:rsidRPr="006071C2" w14:paraId="7577A331" w14:textId="77777777" w:rsidTr="006071C2">
        <w:tc>
          <w:tcPr>
            <w:tcW w:w="855" w:type="pct"/>
            <w:shd w:val="pct20" w:color="000000" w:fill="FFFFFF"/>
          </w:tcPr>
          <w:p w14:paraId="5CA47AE5" w14:textId="77777777" w:rsidR="00456A54" w:rsidRPr="006071C2" w:rsidRDefault="00456A54" w:rsidP="00485D9D">
            <w:pPr>
              <w:rPr>
                <w:b/>
                <w:bCs/>
                <w:i/>
                <w:iCs/>
              </w:rPr>
            </w:pPr>
            <w:r w:rsidRPr="006071C2">
              <w:rPr>
                <w:b/>
                <w:bCs/>
                <w:i/>
                <w:iCs/>
              </w:rPr>
              <w:t>Name</w:t>
            </w:r>
          </w:p>
        </w:tc>
        <w:tc>
          <w:tcPr>
            <w:tcW w:w="658" w:type="pct"/>
            <w:shd w:val="pct20" w:color="000000" w:fill="FFFFFF"/>
          </w:tcPr>
          <w:p w14:paraId="2D0B8D11" w14:textId="77777777" w:rsidR="00456A54" w:rsidRPr="006071C2" w:rsidRDefault="00456A54" w:rsidP="00485D9D">
            <w:pPr>
              <w:rPr>
                <w:b/>
                <w:bCs/>
                <w:i/>
                <w:iCs/>
              </w:rPr>
            </w:pPr>
            <w:r w:rsidRPr="006071C2">
              <w:rPr>
                <w:b/>
                <w:bCs/>
                <w:i/>
                <w:iCs/>
              </w:rPr>
              <w:t>Dept</w:t>
            </w:r>
            <w:r w:rsidR="00AD65B7" w:rsidRPr="006071C2">
              <w:rPr>
                <w:b/>
                <w:bCs/>
                <w:i/>
                <w:iCs/>
              </w:rPr>
              <w:t>.</w:t>
            </w:r>
          </w:p>
        </w:tc>
        <w:tc>
          <w:tcPr>
            <w:tcW w:w="565" w:type="pct"/>
            <w:shd w:val="pct20" w:color="000000" w:fill="FFFFFF"/>
          </w:tcPr>
          <w:p w14:paraId="2F2F91E7" w14:textId="77777777" w:rsidR="00456A54" w:rsidRPr="006071C2" w:rsidRDefault="00AD65B7" w:rsidP="00485D9D">
            <w:pPr>
              <w:rPr>
                <w:b/>
                <w:bCs/>
                <w:i/>
                <w:iCs/>
              </w:rPr>
            </w:pPr>
            <w:r w:rsidRPr="006071C2">
              <w:rPr>
                <w:b/>
                <w:bCs/>
                <w:i/>
                <w:iCs/>
              </w:rPr>
              <w:t>Degree</w:t>
            </w:r>
          </w:p>
        </w:tc>
        <w:tc>
          <w:tcPr>
            <w:tcW w:w="1788" w:type="pct"/>
            <w:shd w:val="pct20" w:color="000000" w:fill="FFFFFF"/>
          </w:tcPr>
          <w:p w14:paraId="4EFD24C2" w14:textId="77777777" w:rsidR="00456A54" w:rsidRPr="006071C2" w:rsidRDefault="00456A54" w:rsidP="006071C2">
            <w:pPr>
              <w:jc w:val="center"/>
              <w:rPr>
                <w:b/>
                <w:bCs/>
                <w:i/>
                <w:iCs/>
              </w:rPr>
            </w:pPr>
            <w:r w:rsidRPr="006071C2">
              <w:rPr>
                <w:b/>
                <w:bCs/>
                <w:i/>
                <w:iCs/>
              </w:rPr>
              <w:t>Project Title</w:t>
            </w:r>
          </w:p>
        </w:tc>
        <w:tc>
          <w:tcPr>
            <w:tcW w:w="1134" w:type="pct"/>
            <w:shd w:val="pct20" w:color="000000" w:fill="FFFFFF"/>
          </w:tcPr>
          <w:p w14:paraId="6077F826" w14:textId="77777777" w:rsidR="00456A54" w:rsidRPr="006071C2" w:rsidRDefault="00456A54" w:rsidP="00485D9D">
            <w:pPr>
              <w:rPr>
                <w:b/>
                <w:bCs/>
                <w:iCs/>
              </w:rPr>
            </w:pPr>
            <w:r w:rsidRPr="006071C2">
              <w:rPr>
                <w:b/>
                <w:bCs/>
                <w:iCs/>
              </w:rPr>
              <w:t>Date Completed</w:t>
            </w:r>
          </w:p>
        </w:tc>
      </w:tr>
      <w:tr w:rsidR="00AD70FD" w14:paraId="77B4926E" w14:textId="77777777" w:rsidTr="006071C2">
        <w:tc>
          <w:tcPr>
            <w:tcW w:w="855" w:type="pct"/>
            <w:shd w:val="pct5" w:color="000000" w:fill="FFFFFF"/>
          </w:tcPr>
          <w:p w14:paraId="09BC8365" w14:textId="77777777" w:rsidR="00AD70FD" w:rsidRPr="00AD70FD" w:rsidRDefault="00AD70FD" w:rsidP="006071C2">
            <w:pPr>
              <w:keepNext/>
              <w:keepLines/>
              <w:tabs>
                <w:tab w:val="right" w:pos="10710"/>
              </w:tabs>
              <w:spacing w:before="100" w:after="52"/>
            </w:pPr>
            <w:r w:rsidRPr="00AD70FD">
              <w:t>Phillip Hollingsworth</w:t>
            </w:r>
          </w:p>
        </w:tc>
        <w:tc>
          <w:tcPr>
            <w:tcW w:w="658" w:type="pct"/>
            <w:shd w:val="pct5" w:color="000000" w:fill="FFFFFF"/>
          </w:tcPr>
          <w:p w14:paraId="20095F15"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291749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41333F31" w14:textId="77777777" w:rsidR="00AD70FD" w:rsidRPr="00AD70FD" w:rsidRDefault="00AD70FD" w:rsidP="006071C2">
            <w:pPr>
              <w:keepNext/>
              <w:keepLines/>
              <w:tabs>
                <w:tab w:val="right" w:pos="10710"/>
              </w:tabs>
              <w:spacing w:before="100" w:after="52"/>
            </w:pPr>
            <w:r w:rsidRPr="00AD70FD">
              <w:t>Fish evolution</w:t>
            </w:r>
          </w:p>
        </w:tc>
        <w:tc>
          <w:tcPr>
            <w:tcW w:w="1134" w:type="pct"/>
            <w:shd w:val="pct5" w:color="000000" w:fill="FFFFFF"/>
          </w:tcPr>
          <w:p w14:paraId="660C0F51" w14:textId="77777777" w:rsidR="00AD70FD" w:rsidRDefault="00AD70FD" w:rsidP="00485D9D"/>
        </w:tc>
      </w:tr>
      <w:tr w:rsidR="00AD70FD" w14:paraId="4535340E" w14:textId="77777777" w:rsidTr="006071C2">
        <w:tc>
          <w:tcPr>
            <w:tcW w:w="855" w:type="pct"/>
            <w:shd w:val="pct20" w:color="000000" w:fill="FFFFFF"/>
          </w:tcPr>
          <w:p w14:paraId="65627767" w14:textId="77777777" w:rsidR="00AD70FD" w:rsidRPr="00AD70FD" w:rsidRDefault="00AD70FD" w:rsidP="006071C2">
            <w:pPr>
              <w:keepNext/>
              <w:keepLines/>
              <w:tabs>
                <w:tab w:val="right" w:pos="10710"/>
              </w:tabs>
              <w:spacing w:before="100" w:after="52"/>
            </w:pPr>
            <w:bookmarkStart w:id="0" w:name="_Hlk214870951"/>
            <w:r w:rsidRPr="00AD70FD">
              <w:t>Ivan Juric</w:t>
            </w:r>
          </w:p>
        </w:tc>
        <w:tc>
          <w:tcPr>
            <w:tcW w:w="658" w:type="pct"/>
            <w:shd w:val="pct20" w:color="000000" w:fill="FFFFFF"/>
          </w:tcPr>
          <w:p w14:paraId="0D8B848F"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3C692922"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95BC642" w14:textId="77777777" w:rsidR="00AD70FD" w:rsidRPr="00AD70FD" w:rsidRDefault="00AD70FD" w:rsidP="006071C2">
            <w:pPr>
              <w:keepNext/>
              <w:keepLines/>
              <w:tabs>
                <w:tab w:val="right" w:pos="10710"/>
              </w:tabs>
              <w:spacing w:before="100" w:after="52"/>
            </w:pPr>
            <w:r w:rsidRPr="00AD70FD">
              <w:t>Population evolution</w:t>
            </w:r>
          </w:p>
        </w:tc>
        <w:tc>
          <w:tcPr>
            <w:tcW w:w="1134" w:type="pct"/>
            <w:shd w:val="pct20" w:color="000000" w:fill="FFFFFF"/>
          </w:tcPr>
          <w:p w14:paraId="40D1A1B3" w14:textId="77777777" w:rsidR="00AD70FD" w:rsidRPr="001E247F" w:rsidRDefault="00AD70FD" w:rsidP="00485D9D"/>
        </w:tc>
      </w:tr>
      <w:bookmarkEnd w:id="0"/>
      <w:tr w:rsidR="00AD70FD" w14:paraId="2B6493EF" w14:textId="77777777" w:rsidTr="006071C2">
        <w:tc>
          <w:tcPr>
            <w:tcW w:w="855" w:type="pct"/>
            <w:shd w:val="pct5" w:color="000000" w:fill="FFFFFF"/>
          </w:tcPr>
          <w:p w14:paraId="251AE9BC" w14:textId="77777777" w:rsidR="00AD70FD" w:rsidRPr="00AD70FD" w:rsidRDefault="00AD70FD" w:rsidP="006071C2">
            <w:pPr>
              <w:keepNext/>
              <w:keepLines/>
              <w:tabs>
                <w:tab w:val="right" w:pos="10710"/>
              </w:tabs>
              <w:spacing w:before="100" w:after="52"/>
            </w:pPr>
            <w:r w:rsidRPr="00AD70FD">
              <w:t xml:space="preserve">Leonidas Salichos </w:t>
            </w:r>
          </w:p>
        </w:tc>
        <w:tc>
          <w:tcPr>
            <w:tcW w:w="658" w:type="pct"/>
            <w:shd w:val="pct5" w:color="000000" w:fill="FFFFFF"/>
          </w:tcPr>
          <w:p w14:paraId="14859350" w14:textId="77777777" w:rsidR="00AD70FD" w:rsidRPr="00AD70FD" w:rsidRDefault="00AD70FD" w:rsidP="006071C2">
            <w:pPr>
              <w:keepNext/>
              <w:keepLines/>
              <w:tabs>
                <w:tab w:val="right" w:pos="10710"/>
              </w:tabs>
              <w:spacing w:before="100" w:after="52"/>
            </w:pPr>
            <w:r>
              <w:t>Vanderbilt</w:t>
            </w:r>
          </w:p>
        </w:tc>
        <w:tc>
          <w:tcPr>
            <w:tcW w:w="565" w:type="pct"/>
            <w:shd w:val="pct5" w:color="000000" w:fill="FFFFFF"/>
          </w:tcPr>
          <w:p w14:paraId="63711883"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4C63921" w14:textId="77777777" w:rsidR="00AD70FD" w:rsidRPr="00AD70FD" w:rsidRDefault="00AD70FD" w:rsidP="006071C2">
            <w:pPr>
              <w:keepNext/>
              <w:keepLines/>
              <w:tabs>
                <w:tab w:val="right" w:pos="10710"/>
              </w:tabs>
              <w:spacing w:before="100" w:after="52"/>
            </w:pPr>
            <w:r w:rsidRPr="00AD70FD">
              <w:t>On the identification of factors influencing phylogenetic accuracy</w:t>
            </w:r>
          </w:p>
        </w:tc>
        <w:tc>
          <w:tcPr>
            <w:tcW w:w="1134" w:type="pct"/>
            <w:shd w:val="pct5" w:color="000000" w:fill="FFFFFF"/>
          </w:tcPr>
          <w:p w14:paraId="438A4ACE" w14:textId="77777777" w:rsidR="00AD70FD" w:rsidRPr="00AD65B7" w:rsidRDefault="00AD70FD" w:rsidP="00485D9D"/>
        </w:tc>
      </w:tr>
      <w:tr w:rsidR="00AD70FD" w14:paraId="18E8253E" w14:textId="77777777" w:rsidTr="006071C2">
        <w:tc>
          <w:tcPr>
            <w:tcW w:w="855" w:type="pct"/>
            <w:shd w:val="pct20" w:color="000000" w:fill="FFFFFF"/>
          </w:tcPr>
          <w:p w14:paraId="4C8BFC29" w14:textId="77777777" w:rsidR="00AD70FD" w:rsidRPr="00AD70FD" w:rsidRDefault="00AD70FD" w:rsidP="006071C2">
            <w:pPr>
              <w:keepNext/>
              <w:keepLines/>
              <w:tabs>
                <w:tab w:val="right" w:pos="10710"/>
              </w:tabs>
              <w:spacing w:before="100" w:after="52"/>
            </w:pPr>
            <w:r w:rsidRPr="00AD70FD">
              <w:t xml:space="preserve">Will Atwood </w:t>
            </w:r>
          </w:p>
        </w:tc>
        <w:tc>
          <w:tcPr>
            <w:tcW w:w="658" w:type="pct"/>
            <w:shd w:val="pct20" w:color="000000" w:fill="FFFFFF"/>
          </w:tcPr>
          <w:p w14:paraId="31557D8C" w14:textId="77777777" w:rsidR="00AD70FD" w:rsidRPr="00AD70FD" w:rsidRDefault="00AD70FD" w:rsidP="006071C2">
            <w:pPr>
              <w:keepNext/>
              <w:keepLines/>
              <w:tabs>
                <w:tab w:val="right" w:pos="10710"/>
              </w:tabs>
              <w:spacing w:before="100" w:after="52"/>
            </w:pPr>
            <w:r>
              <w:t>Geology</w:t>
            </w:r>
          </w:p>
        </w:tc>
        <w:tc>
          <w:tcPr>
            <w:tcW w:w="565" w:type="pct"/>
            <w:shd w:val="pct20" w:color="000000" w:fill="FFFFFF"/>
          </w:tcPr>
          <w:p w14:paraId="37BE36BB"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74679BB" w14:textId="77777777" w:rsidR="00AD70FD" w:rsidRPr="00AD70FD" w:rsidRDefault="00AD70FD" w:rsidP="006071C2">
            <w:pPr>
              <w:keepNext/>
              <w:keepLines/>
              <w:tabs>
                <w:tab w:val="right" w:pos="10710"/>
              </w:tabs>
              <w:spacing w:before="100" w:after="52"/>
            </w:pPr>
            <w:r w:rsidRPr="00AD70FD">
              <w:t>Examining Pentremitidae: Species Discrimination, Systematics, and Ontogeny</w:t>
            </w:r>
          </w:p>
        </w:tc>
        <w:tc>
          <w:tcPr>
            <w:tcW w:w="1134" w:type="pct"/>
            <w:shd w:val="pct20" w:color="000000" w:fill="FFFFFF"/>
          </w:tcPr>
          <w:p w14:paraId="05B8AD97" w14:textId="77777777" w:rsidR="00AD70FD" w:rsidRPr="00AD65B7" w:rsidRDefault="00AD70FD" w:rsidP="00485D9D"/>
        </w:tc>
      </w:tr>
      <w:tr w:rsidR="00AD70FD" w14:paraId="1BBC74DE" w14:textId="77777777" w:rsidTr="006071C2">
        <w:tc>
          <w:tcPr>
            <w:tcW w:w="855" w:type="pct"/>
            <w:shd w:val="pct5" w:color="000000" w:fill="FFFFFF"/>
          </w:tcPr>
          <w:p w14:paraId="1CE97585" w14:textId="77777777" w:rsidR="00AD70FD" w:rsidRPr="00AD70FD" w:rsidRDefault="00AD70FD" w:rsidP="006071C2">
            <w:pPr>
              <w:keepNext/>
              <w:keepLines/>
              <w:tabs>
                <w:tab w:val="right" w:pos="10710"/>
              </w:tabs>
              <w:spacing w:before="100" w:after="52"/>
            </w:pPr>
            <w:r w:rsidRPr="00AD70FD">
              <w:t>Mauricio González Forero</w:t>
            </w:r>
          </w:p>
        </w:tc>
        <w:tc>
          <w:tcPr>
            <w:tcW w:w="658" w:type="pct"/>
            <w:shd w:val="pct5" w:color="000000" w:fill="FFFFFF"/>
          </w:tcPr>
          <w:p w14:paraId="434E396C"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2AFDB05D"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6163A83D" w14:textId="77777777" w:rsidR="00AD70FD" w:rsidRPr="00AD70FD" w:rsidRDefault="00AD70FD" w:rsidP="006071C2">
            <w:pPr>
              <w:keepNext/>
              <w:keepLines/>
              <w:tabs>
                <w:tab w:val="right" w:pos="10710"/>
              </w:tabs>
              <w:spacing w:before="100" w:after="52"/>
            </w:pPr>
            <w:r w:rsidRPr="00AD70FD">
              <w:t>Major evolutionary transitions mediated by manipulation</w:t>
            </w:r>
          </w:p>
        </w:tc>
        <w:tc>
          <w:tcPr>
            <w:tcW w:w="1134" w:type="pct"/>
            <w:shd w:val="pct5" w:color="000000" w:fill="FFFFFF"/>
          </w:tcPr>
          <w:p w14:paraId="473A1ECD" w14:textId="77777777" w:rsidR="00AD70FD" w:rsidRPr="00AD65B7" w:rsidRDefault="00AD70FD" w:rsidP="00485D9D"/>
        </w:tc>
      </w:tr>
      <w:tr w:rsidR="00AD70FD" w14:paraId="26D420D3" w14:textId="77777777" w:rsidTr="006071C2">
        <w:tc>
          <w:tcPr>
            <w:tcW w:w="855" w:type="pct"/>
            <w:shd w:val="pct20" w:color="000000" w:fill="FFFFFF"/>
          </w:tcPr>
          <w:p w14:paraId="27DC2CAF" w14:textId="77777777" w:rsidR="00AD70FD" w:rsidRPr="00AD70FD" w:rsidRDefault="00AD70FD" w:rsidP="006071C2">
            <w:pPr>
              <w:keepNext/>
              <w:keepLines/>
              <w:tabs>
                <w:tab w:val="right" w:pos="10710"/>
              </w:tabs>
              <w:spacing w:before="100" w:after="52"/>
            </w:pPr>
            <w:r w:rsidRPr="00AD70FD">
              <w:t>Sharon Clemmensen</w:t>
            </w:r>
          </w:p>
        </w:tc>
        <w:tc>
          <w:tcPr>
            <w:tcW w:w="658" w:type="pct"/>
            <w:shd w:val="pct20" w:color="000000" w:fill="FFFFFF"/>
          </w:tcPr>
          <w:p w14:paraId="44AB0CB7"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7113ABD5"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1AB4050A" w14:textId="77777777" w:rsidR="00AD70FD" w:rsidRPr="00AD70FD" w:rsidRDefault="00AD70FD" w:rsidP="006071C2">
            <w:pPr>
              <w:keepNext/>
              <w:keepLines/>
              <w:tabs>
                <w:tab w:val="right" w:pos="10710"/>
              </w:tabs>
              <w:spacing w:before="100" w:after="52"/>
            </w:pPr>
            <w:r w:rsidRPr="00AD70FD">
              <w:t>Fish evolution</w:t>
            </w:r>
          </w:p>
        </w:tc>
        <w:tc>
          <w:tcPr>
            <w:tcW w:w="1134" w:type="pct"/>
            <w:shd w:val="pct20" w:color="000000" w:fill="FFFFFF"/>
          </w:tcPr>
          <w:p w14:paraId="07321173" w14:textId="77777777" w:rsidR="00AD70FD" w:rsidRPr="00AD65B7" w:rsidRDefault="00AD70FD" w:rsidP="00485D9D"/>
        </w:tc>
      </w:tr>
      <w:tr w:rsidR="00AD70FD" w14:paraId="1B356418" w14:textId="77777777" w:rsidTr="006071C2">
        <w:tc>
          <w:tcPr>
            <w:tcW w:w="855" w:type="pct"/>
            <w:shd w:val="pct5" w:color="000000" w:fill="FFFFFF"/>
          </w:tcPr>
          <w:p w14:paraId="32FC1366" w14:textId="77777777" w:rsidR="00AD70FD" w:rsidRPr="00AD70FD" w:rsidRDefault="00AD70FD" w:rsidP="006071C2">
            <w:pPr>
              <w:keepNext/>
              <w:keepLines/>
              <w:tabs>
                <w:tab w:val="right" w:pos="10710"/>
              </w:tabs>
              <w:spacing w:before="100" w:after="52"/>
            </w:pPr>
            <w:r w:rsidRPr="00AD70FD">
              <w:t>Will Howell</w:t>
            </w:r>
          </w:p>
        </w:tc>
        <w:tc>
          <w:tcPr>
            <w:tcW w:w="658" w:type="pct"/>
            <w:shd w:val="pct5" w:color="000000" w:fill="FFFFFF"/>
          </w:tcPr>
          <w:p w14:paraId="0B80F43E" w14:textId="77777777" w:rsidR="00AD70FD" w:rsidRPr="00AD70FD" w:rsidRDefault="00AD70FD" w:rsidP="006071C2">
            <w:pPr>
              <w:keepNext/>
              <w:keepLines/>
              <w:tabs>
                <w:tab w:val="right" w:pos="10710"/>
              </w:tabs>
              <w:spacing w:before="100" w:after="52"/>
            </w:pPr>
            <w:r>
              <w:t>EEB</w:t>
            </w:r>
          </w:p>
        </w:tc>
        <w:tc>
          <w:tcPr>
            <w:tcW w:w="565" w:type="pct"/>
            <w:shd w:val="pct5" w:color="000000" w:fill="FFFFFF"/>
          </w:tcPr>
          <w:p w14:paraId="6D26AD3C"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7FD0D845" w14:textId="77777777" w:rsidR="00AD70FD" w:rsidRPr="00AD70FD" w:rsidRDefault="00AD70FD" w:rsidP="006071C2">
            <w:pPr>
              <w:keepNext/>
              <w:keepLines/>
              <w:tabs>
                <w:tab w:val="right" w:pos="10710"/>
              </w:tabs>
              <w:spacing w:before="100" w:after="52"/>
            </w:pPr>
            <w:r w:rsidRPr="00AD70FD">
              <w:t>Protein evolution</w:t>
            </w:r>
          </w:p>
        </w:tc>
        <w:tc>
          <w:tcPr>
            <w:tcW w:w="1134" w:type="pct"/>
            <w:shd w:val="pct5" w:color="000000" w:fill="FFFFFF"/>
          </w:tcPr>
          <w:p w14:paraId="0A05CA7A" w14:textId="77777777" w:rsidR="00AD70FD" w:rsidRPr="00AD65B7" w:rsidRDefault="00AD70FD" w:rsidP="00485D9D"/>
        </w:tc>
      </w:tr>
      <w:tr w:rsidR="00AD70FD" w14:paraId="5E09FE24" w14:textId="77777777" w:rsidTr="006071C2">
        <w:tc>
          <w:tcPr>
            <w:tcW w:w="855" w:type="pct"/>
            <w:shd w:val="pct20" w:color="000000" w:fill="FFFFFF"/>
          </w:tcPr>
          <w:p w14:paraId="6A4DA1EA" w14:textId="77777777" w:rsidR="00AD70FD" w:rsidRPr="00AD70FD" w:rsidRDefault="00AD70FD" w:rsidP="006071C2">
            <w:pPr>
              <w:keepNext/>
              <w:keepLines/>
              <w:tabs>
                <w:tab w:val="right" w:pos="10710"/>
              </w:tabs>
              <w:spacing w:before="100" w:after="52"/>
            </w:pPr>
            <w:r w:rsidRPr="00AD70FD">
              <w:t>Max Rupp</w:t>
            </w:r>
          </w:p>
        </w:tc>
        <w:tc>
          <w:tcPr>
            <w:tcW w:w="658" w:type="pct"/>
            <w:shd w:val="pct20" w:color="000000" w:fill="FFFFFF"/>
          </w:tcPr>
          <w:p w14:paraId="3F498CDD" w14:textId="77777777" w:rsidR="00AD70FD" w:rsidRPr="00AD70FD" w:rsidRDefault="00AD70FD" w:rsidP="006071C2">
            <w:pPr>
              <w:keepNext/>
              <w:keepLines/>
              <w:tabs>
                <w:tab w:val="right" w:pos="10710"/>
              </w:tabs>
              <w:spacing w:before="100" w:after="52"/>
            </w:pPr>
            <w:r>
              <w:t>EEB</w:t>
            </w:r>
          </w:p>
        </w:tc>
        <w:tc>
          <w:tcPr>
            <w:tcW w:w="565" w:type="pct"/>
            <w:shd w:val="pct20" w:color="000000" w:fill="FFFFFF"/>
          </w:tcPr>
          <w:p w14:paraId="03ADC19F" w14:textId="77777777" w:rsidR="00AD70FD" w:rsidRPr="00AD70FD" w:rsidRDefault="00AD70FD" w:rsidP="006071C2">
            <w:pPr>
              <w:keepNext/>
              <w:keepLines/>
              <w:tabs>
                <w:tab w:val="right" w:pos="10710"/>
              </w:tabs>
              <w:spacing w:before="100" w:after="52"/>
            </w:pPr>
            <w:r w:rsidRPr="00AD70FD">
              <w:t>Masters</w:t>
            </w:r>
          </w:p>
        </w:tc>
        <w:tc>
          <w:tcPr>
            <w:tcW w:w="1788" w:type="pct"/>
            <w:shd w:val="pct20" w:color="000000" w:fill="FFFFFF"/>
          </w:tcPr>
          <w:p w14:paraId="3BE9A13E" w14:textId="77777777" w:rsidR="00AD70FD" w:rsidRPr="00AD70FD" w:rsidRDefault="00AD70FD" w:rsidP="006071C2">
            <w:pPr>
              <w:keepNext/>
              <w:keepLines/>
              <w:tabs>
                <w:tab w:val="right" w:pos="10710"/>
              </w:tabs>
              <w:spacing w:before="100" w:after="52"/>
            </w:pPr>
            <w:r w:rsidRPr="00AD70FD">
              <w:t>Fish evolution and behavior</w:t>
            </w:r>
          </w:p>
        </w:tc>
        <w:tc>
          <w:tcPr>
            <w:tcW w:w="1134" w:type="pct"/>
            <w:shd w:val="pct20" w:color="000000" w:fill="FFFFFF"/>
          </w:tcPr>
          <w:p w14:paraId="0CDB8F02" w14:textId="77777777" w:rsidR="00AD70FD" w:rsidRPr="00AD65B7" w:rsidRDefault="00AD70FD" w:rsidP="00485D9D"/>
        </w:tc>
      </w:tr>
      <w:tr w:rsidR="00AD70FD" w14:paraId="6C3F9EDF" w14:textId="77777777" w:rsidTr="006071C2">
        <w:tc>
          <w:tcPr>
            <w:tcW w:w="855" w:type="pct"/>
            <w:shd w:val="pct5" w:color="000000" w:fill="FFFFFF"/>
          </w:tcPr>
          <w:p w14:paraId="406790AE" w14:textId="77777777" w:rsidR="00AD70FD" w:rsidRPr="00AD70FD" w:rsidRDefault="00AD70FD" w:rsidP="006071C2">
            <w:pPr>
              <w:keepNext/>
              <w:keepLines/>
              <w:tabs>
                <w:tab w:val="right" w:pos="10710"/>
              </w:tabs>
              <w:spacing w:before="100" w:after="52"/>
            </w:pPr>
            <w:r w:rsidRPr="00AD70FD">
              <w:t xml:space="preserve">Troy Fadiga </w:t>
            </w:r>
          </w:p>
        </w:tc>
        <w:tc>
          <w:tcPr>
            <w:tcW w:w="658" w:type="pct"/>
            <w:shd w:val="pct5" w:color="000000" w:fill="FFFFFF"/>
          </w:tcPr>
          <w:p w14:paraId="602648BD" w14:textId="77777777" w:rsidR="00AD70FD" w:rsidRPr="00AD70FD" w:rsidRDefault="00AD70FD" w:rsidP="006071C2">
            <w:pPr>
              <w:keepNext/>
              <w:keepLines/>
              <w:tabs>
                <w:tab w:val="right" w:pos="10710"/>
              </w:tabs>
              <w:spacing w:before="100" w:after="52"/>
            </w:pPr>
            <w:r>
              <w:t>Geology</w:t>
            </w:r>
          </w:p>
        </w:tc>
        <w:tc>
          <w:tcPr>
            <w:tcW w:w="565" w:type="pct"/>
            <w:shd w:val="pct5" w:color="000000" w:fill="FFFFFF"/>
          </w:tcPr>
          <w:p w14:paraId="37C15938" w14:textId="77777777" w:rsidR="00AD70FD" w:rsidRPr="00AD70FD" w:rsidRDefault="00AD70FD" w:rsidP="006071C2">
            <w:pPr>
              <w:keepNext/>
              <w:keepLines/>
              <w:tabs>
                <w:tab w:val="right" w:pos="10710"/>
              </w:tabs>
              <w:spacing w:before="100" w:after="52"/>
            </w:pPr>
            <w:r w:rsidRPr="00AD70FD">
              <w:t>PhD</w:t>
            </w:r>
          </w:p>
        </w:tc>
        <w:tc>
          <w:tcPr>
            <w:tcW w:w="1788" w:type="pct"/>
            <w:shd w:val="pct5" w:color="000000" w:fill="FFFFFF"/>
          </w:tcPr>
          <w:p w14:paraId="0F889C07" w14:textId="77777777" w:rsidR="00AD70FD" w:rsidRPr="00AD70FD" w:rsidRDefault="00AD70FD" w:rsidP="006071C2">
            <w:pPr>
              <w:keepNext/>
              <w:keepLines/>
              <w:tabs>
                <w:tab w:val="right" w:pos="10710"/>
              </w:tabs>
              <w:spacing w:before="100" w:after="52"/>
            </w:pPr>
            <w:r w:rsidRPr="00AD70FD">
              <w:t>Echinoderm evolution</w:t>
            </w:r>
          </w:p>
        </w:tc>
        <w:tc>
          <w:tcPr>
            <w:tcW w:w="1134" w:type="pct"/>
            <w:shd w:val="pct5" w:color="000000" w:fill="FFFFFF"/>
          </w:tcPr>
          <w:p w14:paraId="06D6747D" w14:textId="77777777" w:rsidR="00AD70FD" w:rsidRPr="00AD65B7" w:rsidRDefault="00AD70FD" w:rsidP="00485D9D"/>
        </w:tc>
      </w:tr>
      <w:tr w:rsidR="00AD70FD" w14:paraId="138997DE" w14:textId="77777777" w:rsidTr="006071C2">
        <w:tc>
          <w:tcPr>
            <w:tcW w:w="855" w:type="pct"/>
            <w:shd w:val="pct20" w:color="000000" w:fill="FFFFFF"/>
          </w:tcPr>
          <w:p w14:paraId="5FBECB71" w14:textId="77777777" w:rsidR="00AD70FD" w:rsidRPr="00AD70FD" w:rsidRDefault="00AD70FD" w:rsidP="006071C2">
            <w:pPr>
              <w:keepNext/>
              <w:keepLines/>
              <w:tabs>
                <w:tab w:val="right" w:pos="10710"/>
              </w:tabs>
              <w:spacing w:before="100" w:after="52"/>
            </w:pPr>
            <w:r w:rsidRPr="00AD70FD">
              <w:t>Geetha Saarunya S</w:t>
            </w:r>
          </w:p>
        </w:tc>
        <w:tc>
          <w:tcPr>
            <w:tcW w:w="658" w:type="pct"/>
            <w:shd w:val="pct20" w:color="000000" w:fill="FFFFFF"/>
          </w:tcPr>
          <w:p w14:paraId="358FA6C3" w14:textId="77777777" w:rsidR="00AD70FD" w:rsidRPr="00AD70FD" w:rsidRDefault="00AD70FD" w:rsidP="006071C2">
            <w:pPr>
              <w:keepNext/>
              <w:keepLines/>
              <w:tabs>
                <w:tab w:val="right" w:pos="10710"/>
              </w:tabs>
              <w:spacing w:before="100" w:after="52"/>
            </w:pPr>
            <w:r>
              <w:t>GST</w:t>
            </w:r>
          </w:p>
        </w:tc>
        <w:tc>
          <w:tcPr>
            <w:tcW w:w="565" w:type="pct"/>
            <w:shd w:val="pct20" w:color="000000" w:fill="FFFFFF"/>
          </w:tcPr>
          <w:p w14:paraId="62FD5237" w14:textId="77777777" w:rsidR="00AD70FD" w:rsidRPr="00AD70FD" w:rsidRDefault="00AD70FD" w:rsidP="006071C2">
            <w:pPr>
              <w:keepNext/>
              <w:keepLines/>
              <w:tabs>
                <w:tab w:val="right" w:pos="10710"/>
              </w:tabs>
              <w:spacing w:before="100" w:after="52"/>
            </w:pPr>
            <w:r w:rsidRPr="00AD70FD">
              <w:t>PhD</w:t>
            </w:r>
          </w:p>
        </w:tc>
        <w:tc>
          <w:tcPr>
            <w:tcW w:w="1788" w:type="pct"/>
            <w:shd w:val="pct20" w:color="000000" w:fill="FFFFFF"/>
          </w:tcPr>
          <w:p w14:paraId="2B47FDD8" w14:textId="77777777" w:rsidR="00AD70FD" w:rsidRPr="00AD70FD" w:rsidRDefault="00AD70FD" w:rsidP="006071C2">
            <w:pPr>
              <w:keepNext/>
              <w:keepLines/>
              <w:tabs>
                <w:tab w:val="right" w:pos="10710"/>
              </w:tabs>
              <w:spacing w:before="100" w:after="52"/>
            </w:pPr>
            <w:r w:rsidRPr="00AD70FD">
              <w:t>Function and evolution of permafrost bacteria</w:t>
            </w:r>
          </w:p>
        </w:tc>
        <w:tc>
          <w:tcPr>
            <w:tcW w:w="1134" w:type="pct"/>
            <w:shd w:val="pct20" w:color="000000" w:fill="FFFFFF"/>
          </w:tcPr>
          <w:p w14:paraId="03E21699" w14:textId="77777777" w:rsidR="00AD70FD" w:rsidRPr="00AD65B7" w:rsidRDefault="00AD70FD" w:rsidP="00485D9D"/>
        </w:tc>
      </w:tr>
      <w:tr w:rsidR="00AD70FD" w14:paraId="5482B1E2" w14:textId="77777777" w:rsidTr="006071C2">
        <w:tc>
          <w:tcPr>
            <w:tcW w:w="855" w:type="pct"/>
            <w:shd w:val="pct5" w:color="000000" w:fill="FFFFFF"/>
          </w:tcPr>
          <w:p w14:paraId="2093E08A" w14:textId="77777777" w:rsidR="00AD70FD" w:rsidRPr="00AD70FD" w:rsidRDefault="00AD70FD" w:rsidP="006071C2">
            <w:pPr>
              <w:keepNext/>
              <w:keepLines/>
              <w:tabs>
                <w:tab w:val="right" w:pos="10710"/>
              </w:tabs>
              <w:spacing w:before="100" w:after="52"/>
            </w:pPr>
            <w:r>
              <w:t>Jordan Utley</w:t>
            </w:r>
          </w:p>
        </w:tc>
        <w:tc>
          <w:tcPr>
            <w:tcW w:w="658" w:type="pct"/>
            <w:shd w:val="pct5" w:color="000000" w:fill="FFFFFF"/>
          </w:tcPr>
          <w:p w14:paraId="6419CD25" w14:textId="77777777" w:rsidR="00AD70FD" w:rsidRDefault="00AD70FD" w:rsidP="006071C2">
            <w:pPr>
              <w:keepNext/>
              <w:keepLines/>
              <w:tabs>
                <w:tab w:val="right" w:pos="10710"/>
              </w:tabs>
              <w:spacing w:before="100" w:after="52"/>
            </w:pPr>
            <w:r>
              <w:t>GST</w:t>
            </w:r>
          </w:p>
        </w:tc>
        <w:tc>
          <w:tcPr>
            <w:tcW w:w="565" w:type="pct"/>
            <w:shd w:val="pct5" w:color="000000" w:fill="FFFFFF"/>
          </w:tcPr>
          <w:p w14:paraId="4CDFFB6D" w14:textId="77777777" w:rsidR="00AD70FD" w:rsidRPr="00AD70FD" w:rsidRDefault="00AD70FD" w:rsidP="006071C2">
            <w:pPr>
              <w:keepNext/>
              <w:keepLines/>
              <w:tabs>
                <w:tab w:val="right" w:pos="10710"/>
              </w:tabs>
              <w:spacing w:before="100" w:after="52"/>
            </w:pPr>
            <w:r>
              <w:t>PhD</w:t>
            </w:r>
          </w:p>
        </w:tc>
        <w:tc>
          <w:tcPr>
            <w:tcW w:w="1788" w:type="pct"/>
            <w:shd w:val="pct5" w:color="000000" w:fill="FFFFFF"/>
          </w:tcPr>
          <w:p w14:paraId="47BD6F85" w14:textId="77777777" w:rsidR="00AD70FD" w:rsidRPr="00AD70FD" w:rsidRDefault="00AD70FD" w:rsidP="006071C2">
            <w:pPr>
              <w:keepNext/>
              <w:keepLines/>
              <w:tabs>
                <w:tab w:val="right" w:pos="10710"/>
              </w:tabs>
              <w:spacing w:before="100" w:after="52"/>
            </w:pPr>
            <w:r>
              <w:t>Rapid detection of pathogens</w:t>
            </w:r>
          </w:p>
        </w:tc>
        <w:tc>
          <w:tcPr>
            <w:tcW w:w="1134" w:type="pct"/>
            <w:shd w:val="pct5" w:color="000000" w:fill="FFFFFF"/>
          </w:tcPr>
          <w:p w14:paraId="496C22DF" w14:textId="77777777" w:rsidR="00AD70FD" w:rsidRPr="00AD65B7" w:rsidRDefault="00AD70FD" w:rsidP="00485D9D"/>
        </w:tc>
      </w:tr>
    </w:tbl>
    <w:p w14:paraId="34EF0205" w14:textId="77777777" w:rsidR="006F75E3" w:rsidRDefault="006F75E3" w:rsidP="00FD60C7">
      <w:pPr>
        <w:spacing w:line="360" w:lineRule="auto"/>
        <w:ind w:left="720" w:hanging="720"/>
        <w:rPr>
          <w:b/>
          <w:bCs/>
        </w:rPr>
      </w:pPr>
    </w:p>
    <w:p w14:paraId="502D4844" w14:textId="77777777" w:rsidR="00AD65B7" w:rsidRDefault="00AD65B7" w:rsidP="00437F87">
      <w:pPr>
        <w:spacing w:line="360" w:lineRule="auto"/>
        <w:ind w:left="720" w:hanging="720"/>
        <w:jc w:val="center"/>
        <w:rPr>
          <w:b/>
          <w:bCs/>
        </w:rPr>
      </w:pPr>
    </w:p>
    <w:p w14:paraId="743A395C" w14:textId="77777777" w:rsidR="00030038" w:rsidRPr="0024248F" w:rsidRDefault="00030038" w:rsidP="00030038">
      <w:pPr>
        <w:adjustRightInd w:val="0"/>
        <w:jc w:val="center"/>
        <w:rPr>
          <w:b/>
          <w:caps/>
          <w:sz w:val="28"/>
          <w:szCs w:val="28"/>
        </w:rPr>
      </w:pPr>
      <w:r>
        <w:rPr>
          <w:b/>
          <w:bCs/>
        </w:rPr>
        <w:br w:type="page"/>
      </w:r>
      <w:r>
        <w:rPr>
          <w:b/>
          <w:caps/>
          <w:sz w:val="28"/>
          <w:szCs w:val="28"/>
        </w:rPr>
        <w:lastRenderedPageBreak/>
        <w:t>Postdoctoral Mentees</w:t>
      </w:r>
    </w:p>
    <w:p w14:paraId="78B76465" w14:textId="77777777" w:rsidR="00030038" w:rsidRPr="0024248F" w:rsidRDefault="00030038" w:rsidP="00030038">
      <w:pPr>
        <w:adjustRightInd w:val="0"/>
      </w:pPr>
    </w:p>
    <w:tbl>
      <w:tblPr>
        <w:tblStyle w:val="TableContemporary"/>
        <w:tblW w:w="5000" w:type="pct"/>
        <w:tblLayout w:type="fixed"/>
        <w:tblLook w:val="01E0" w:firstRow="1" w:lastRow="1" w:firstColumn="1" w:lastColumn="1" w:noHBand="0" w:noVBand="0"/>
      </w:tblPr>
      <w:tblGrid>
        <w:gridCol w:w="4518"/>
        <w:gridCol w:w="5058"/>
      </w:tblGrid>
      <w:tr w:rsidR="00030038" w:rsidRPr="006071C2" w14:paraId="56835784" w14:textId="77777777" w:rsidTr="00F25DC9">
        <w:trPr>
          <w:cnfStyle w:val="100000000000" w:firstRow="1" w:lastRow="0" w:firstColumn="0" w:lastColumn="0" w:oddVBand="0" w:evenVBand="0" w:oddHBand="0" w:evenHBand="0" w:firstRowFirstColumn="0" w:firstRowLastColumn="0" w:lastRowFirstColumn="0" w:lastRowLastColumn="0"/>
        </w:trPr>
        <w:tc>
          <w:tcPr>
            <w:tcW w:w="2359" w:type="pct"/>
          </w:tcPr>
          <w:p w14:paraId="2E937F23" w14:textId="77777777" w:rsidR="00030038" w:rsidRPr="006071C2" w:rsidRDefault="00030038" w:rsidP="00030038">
            <w:pPr>
              <w:rPr>
                <w:b w:val="0"/>
                <w:bCs w:val="0"/>
                <w:i/>
                <w:iCs/>
              </w:rPr>
            </w:pPr>
            <w:r w:rsidRPr="006071C2">
              <w:rPr>
                <w:b w:val="0"/>
                <w:bCs w:val="0"/>
                <w:i/>
                <w:iCs/>
              </w:rPr>
              <w:t>Name</w:t>
            </w:r>
          </w:p>
        </w:tc>
        <w:tc>
          <w:tcPr>
            <w:tcW w:w="2641" w:type="pct"/>
          </w:tcPr>
          <w:p w14:paraId="6B8132B6" w14:textId="77777777" w:rsidR="00030038" w:rsidRPr="006071C2" w:rsidRDefault="00030038" w:rsidP="00030038">
            <w:pPr>
              <w:rPr>
                <w:b w:val="0"/>
                <w:bCs w:val="0"/>
                <w:i/>
                <w:iCs/>
              </w:rPr>
            </w:pPr>
            <w:r w:rsidRPr="006071C2">
              <w:rPr>
                <w:b w:val="0"/>
                <w:bCs w:val="0"/>
                <w:i/>
                <w:iCs/>
              </w:rPr>
              <w:t>Funding</w:t>
            </w:r>
          </w:p>
        </w:tc>
      </w:tr>
      <w:tr w:rsidR="00030038" w14:paraId="5E68CA16"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07C15646" w14:textId="77777777" w:rsidR="00030038" w:rsidRPr="00AD70FD" w:rsidRDefault="00030038" w:rsidP="006071C2">
            <w:pPr>
              <w:keepNext/>
              <w:keepLines/>
              <w:tabs>
                <w:tab w:val="right" w:pos="10710"/>
              </w:tabs>
              <w:spacing w:before="100" w:after="52"/>
            </w:pPr>
            <w:r>
              <w:t>Hugo Alamillo</w:t>
            </w:r>
          </w:p>
        </w:tc>
        <w:tc>
          <w:tcPr>
            <w:tcW w:w="2641" w:type="pct"/>
          </w:tcPr>
          <w:p w14:paraId="1F175D73" w14:textId="77777777" w:rsidR="00030038" w:rsidRPr="00AD70FD" w:rsidRDefault="00030038" w:rsidP="006071C2">
            <w:pPr>
              <w:keepNext/>
              <w:keepLines/>
              <w:tabs>
                <w:tab w:val="right" w:pos="10710"/>
              </w:tabs>
              <w:spacing w:before="100" w:after="52"/>
            </w:pPr>
            <w:r>
              <w:t>Startup</w:t>
            </w:r>
          </w:p>
        </w:tc>
      </w:tr>
      <w:tr w:rsidR="00030038" w14:paraId="78B12D3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751D8881" w14:textId="77777777" w:rsidR="00030038" w:rsidRPr="00AD70FD" w:rsidRDefault="00030038" w:rsidP="006071C2">
            <w:pPr>
              <w:keepNext/>
              <w:keepLines/>
              <w:tabs>
                <w:tab w:val="right" w:pos="10710"/>
              </w:tabs>
              <w:spacing w:before="100" w:after="52"/>
            </w:pPr>
            <w:r>
              <w:t>Barb Banbury</w:t>
            </w:r>
          </w:p>
        </w:tc>
        <w:tc>
          <w:tcPr>
            <w:tcW w:w="2641" w:type="pct"/>
          </w:tcPr>
          <w:p w14:paraId="090AA6E4" w14:textId="77777777" w:rsidR="00030038" w:rsidRPr="00AD70FD" w:rsidRDefault="00030038" w:rsidP="006071C2">
            <w:pPr>
              <w:keepNext/>
              <w:keepLines/>
              <w:tabs>
                <w:tab w:val="right" w:pos="10710"/>
              </w:tabs>
              <w:spacing w:before="100" w:after="52"/>
            </w:pPr>
            <w:r>
              <w:t>iPlant</w:t>
            </w:r>
          </w:p>
        </w:tc>
      </w:tr>
      <w:tr w:rsidR="00030038" w14:paraId="70238B4C"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401FFC75" w14:textId="77777777" w:rsidR="00030038" w:rsidRPr="00AD70FD" w:rsidRDefault="00030038" w:rsidP="006071C2">
            <w:pPr>
              <w:keepNext/>
              <w:keepLines/>
              <w:tabs>
                <w:tab w:val="right" w:pos="10710"/>
              </w:tabs>
              <w:spacing w:before="100" w:after="52"/>
            </w:pPr>
            <w:r>
              <w:t>Jeremy Beaulieu</w:t>
            </w:r>
          </w:p>
        </w:tc>
        <w:tc>
          <w:tcPr>
            <w:tcW w:w="2641" w:type="pct"/>
          </w:tcPr>
          <w:p w14:paraId="2624E2F5" w14:textId="77777777" w:rsidR="00030038" w:rsidRPr="00AD70FD" w:rsidRDefault="00030038" w:rsidP="006071C2">
            <w:pPr>
              <w:keepNext/>
              <w:keepLines/>
              <w:tabs>
                <w:tab w:val="right" w:pos="10710"/>
              </w:tabs>
              <w:spacing w:before="100" w:after="52"/>
            </w:pPr>
            <w:r>
              <w:t>NIMBioS</w:t>
            </w:r>
          </w:p>
        </w:tc>
      </w:tr>
      <w:tr w:rsidR="0044605A" w14:paraId="67E34C53"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1EA3C897" w14:textId="77777777" w:rsidR="0044605A" w:rsidRPr="00AD70FD" w:rsidRDefault="0044605A" w:rsidP="006071C2">
            <w:pPr>
              <w:keepNext/>
              <w:keepLines/>
              <w:tabs>
                <w:tab w:val="right" w:pos="10710"/>
              </w:tabs>
              <w:spacing w:before="100" w:after="52"/>
            </w:pPr>
            <w:r>
              <w:t>JJ Chai</w:t>
            </w:r>
          </w:p>
        </w:tc>
        <w:tc>
          <w:tcPr>
            <w:tcW w:w="2641" w:type="pct"/>
          </w:tcPr>
          <w:p w14:paraId="0C530494" w14:textId="77777777" w:rsidR="0044605A" w:rsidRPr="00AD70FD" w:rsidRDefault="0044605A" w:rsidP="006071C2">
            <w:pPr>
              <w:keepNext/>
              <w:keepLines/>
              <w:tabs>
                <w:tab w:val="right" w:pos="10710"/>
              </w:tabs>
              <w:spacing w:before="100" w:after="52"/>
            </w:pPr>
            <w:r>
              <w:t>NIMBioS</w:t>
            </w:r>
          </w:p>
        </w:tc>
      </w:tr>
      <w:tr w:rsidR="0044605A" w14:paraId="19D70DAF"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15F3EC97" w14:textId="77777777" w:rsidR="0044605A" w:rsidRPr="00AD70FD" w:rsidRDefault="0044605A" w:rsidP="006071C2">
            <w:pPr>
              <w:keepNext/>
              <w:keepLines/>
              <w:tabs>
                <w:tab w:val="right" w:pos="10710"/>
              </w:tabs>
              <w:spacing w:before="100" w:after="52"/>
            </w:pPr>
            <w:r>
              <w:t>Nathan Jackson</w:t>
            </w:r>
          </w:p>
        </w:tc>
        <w:tc>
          <w:tcPr>
            <w:tcW w:w="2641" w:type="pct"/>
          </w:tcPr>
          <w:p w14:paraId="49C80790" w14:textId="77777777" w:rsidR="0044605A" w:rsidRPr="00AD70FD" w:rsidRDefault="0044605A" w:rsidP="006071C2">
            <w:pPr>
              <w:keepNext/>
              <w:keepLines/>
              <w:tabs>
                <w:tab w:val="right" w:pos="10710"/>
              </w:tabs>
              <w:spacing w:before="100" w:after="52"/>
            </w:pPr>
            <w:r>
              <w:t>NSF</w:t>
            </w:r>
          </w:p>
        </w:tc>
      </w:tr>
      <w:tr w:rsidR="0044605A" w14:paraId="00D968ED"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6A34BB67" w14:textId="77777777" w:rsidR="0044605A" w:rsidRPr="00AD70FD" w:rsidRDefault="0044605A" w:rsidP="006071C2">
            <w:pPr>
              <w:keepNext/>
              <w:keepLines/>
              <w:tabs>
                <w:tab w:val="right" w:pos="10710"/>
              </w:tabs>
              <w:spacing w:before="100" w:after="52"/>
            </w:pPr>
            <w:r>
              <w:t>Tony Jhwueng</w:t>
            </w:r>
          </w:p>
        </w:tc>
        <w:tc>
          <w:tcPr>
            <w:tcW w:w="2641" w:type="pct"/>
          </w:tcPr>
          <w:p w14:paraId="04064D8A" w14:textId="77777777" w:rsidR="0044605A" w:rsidRPr="00AD70FD" w:rsidRDefault="0044605A" w:rsidP="006071C2">
            <w:pPr>
              <w:keepNext/>
              <w:keepLines/>
              <w:tabs>
                <w:tab w:val="right" w:pos="10710"/>
              </w:tabs>
              <w:spacing w:before="100" w:after="52"/>
            </w:pPr>
            <w:r>
              <w:t>NIMBioS</w:t>
            </w:r>
          </w:p>
        </w:tc>
      </w:tr>
      <w:tr w:rsidR="00FB2346" w14:paraId="450D0577"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A78B0E7" w14:textId="1F978445" w:rsidR="00FB2346" w:rsidRDefault="00FB2346" w:rsidP="006071C2">
            <w:pPr>
              <w:keepNext/>
              <w:keepLines/>
              <w:tabs>
                <w:tab w:val="right" w:pos="10710"/>
              </w:tabs>
              <w:spacing w:before="100" w:after="52"/>
            </w:pPr>
            <w:r>
              <w:t>Sandy Kawano</w:t>
            </w:r>
          </w:p>
        </w:tc>
        <w:tc>
          <w:tcPr>
            <w:tcW w:w="2641" w:type="pct"/>
          </w:tcPr>
          <w:p w14:paraId="73274849" w14:textId="12B9FCF9" w:rsidR="00FB2346" w:rsidRDefault="00FB2346" w:rsidP="006071C2">
            <w:pPr>
              <w:keepNext/>
              <w:keepLines/>
              <w:tabs>
                <w:tab w:val="right" w:pos="10710"/>
              </w:tabs>
              <w:spacing w:before="100" w:after="52"/>
            </w:pPr>
            <w:r>
              <w:t>NIMBioS</w:t>
            </w:r>
          </w:p>
        </w:tc>
      </w:tr>
      <w:tr w:rsidR="0044605A" w14:paraId="1DB9C2E1" w14:textId="77777777" w:rsidTr="00F25DC9">
        <w:trPr>
          <w:cnfStyle w:val="000000010000" w:firstRow="0" w:lastRow="0" w:firstColumn="0" w:lastColumn="0" w:oddVBand="0" w:evenVBand="0" w:oddHBand="0" w:evenHBand="1" w:firstRowFirstColumn="0" w:firstRowLastColumn="0" w:lastRowFirstColumn="0" w:lastRowLastColumn="0"/>
        </w:trPr>
        <w:tc>
          <w:tcPr>
            <w:tcW w:w="2359" w:type="pct"/>
          </w:tcPr>
          <w:p w14:paraId="2F9AEBA5" w14:textId="77777777" w:rsidR="0044605A" w:rsidRPr="00AD70FD" w:rsidRDefault="0044605A" w:rsidP="006071C2">
            <w:pPr>
              <w:keepNext/>
              <w:keepLines/>
              <w:tabs>
                <w:tab w:val="right" w:pos="10710"/>
              </w:tabs>
              <w:spacing w:before="100" w:after="52"/>
            </w:pPr>
            <w:r>
              <w:t>Michelle Lawing</w:t>
            </w:r>
          </w:p>
        </w:tc>
        <w:tc>
          <w:tcPr>
            <w:tcW w:w="2641" w:type="pct"/>
          </w:tcPr>
          <w:p w14:paraId="654EDE79" w14:textId="77777777" w:rsidR="0044605A" w:rsidRPr="00AD70FD" w:rsidRDefault="0044605A" w:rsidP="006071C2">
            <w:pPr>
              <w:keepNext/>
              <w:keepLines/>
              <w:tabs>
                <w:tab w:val="right" w:pos="10710"/>
              </w:tabs>
              <w:spacing w:before="100" w:after="52"/>
            </w:pPr>
            <w:r>
              <w:t>NIMBioS</w:t>
            </w:r>
          </w:p>
        </w:tc>
      </w:tr>
      <w:tr w:rsidR="00FB2346" w14:paraId="64A9A378" w14:textId="77777777" w:rsidTr="00F25DC9">
        <w:trPr>
          <w:cnfStyle w:val="000000100000" w:firstRow="0" w:lastRow="0" w:firstColumn="0" w:lastColumn="0" w:oddVBand="0" w:evenVBand="0" w:oddHBand="1" w:evenHBand="0" w:firstRowFirstColumn="0" w:firstRowLastColumn="0" w:lastRowFirstColumn="0" w:lastRowLastColumn="0"/>
        </w:trPr>
        <w:tc>
          <w:tcPr>
            <w:tcW w:w="2359" w:type="pct"/>
          </w:tcPr>
          <w:p w14:paraId="2C4214A1" w14:textId="5AF11606" w:rsidR="00FB2346" w:rsidRDefault="00FB2346" w:rsidP="006071C2">
            <w:pPr>
              <w:keepNext/>
              <w:keepLines/>
              <w:tabs>
                <w:tab w:val="right" w:pos="10710"/>
              </w:tabs>
              <w:spacing w:before="100" w:after="52"/>
            </w:pPr>
            <w:r>
              <w:t>Ryan Martin</w:t>
            </w:r>
          </w:p>
        </w:tc>
        <w:tc>
          <w:tcPr>
            <w:tcW w:w="2641" w:type="pct"/>
          </w:tcPr>
          <w:p w14:paraId="7E1E1F74" w14:textId="6DE6BF71" w:rsidR="00FB2346" w:rsidRDefault="00FB2346" w:rsidP="006071C2">
            <w:pPr>
              <w:keepNext/>
              <w:keepLines/>
              <w:tabs>
                <w:tab w:val="right" w:pos="10710"/>
              </w:tabs>
              <w:spacing w:before="100" w:after="52"/>
            </w:pPr>
            <w:r>
              <w:t>NIMBioS</w:t>
            </w:r>
          </w:p>
        </w:tc>
      </w:tr>
      <w:tr w:rsidR="0044605A" w14:paraId="03984B21" w14:textId="77777777" w:rsidTr="00F25DC9">
        <w:trPr>
          <w:cnfStyle w:val="000000010000" w:firstRow="0" w:lastRow="0" w:firstColumn="0" w:lastColumn="0" w:oddVBand="0" w:evenVBand="0" w:oddHBand="0" w:evenHBand="1" w:firstRowFirstColumn="0" w:firstRowLastColumn="0" w:lastRowFirstColumn="0" w:lastRowLastColumn="0"/>
          <w:trHeight w:val="39"/>
        </w:trPr>
        <w:tc>
          <w:tcPr>
            <w:tcW w:w="2359" w:type="pct"/>
          </w:tcPr>
          <w:p w14:paraId="7A75F7B8" w14:textId="77777777" w:rsidR="0044605A" w:rsidRPr="00AD70FD" w:rsidRDefault="0044605A" w:rsidP="006071C2">
            <w:pPr>
              <w:keepNext/>
              <w:keepLines/>
              <w:tabs>
                <w:tab w:val="right" w:pos="10710"/>
              </w:tabs>
              <w:spacing w:before="100" w:after="52"/>
            </w:pPr>
            <w:r>
              <w:t>Nick Matzke</w:t>
            </w:r>
          </w:p>
        </w:tc>
        <w:tc>
          <w:tcPr>
            <w:tcW w:w="2641" w:type="pct"/>
          </w:tcPr>
          <w:p w14:paraId="1AAD40B6" w14:textId="5DDE8602" w:rsidR="00FB2346" w:rsidRPr="00AD70FD" w:rsidRDefault="0044605A" w:rsidP="006071C2">
            <w:pPr>
              <w:keepNext/>
              <w:keepLines/>
              <w:tabs>
                <w:tab w:val="right" w:pos="10710"/>
              </w:tabs>
              <w:spacing w:before="100" w:after="52"/>
            </w:pPr>
            <w:r>
              <w:t>NIMBioS</w:t>
            </w:r>
          </w:p>
        </w:tc>
      </w:tr>
    </w:tbl>
    <w:p w14:paraId="0486EFA2" w14:textId="77777777" w:rsidR="00030038" w:rsidRDefault="00030038" w:rsidP="00030038">
      <w:pPr>
        <w:spacing w:line="360" w:lineRule="auto"/>
        <w:ind w:left="720" w:hanging="720"/>
        <w:rPr>
          <w:b/>
          <w:bCs/>
        </w:rPr>
      </w:pPr>
    </w:p>
    <w:p w14:paraId="47A3C7A2" w14:textId="77777777" w:rsidR="008C38F2" w:rsidRDefault="008C38F2" w:rsidP="00437F87">
      <w:pPr>
        <w:spacing w:line="360" w:lineRule="auto"/>
        <w:ind w:left="720" w:hanging="720"/>
        <w:jc w:val="center"/>
        <w:rPr>
          <w:b/>
          <w:bCs/>
        </w:rPr>
        <w:sectPr w:rsidR="008C38F2" w:rsidSect="00390DC8">
          <w:headerReference w:type="default" r:id="rId15"/>
          <w:footerReference w:type="default" r:id="rId16"/>
          <w:pgSz w:w="12240" w:h="15840" w:code="1"/>
          <w:pgMar w:top="1440" w:right="1440" w:bottom="1440" w:left="1440" w:header="720" w:footer="720" w:gutter="0"/>
          <w:pgNumType w:start="10"/>
          <w:cols w:space="720"/>
          <w:docGrid w:linePitch="360"/>
        </w:sectPr>
      </w:pPr>
    </w:p>
    <w:p w14:paraId="712E6B03" w14:textId="77777777" w:rsidR="00854FFB" w:rsidRPr="00854FFB" w:rsidRDefault="00854FFB" w:rsidP="00AD65B7">
      <w:pPr>
        <w:spacing w:line="360" w:lineRule="auto"/>
        <w:ind w:left="720" w:hanging="720"/>
        <w:jc w:val="center"/>
        <w:rPr>
          <w:b/>
          <w:bCs/>
          <w:sz w:val="72"/>
          <w:szCs w:val="72"/>
        </w:rPr>
      </w:pPr>
    </w:p>
    <w:p w14:paraId="1CCC5824" w14:textId="77777777" w:rsidR="00AD65B7" w:rsidRPr="0024248F" w:rsidRDefault="00AD65B7" w:rsidP="00AD65B7">
      <w:pPr>
        <w:spacing w:line="360" w:lineRule="auto"/>
        <w:ind w:left="720" w:hanging="720"/>
        <w:jc w:val="center"/>
        <w:rPr>
          <w:b/>
          <w:bCs/>
          <w:caps/>
          <w:sz w:val="72"/>
          <w:szCs w:val="72"/>
        </w:rPr>
      </w:pPr>
      <w:r w:rsidRPr="0024248F">
        <w:rPr>
          <w:b/>
          <w:bCs/>
          <w:sz w:val="72"/>
          <w:szCs w:val="72"/>
        </w:rPr>
        <w:t xml:space="preserve">C. </w:t>
      </w:r>
      <w:r w:rsidRPr="0024248F">
        <w:rPr>
          <w:b/>
          <w:bCs/>
          <w:caps/>
          <w:sz w:val="72"/>
          <w:szCs w:val="72"/>
        </w:rPr>
        <w:t>Research,</w:t>
      </w:r>
      <w:r>
        <w:rPr>
          <w:b/>
          <w:bCs/>
          <w:caps/>
          <w:sz w:val="72"/>
          <w:szCs w:val="72"/>
        </w:rPr>
        <w:t xml:space="preserve"> S</w:t>
      </w:r>
      <w:r w:rsidRPr="0024248F">
        <w:rPr>
          <w:b/>
          <w:bCs/>
          <w:caps/>
          <w:sz w:val="72"/>
          <w:szCs w:val="72"/>
        </w:rPr>
        <w:t>cholarship, Creative Activity</w:t>
      </w:r>
    </w:p>
    <w:p w14:paraId="665E0EE7" w14:textId="77777777" w:rsidR="00AD65B7" w:rsidRDefault="00AD65B7" w:rsidP="00FD60C7">
      <w:pPr>
        <w:spacing w:line="360" w:lineRule="auto"/>
        <w:ind w:left="720" w:hanging="720"/>
        <w:rPr>
          <w:b/>
          <w:bCs/>
        </w:rPr>
      </w:pPr>
    </w:p>
    <w:p w14:paraId="416EAC1A" w14:textId="77777777" w:rsidR="00AD65B7" w:rsidRDefault="00AD65B7" w:rsidP="00FD60C7">
      <w:pPr>
        <w:spacing w:line="360" w:lineRule="auto"/>
        <w:ind w:left="720" w:hanging="720"/>
        <w:rPr>
          <w:b/>
          <w:bCs/>
        </w:rPr>
      </w:pPr>
    </w:p>
    <w:p w14:paraId="4DCD48C5" w14:textId="77777777" w:rsidR="00AD65B7" w:rsidRDefault="00AD65B7" w:rsidP="00FD60C7">
      <w:pPr>
        <w:spacing w:line="360" w:lineRule="auto"/>
        <w:ind w:left="720" w:hanging="720"/>
        <w:rPr>
          <w:b/>
          <w:bCs/>
        </w:rPr>
      </w:pPr>
    </w:p>
    <w:p w14:paraId="576D99E9" w14:textId="77777777" w:rsidR="00AD65B7" w:rsidRDefault="00AD65B7" w:rsidP="00FD60C7">
      <w:pPr>
        <w:spacing w:line="360" w:lineRule="auto"/>
        <w:ind w:left="720" w:hanging="720"/>
        <w:rPr>
          <w:b/>
          <w:bCs/>
        </w:rPr>
      </w:pPr>
    </w:p>
    <w:p w14:paraId="22B67283" w14:textId="77777777" w:rsidR="00AD65B7" w:rsidRDefault="00AD65B7" w:rsidP="00FD60C7">
      <w:pPr>
        <w:spacing w:line="360" w:lineRule="auto"/>
        <w:ind w:left="720" w:hanging="720"/>
        <w:rPr>
          <w:b/>
          <w:bCs/>
        </w:rPr>
      </w:pPr>
    </w:p>
    <w:p w14:paraId="4C53D086" w14:textId="77777777" w:rsidR="00AD65B7" w:rsidRDefault="00AD65B7" w:rsidP="00FD60C7">
      <w:pPr>
        <w:spacing w:line="360" w:lineRule="auto"/>
        <w:ind w:left="720" w:hanging="720"/>
        <w:rPr>
          <w:b/>
          <w:bCs/>
        </w:rPr>
      </w:pPr>
    </w:p>
    <w:p w14:paraId="467382B7" w14:textId="77777777" w:rsidR="00AD65B7" w:rsidRDefault="00AD65B7" w:rsidP="00FD60C7">
      <w:pPr>
        <w:spacing w:line="360" w:lineRule="auto"/>
        <w:ind w:left="720" w:hanging="720"/>
        <w:rPr>
          <w:b/>
          <w:bCs/>
        </w:rPr>
      </w:pPr>
    </w:p>
    <w:p w14:paraId="586A7EBF" w14:textId="77777777" w:rsidR="00AD65B7" w:rsidRDefault="00AD65B7" w:rsidP="00FD60C7">
      <w:pPr>
        <w:spacing w:line="360" w:lineRule="auto"/>
        <w:ind w:left="720" w:hanging="720"/>
        <w:rPr>
          <w:b/>
          <w:bCs/>
        </w:rPr>
      </w:pPr>
    </w:p>
    <w:p w14:paraId="088D3E2E" w14:textId="77777777" w:rsidR="00AD65B7" w:rsidRDefault="00AD65B7" w:rsidP="00FD60C7">
      <w:pPr>
        <w:spacing w:line="360" w:lineRule="auto"/>
        <w:ind w:left="720" w:hanging="720"/>
        <w:rPr>
          <w:b/>
          <w:bCs/>
        </w:rPr>
      </w:pPr>
    </w:p>
    <w:p w14:paraId="2D97278E" w14:textId="77777777" w:rsidR="00AD65B7" w:rsidRDefault="00AD65B7" w:rsidP="00FD60C7">
      <w:pPr>
        <w:spacing w:line="360" w:lineRule="auto"/>
        <w:ind w:left="720" w:hanging="720"/>
        <w:rPr>
          <w:b/>
          <w:bCs/>
        </w:rPr>
      </w:pPr>
    </w:p>
    <w:p w14:paraId="1AD538F2" w14:textId="77777777" w:rsidR="00AD65B7" w:rsidRDefault="00AD65B7" w:rsidP="00FD60C7">
      <w:pPr>
        <w:spacing w:line="360" w:lineRule="auto"/>
        <w:ind w:left="720" w:hanging="720"/>
        <w:rPr>
          <w:b/>
          <w:bCs/>
        </w:rPr>
      </w:pPr>
    </w:p>
    <w:p w14:paraId="00F664E6" w14:textId="77777777" w:rsidR="00AD65B7" w:rsidRDefault="00AD65B7" w:rsidP="00FD60C7">
      <w:pPr>
        <w:spacing w:line="360" w:lineRule="auto"/>
        <w:ind w:left="720" w:hanging="720"/>
        <w:rPr>
          <w:b/>
          <w:bCs/>
        </w:rPr>
      </w:pPr>
    </w:p>
    <w:p w14:paraId="07897BE3" w14:textId="77777777" w:rsidR="00AD65B7" w:rsidRDefault="00AD65B7" w:rsidP="00FD60C7">
      <w:pPr>
        <w:spacing w:line="360" w:lineRule="auto"/>
        <w:ind w:left="720" w:hanging="720"/>
        <w:rPr>
          <w:b/>
          <w:bCs/>
        </w:rPr>
      </w:pPr>
    </w:p>
    <w:p w14:paraId="40626D03" w14:textId="77777777" w:rsidR="00AD65B7" w:rsidRDefault="00AD65B7" w:rsidP="00FD60C7">
      <w:pPr>
        <w:spacing w:line="360" w:lineRule="auto"/>
        <w:ind w:left="720" w:hanging="720"/>
        <w:rPr>
          <w:b/>
          <w:bCs/>
        </w:rPr>
      </w:pPr>
    </w:p>
    <w:p w14:paraId="1AFCDE40" w14:textId="77777777" w:rsidR="00AD65B7" w:rsidRDefault="00AD65B7" w:rsidP="00FD60C7">
      <w:pPr>
        <w:spacing w:line="360" w:lineRule="auto"/>
        <w:ind w:left="720" w:hanging="720"/>
        <w:rPr>
          <w:b/>
          <w:bCs/>
        </w:rPr>
      </w:pPr>
    </w:p>
    <w:p w14:paraId="71E70A6C" w14:textId="77777777" w:rsidR="00AD65B7" w:rsidRDefault="00AD65B7" w:rsidP="00FD60C7">
      <w:pPr>
        <w:spacing w:line="360" w:lineRule="auto"/>
        <w:ind w:left="720" w:hanging="720"/>
        <w:rPr>
          <w:b/>
          <w:bCs/>
        </w:rPr>
      </w:pPr>
    </w:p>
    <w:p w14:paraId="4787D4E2" w14:textId="77777777" w:rsidR="00BA70AB" w:rsidRDefault="00BA70AB" w:rsidP="00AD65B7">
      <w:pPr>
        <w:spacing w:line="360" w:lineRule="auto"/>
        <w:ind w:left="720" w:hanging="720"/>
        <w:jc w:val="center"/>
        <w:rPr>
          <w:b/>
          <w:bCs/>
          <w:caps/>
          <w:sz w:val="28"/>
          <w:szCs w:val="28"/>
        </w:rPr>
      </w:pPr>
    </w:p>
    <w:p w14:paraId="40FEC17C" w14:textId="77777777" w:rsidR="00BA70AB" w:rsidRDefault="00BA70AB" w:rsidP="00AD65B7">
      <w:pPr>
        <w:spacing w:line="360" w:lineRule="auto"/>
        <w:ind w:left="720" w:hanging="720"/>
        <w:jc w:val="center"/>
        <w:rPr>
          <w:b/>
          <w:bCs/>
          <w:caps/>
          <w:sz w:val="28"/>
          <w:szCs w:val="28"/>
        </w:rPr>
      </w:pPr>
    </w:p>
    <w:p w14:paraId="085194A8" w14:textId="77777777" w:rsidR="008C38F2" w:rsidRDefault="008C38F2" w:rsidP="00AD65B7">
      <w:pPr>
        <w:spacing w:line="360" w:lineRule="auto"/>
        <w:ind w:left="720" w:hanging="720"/>
        <w:jc w:val="center"/>
        <w:rPr>
          <w:b/>
          <w:bCs/>
          <w:caps/>
          <w:sz w:val="28"/>
          <w:szCs w:val="28"/>
        </w:rPr>
        <w:sectPr w:rsidR="008C38F2" w:rsidSect="003D23DB">
          <w:headerReference w:type="default" r:id="rId17"/>
          <w:footerReference w:type="default" r:id="rId18"/>
          <w:pgSz w:w="12240" w:h="15840" w:code="1"/>
          <w:pgMar w:top="1440" w:right="1440" w:bottom="1440" w:left="1440" w:header="720" w:footer="720" w:gutter="0"/>
          <w:pgNumType w:start="9"/>
          <w:cols w:space="720"/>
          <w:docGrid w:linePitch="360"/>
        </w:sectPr>
      </w:pPr>
    </w:p>
    <w:p w14:paraId="3CC0A602" w14:textId="77777777" w:rsidR="00AD65B7" w:rsidRPr="0024248F" w:rsidRDefault="00AD65B7" w:rsidP="00AD65B7">
      <w:pPr>
        <w:spacing w:line="360" w:lineRule="auto"/>
        <w:ind w:left="720" w:hanging="720"/>
        <w:jc w:val="center"/>
        <w:rPr>
          <w:b/>
          <w:bCs/>
          <w:caps/>
          <w:sz w:val="28"/>
          <w:szCs w:val="28"/>
        </w:rPr>
      </w:pPr>
      <w:r w:rsidRPr="0024248F">
        <w:rPr>
          <w:b/>
          <w:bCs/>
          <w:caps/>
          <w:sz w:val="28"/>
          <w:szCs w:val="28"/>
        </w:rPr>
        <w:lastRenderedPageBreak/>
        <w:t>Candidate’s Statement</w:t>
      </w:r>
    </w:p>
    <w:p w14:paraId="45AD5E50" w14:textId="23E8290B" w:rsidR="00CE77EF" w:rsidRDefault="00986DAD" w:rsidP="00986DAD">
      <w:pPr>
        <w:spacing w:line="360" w:lineRule="auto"/>
        <w:rPr>
          <w:bCs/>
        </w:rPr>
      </w:pPr>
      <w:r>
        <w:rPr>
          <w:bCs/>
        </w:rPr>
        <w:t xml:space="preserve">My research addresses key questions in macroevolution to understand the processes leading to present diversity. </w:t>
      </w:r>
      <w:r w:rsidR="00C3628D">
        <w:rPr>
          <w:bCs/>
        </w:rPr>
        <w:t>I do this through construction and extensive testing of new approaches and the implementation of these in user-friendly software</w:t>
      </w:r>
      <w:r w:rsidR="00B651E3">
        <w:rPr>
          <w:bCs/>
        </w:rPr>
        <w:t>,</w:t>
      </w:r>
      <w:r w:rsidR="00C3628D">
        <w:rPr>
          <w:bCs/>
        </w:rPr>
        <w:t xml:space="preserve"> as well as by </w:t>
      </w:r>
      <w:r w:rsidR="00B651E3">
        <w:rPr>
          <w:bCs/>
        </w:rPr>
        <w:t xml:space="preserve">examination of particular biological examples. These papers aim to be major works that move the field rather than mere examples of things we already know. One focus in my work has been dealing with heterogeneity of biological processes. The factors affecting oak tree evolution probably differ from those affecting water lily evolution, but nearly all methods apply the same set of parameters to all taxa being investigated. My work on dealing with different evolutionary rates </w:t>
      </w:r>
      <w:r w:rsidR="007F1823">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 </w:instrText>
      </w:r>
      <w:r w:rsidR="00DB4A00">
        <w:rPr>
          <w:bCs/>
        </w:rPr>
        <w:fldChar w:fldCharType="begin">
          <w:fldData xml:space="preserve">PEVuZE5vdGU+PENpdGU+PEF1dGhvcj5PJmFwb3M7TWVhcmE8L0F1dGhvcj48WWVhcj4yMDA2PC9Z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</w:fldData>
        </w:fldChar>
      </w:r>
      <w:r w:rsidR="00DB4A00">
        <w:rPr>
          <w:bCs/>
        </w:rPr>
        <w:instrText xml:space="preserve"> ADDIN EN.CITE.DATA </w:instrText>
      </w:r>
      <w:r w:rsidR="00DB4A00">
        <w:rPr>
          <w:bCs/>
        </w:rPr>
      </w:r>
      <w:r w:rsidR="00DB4A00">
        <w:rPr>
          <w:bCs/>
        </w:rPr>
        <w:fldChar w:fldCharType="end"/>
      </w:r>
      <w:r w:rsidR="007F1823">
        <w:rPr>
          <w:bCs/>
        </w:rPr>
        <w:fldChar w:fldCharType="separate"/>
      </w:r>
      <w:r w:rsidR="00DB4A00">
        <w:rPr>
          <w:bCs/>
          <w:noProof/>
        </w:rPr>
        <w:t>(</w:t>
      </w:r>
      <w:hyperlink w:anchor="_ENREF_18" w:tooltip="O'Meara, 2006 #15765" w:history="1">
        <w:r w:rsidR="00DB4A00">
          <w:rPr>
            <w:bCs/>
            <w:noProof/>
          </w:rPr>
          <w:t>O'Meara et al. 2006</w:t>
        </w:r>
      </w:hyperlink>
      <w:r w:rsidR="00DB4A00">
        <w:rPr>
          <w:bCs/>
          <w:noProof/>
        </w:rPr>
        <w:t>)</w:t>
      </w:r>
      <w:r w:rsidR="007F1823">
        <w:rPr>
          <w:bCs/>
        </w:rPr>
        <w:fldChar w:fldCharType="end"/>
      </w:r>
      <w:r w:rsidR="002527F2">
        <w:rPr>
          <w:bCs/>
        </w:rPr>
        <w:t xml:space="preserve"> has been cited </w:t>
      </w:r>
      <w:r w:rsidR="00F11249">
        <w:rPr>
          <w:bCs/>
        </w:rPr>
        <w:t>241 times</w:t>
      </w:r>
      <w:r w:rsidR="002527F2">
        <w:rPr>
          <w:bCs/>
        </w:rPr>
        <w:t xml:space="preserve"> and has been used for things as varied as fish jaw evolution and flower size. This work has continued to deal with heterogeneity of multiple parameters for a single trait on a tree </w:t>
      </w:r>
      <w:r w:rsidR="007F1823">
        <w:rPr>
          <w:bCs/>
        </w:rPr>
        <w:fldChar w:fldCharType="begin"/>
      </w:r>
      <w:r w:rsidR="00DB4A00">
        <w:rPr>
          <w:bCs/>
        </w:rPr>
        <w:instrText xml:space="preserve"> ADDIN EN.CITE &lt;EndNote&gt;&lt;Cite&gt;&lt;Author&gt;Beaulieu&lt;/Author&gt;&lt;Year&gt;2012&lt;/Year&gt;&lt;RecNum&gt;27011&lt;/RecNum&gt;&lt;DisplayText&gt;(Beaulieu et al. 2012)&lt;/DisplayText&gt;&lt;record&gt;&lt;rec-number&gt;27011&lt;/rec-number&gt;&lt;foreign-keys&gt;&lt;key app="EN" db-id="290fw9tzn52tt5e2dzm5edtsxv0se9dpzf9z"&gt;27011&lt;/key&gt;&lt;/foreign-keys&gt;&lt;ref-type name="Journal Article"&gt;17&lt;/ref-type&gt;&lt;contributors&gt;&lt;authors&gt;&lt;author&gt;Beaulieu, Jeremy M.&lt;/author&gt;&lt;author&gt;Jhwueng, Dwueng-Chwuan&lt;/author&gt;&lt;author&gt;Boettiger, Carl&lt;/author&gt;&lt;author&gt;O&amp;apos;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pub-dates&gt;&lt;date&gt;Aug&lt;/date&gt;&lt;/pub-dates&gt;&lt;/dates&gt;&lt;isbn&gt;0014-3820&lt;/isbn&gt;&lt;accession-num&gt;WOS:000306804100003&lt;/accession-num&gt;&lt;urls&gt;&lt;related-urls&gt;&lt;url&gt;http://onlinelibrary.wiley.com/store/10.1111/j.1558-5646.2012.01619.x/asset/j.1558-5646.2012.01619.x.pdf?v=1&amp;amp;t=hgjkhh86&amp;amp;s=55cd201ed6e34274bed32cea0f22f56bf5ffa9de&lt;/url&gt;&lt;/related-urls&gt;&lt;/urls&gt;&lt;/record&gt;&lt;/Cite&gt;&lt;/EndNote&gt;</w:instrText>
      </w:r>
      <w:r w:rsidR="007F1823">
        <w:rPr>
          <w:bCs/>
        </w:rPr>
        <w:fldChar w:fldCharType="separate"/>
      </w:r>
      <w:r w:rsidR="00DB4A00">
        <w:rPr>
          <w:bCs/>
          <w:noProof/>
        </w:rPr>
        <w:t>(</w:t>
      </w:r>
      <w:hyperlink w:anchor="_ENREF_3" w:tooltip="Beaulieu, 2012 #27011" w:history="1">
        <w:r w:rsidR="00DB4A00">
          <w:rPr>
            <w:bCs/>
            <w:noProof/>
          </w:rPr>
          <w:t>Beaulieu et al. 2012</w:t>
        </w:r>
      </w:hyperlink>
      <w:r w:rsidR="00DB4A00">
        <w:rPr>
          <w:bCs/>
          <w:noProof/>
        </w:rPr>
        <w:t>)</w:t>
      </w:r>
      <w:r w:rsidR="007F1823">
        <w:rPr>
          <w:bCs/>
        </w:rPr>
        <w:fldChar w:fldCharType="end"/>
      </w:r>
      <w:r w:rsidR="002527F2">
        <w:rPr>
          <w:bCs/>
        </w:rPr>
        <w:t xml:space="preserve">. Work on discrete characters </w:t>
      </w:r>
      <w:r w:rsidR="007F1823">
        <w:rPr>
          <w:bCs/>
        </w:rPr>
        <w:fldChar w:fldCharType="begin"/>
      </w:r>
      <w:r w:rsidR="00DB4A00">
        <w:rPr>
          <w:bCs/>
        </w:rPr>
        <w:instrText xml:space="preserve"> ADDIN EN.CITE &lt;EndNote&gt;&lt;Cite&gt;&lt;Author&gt;O&amp;apos;Meara&lt;/Author&gt;&lt;Year&gt;2007&lt;/Year&gt;&lt;RecNum&gt;23803&lt;/RecNum&gt;&lt;DisplayText&gt;(O&amp;apos;Meara 2007)&lt;/DisplayText&gt;&lt;record&gt;&lt;rec-number&gt;23803&lt;/rec-number&gt;&lt;foreign-keys&gt;&lt;key app="EN" db-id="290fw9tzn52tt5e2dzm5edtsxv0se9dpzf9z"&gt;23803&lt;/key&gt;&lt;/foreign-keys&gt;&lt;ref-type name="Journal Article"&gt;17&lt;/ref-type&gt;&lt;contributors&gt;&lt;authors&gt;&lt;author&gt;O&amp;apos;Meara, Brian C&lt;/author&gt;&lt;/authors&gt;&lt;/contributors&gt;&lt;titles&gt;&lt;title&gt;Estimating Different Rates of Gene Loss on a Tree&lt;/title&gt;&lt;secondary-title&gt;Genetics&lt;/secondary-title&gt;&lt;/titles&gt;&lt;periodical&gt;&lt;full-title&gt;Genetics&lt;/full-title&gt;&lt;/periodical&gt;&lt;pages&gt;1415-1416&lt;/pages&gt;&lt;volume&gt;177&lt;/volume&gt;&lt;number&gt;3&lt;/number&gt;&lt;dates&gt;&lt;year&gt;2007&lt;/year&gt;&lt;/dates&gt;&lt;urls&gt;&lt;/urls&gt;&lt;/record&gt;&lt;/Cite&gt;&lt;/EndNote&gt;</w:instrText>
      </w:r>
      <w:r w:rsidR="007F1823">
        <w:rPr>
          <w:bCs/>
        </w:rPr>
        <w:fldChar w:fldCharType="separate"/>
      </w:r>
      <w:r w:rsidR="00DB4A00">
        <w:rPr>
          <w:bCs/>
          <w:noProof/>
        </w:rPr>
        <w:t>(</w:t>
      </w:r>
      <w:hyperlink w:anchor="_ENREF_14" w:tooltip="O'Meara, 2007 #23803" w:history="1">
        <w:r w:rsidR="00DB4A00">
          <w:rPr>
            <w:bCs/>
            <w:noProof/>
          </w:rPr>
          <w:t>O'Meara 2007</w:t>
        </w:r>
      </w:hyperlink>
      <w:r w:rsidR="00DB4A00">
        <w:rPr>
          <w:bCs/>
          <w:noProof/>
        </w:rPr>
        <w:t>)</w:t>
      </w:r>
      <w:r w:rsidR="007F1823">
        <w:rPr>
          <w:bCs/>
        </w:rPr>
        <w:fldChar w:fldCharType="end"/>
      </w:r>
      <w:r w:rsidR="002527F2">
        <w:rPr>
          <w:bCs/>
        </w:rPr>
        <w:t xml:space="preserve"> has also been extended to deal with hidden rates </w:t>
      </w:r>
      <w:r w:rsidR="007F1823">
        <w:rPr>
          <w:bCs/>
        </w:rPr>
        <w:fldChar w:fldCharType="begin"/>
      </w:r>
      <w:r w:rsidR="00DB4A00">
        <w:rPr>
          <w:bCs/>
        </w:rPr>
        <w:instrText xml:space="preserve"> ADDIN EN.CITE &lt;EndNote&gt;&lt;Cite&gt;&lt;Author&gt;Beaulieu&lt;/Author&gt;&lt;Year&gt;2013&lt;/Year&gt;&lt;RecNum&gt;27221&lt;/RecNum&gt;&lt;DisplayText&gt;(Beaulieu et al. 2013)&lt;/DisplayText&gt;&lt;record&gt;&lt;rec-number&gt;27221&lt;/rec-number&gt;&lt;foreign-keys&gt;&lt;key app="EN" db-id="290fw9tzn52tt5e2dzm5edtsxv0se9dpzf9z"&gt;27221&lt;/key&gt;&lt;/foreign-keys&gt;&lt;ref-type name="Journal Article"&gt;17&lt;/ref-type&gt;&lt;contributors&gt;&lt;authors&gt;&lt;author&gt;Beaulieu, Jeremy M.&lt;/author&gt;&lt;author&gt;O&amp;apos;Meara, Brian C.&lt;/author&gt;&lt;author&gt;Donoghue, Michael J.&lt;/author&gt;&lt;/authors&gt;&lt;/contributors&gt;&lt;titles&gt;&lt;title&gt;Identifying hidden rate changes in the evolution of a binary morphological character: the evolution of plant habit in campanulid angiosperms&lt;/title&gt;&lt;secondary-title&gt;Systematic biology&lt;/secondary-title&gt;&lt;/titles&gt;&lt;periodical&gt;&lt;full-title&gt;Systematic Biology&lt;/full-title&gt;&lt;/periodical&gt;&lt;dates&gt;&lt;year&gt;2013&lt;/year&gt;&lt;/dates&gt;&lt;publisher&gt;Oxford University Press&lt;/publisher&gt;&lt;isbn&gt;1063-5157&lt;/isbn&gt;&lt;urls&gt;&lt;/urls&gt;&lt;/record&gt;&lt;/Cite&gt;&lt;/EndNote&gt;</w:instrText>
      </w:r>
      <w:r w:rsidR="007F1823">
        <w:rPr>
          <w:bCs/>
        </w:rPr>
        <w:fldChar w:fldCharType="separate"/>
      </w:r>
      <w:r w:rsidR="00DB4A00">
        <w:rPr>
          <w:bCs/>
          <w:noProof/>
        </w:rPr>
        <w:t>(</w:t>
      </w:r>
      <w:hyperlink w:anchor="_ENREF_5" w:tooltip="Beaulieu, 2013 #27221" w:history="1">
        <w:r w:rsidR="00DB4A00">
          <w:rPr>
            <w:bCs/>
            <w:noProof/>
          </w:rPr>
          <w:t>Beaulieu et al. 2013</w:t>
        </w:r>
      </w:hyperlink>
      <w:r w:rsidR="00DB4A00">
        <w:rPr>
          <w:bCs/>
          <w:noProof/>
        </w:rPr>
        <w:t>)</w:t>
      </w:r>
      <w:r w:rsidR="007F1823">
        <w:rPr>
          <w:bCs/>
        </w:rPr>
        <w:fldChar w:fldCharType="end"/>
      </w:r>
      <w:r w:rsidR="002527F2">
        <w:rPr>
          <w:bCs/>
        </w:rPr>
        <w:t xml:space="preserve">. </w:t>
      </w:r>
      <w:r w:rsidR="005B4D12">
        <w:rPr>
          <w:bCs/>
        </w:rPr>
        <w:t>In the lab we have also created a general forward in time simulation model that was featured in an invited Evolution symposium</w:t>
      </w:r>
      <w:r w:rsidR="00664C56">
        <w:rPr>
          <w:bCs/>
        </w:rPr>
        <w:t xml:space="preserve"> in 2012</w:t>
      </w:r>
      <w:r w:rsidR="005B4D12">
        <w:rPr>
          <w:bCs/>
        </w:rPr>
        <w:t xml:space="preserve">. </w:t>
      </w:r>
      <w:r w:rsidR="004A5D87">
        <w:rPr>
          <w:bCs/>
        </w:rPr>
        <w:t xml:space="preserve">I have also coauthored other publications using </w:t>
      </w:r>
      <w:r w:rsidR="00487783">
        <w:rPr>
          <w:bCs/>
        </w:rPr>
        <w:t xml:space="preserve">or testing </w:t>
      </w:r>
      <w:r w:rsidR="004A5D87">
        <w:rPr>
          <w:bCs/>
        </w:rPr>
        <w:t xml:space="preserve">various phylogenetic methods </w:t>
      </w:r>
      <w:r w:rsidR="004A5D87">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 </w:instrText>
      </w:r>
      <w:r w:rsidR="00DB4A00">
        <w:rPr>
          <w:bCs/>
        </w:rPr>
        <w:fldChar w:fldCharType="begin">
          <w:fldData xml:space="preserve">PEVuZE5vdGU+PENpdGU+PEF1dGhvcj5Db2xsYXI8L0F1dGhvcj48WWVhcj4yMDEwPC9ZZWFyPjxS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ExNzItMTE3NDwv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GFsdC1wZXJpb2RpY2FsPjxmdWxsLXRpdGxlPlAgTmF0bCBBY2FkIFNjaSBV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</w:fldData>
        </w:fldChar>
      </w:r>
      <w:r w:rsidR="00DB4A00">
        <w:rPr>
          <w:bCs/>
        </w:rPr>
        <w:instrText xml:space="preserve"> ADDIN EN.CITE.DATA </w:instrText>
      </w:r>
      <w:r w:rsidR="00DB4A00">
        <w:rPr>
          <w:bCs/>
        </w:rPr>
      </w:r>
      <w:r w:rsidR="00DB4A00">
        <w:rPr>
          <w:bCs/>
        </w:rPr>
        <w:fldChar w:fldCharType="end"/>
      </w:r>
      <w:r w:rsidR="004A5D87">
        <w:rPr>
          <w:bCs/>
        </w:rPr>
        <w:fldChar w:fldCharType="separate"/>
      </w:r>
      <w:r w:rsidR="00DB4A00">
        <w:rPr>
          <w:bCs/>
          <w:noProof/>
        </w:rPr>
        <w:t>(</w:t>
      </w:r>
      <w:hyperlink w:anchor="_ENREF_9" w:tooltip="Farrell, 2001 #15767" w:history="1">
        <w:r w:rsidR="00DB4A00">
          <w:rPr>
            <w:bCs/>
            <w:noProof/>
          </w:rPr>
          <w:t>Farrell et al. 2001</w:t>
        </w:r>
      </w:hyperlink>
      <w:r w:rsidR="00DB4A00">
        <w:rPr>
          <w:bCs/>
          <w:noProof/>
        </w:rPr>
        <w:t xml:space="preserve">; </w:t>
      </w:r>
      <w:hyperlink w:anchor="_ENREF_8" w:tooltip="Driskell, 2004 #15766" w:history="1">
        <w:r w:rsidR="00DB4A00">
          <w:rPr>
            <w:bCs/>
            <w:noProof/>
          </w:rPr>
          <w:t>Driskell et al. 2004</w:t>
        </w:r>
      </w:hyperlink>
      <w:r w:rsidR="00DB4A00">
        <w:rPr>
          <w:bCs/>
          <w:noProof/>
        </w:rPr>
        <w:t xml:space="preserve">; </w:t>
      </w:r>
      <w:hyperlink w:anchor="_ENREF_6" w:tooltip="Collar, 2009 #27080" w:history="1">
        <w:r w:rsidR="00DB4A00">
          <w:rPr>
            <w:bCs/>
            <w:noProof/>
          </w:rPr>
          <w:t>Collar et al. 2009</w:t>
        </w:r>
      </w:hyperlink>
      <w:r w:rsidR="00DB4A00">
        <w:rPr>
          <w:bCs/>
          <w:noProof/>
        </w:rPr>
        <w:t xml:space="preserve">; </w:t>
      </w:r>
      <w:hyperlink w:anchor="_ENREF_20" w:tooltip="Smith, 2009 #15763" w:history="1">
        <w:r w:rsidR="00DB4A00">
          <w:rPr>
            <w:bCs/>
            <w:noProof/>
          </w:rPr>
          <w:t>Smith and O'Meara 2009</w:t>
        </w:r>
      </w:hyperlink>
      <w:r w:rsidR="00DB4A00">
        <w:rPr>
          <w:bCs/>
          <w:noProof/>
        </w:rPr>
        <w:t xml:space="preserve">; </w:t>
      </w:r>
      <w:hyperlink w:anchor="_ENREF_7" w:tooltip="Collar, 2010 #27063" w:history="1">
        <w:r w:rsidR="00DB4A00">
          <w:rPr>
            <w:bCs/>
            <w:noProof/>
          </w:rPr>
          <w:t>Collar et al. 2010</w:t>
        </w:r>
      </w:hyperlink>
      <w:r w:rsidR="00DB4A00">
        <w:rPr>
          <w:bCs/>
          <w:noProof/>
        </w:rPr>
        <w:t xml:space="preserve">; </w:t>
      </w:r>
      <w:hyperlink w:anchor="_ENREF_1" w:tooltip="Abercrombie, 2011 #24821" w:history="1">
        <w:r w:rsidR="00DB4A00">
          <w:rPr>
            <w:bCs/>
            <w:noProof/>
          </w:rPr>
          <w:t>Abercrombie et al. 2011</w:t>
        </w:r>
      </w:hyperlink>
      <w:r w:rsidR="00DB4A00">
        <w:rPr>
          <w:bCs/>
          <w:noProof/>
        </w:rPr>
        <w:t xml:space="preserve">; </w:t>
      </w:r>
      <w:hyperlink w:anchor="_ENREF_12" w:tooltip="Hulsey, 2013 #27761" w:history="1">
        <w:r w:rsidR="00DB4A00">
          <w:rPr>
            <w:bCs/>
            <w:noProof/>
          </w:rPr>
          <w:t>Hulsey et al. 2013</w:t>
        </w:r>
      </w:hyperlink>
      <w:r w:rsidR="00DB4A00">
        <w:rPr>
          <w:bCs/>
          <w:noProof/>
        </w:rPr>
        <w:t xml:space="preserve">; </w:t>
      </w:r>
      <w:hyperlink w:anchor="_ENREF_22" w:tooltip="Soltis, 2013 #27762" w:history="1">
        <w:r w:rsidR="00DB4A00">
          <w:rPr>
            <w:bCs/>
            <w:noProof/>
          </w:rPr>
          <w:t>Soltis et al. 2013</w:t>
        </w:r>
      </w:hyperlink>
      <w:r w:rsidR="00DB4A00">
        <w:rPr>
          <w:bCs/>
          <w:noProof/>
        </w:rPr>
        <w:t xml:space="preserve">; </w:t>
      </w:r>
      <w:hyperlink w:anchor="_ENREF_13" w:tooltip="Jhwueng, 2014 #28654" w:history="1">
        <w:r w:rsidR="00DB4A00">
          <w:rPr>
            <w:bCs/>
            <w:noProof/>
          </w:rPr>
          <w:t>Jhwueng et al. 2014</w:t>
        </w:r>
      </w:hyperlink>
      <w:r w:rsidR="00DB4A00">
        <w:rPr>
          <w:bCs/>
          <w:noProof/>
        </w:rPr>
        <w:t xml:space="preserve">; </w:t>
      </w:r>
      <w:hyperlink w:anchor="_ENREF_26" w:tooltip="Williams, 2014 #28648" w:history="1">
        <w:r w:rsidR="00DB4A00">
          <w:rPr>
            <w:bCs/>
            <w:noProof/>
          </w:rPr>
          <w:t>Williams et al. 2014</w:t>
        </w:r>
      </w:hyperlink>
      <w:r w:rsidR="00DB4A00">
        <w:rPr>
          <w:bCs/>
          <w:noProof/>
        </w:rPr>
        <w:t>)</w:t>
      </w:r>
      <w:r w:rsidR="004A5D87">
        <w:rPr>
          <w:bCs/>
        </w:rPr>
        <w:fldChar w:fldCharType="end"/>
      </w:r>
      <w:r w:rsidR="004A5D87">
        <w:rPr>
          <w:bCs/>
        </w:rPr>
        <w:t>.</w:t>
      </w:r>
    </w:p>
    <w:p w14:paraId="2707F6C2" w14:textId="77777777" w:rsidR="002527F2" w:rsidRDefault="002527F2" w:rsidP="00986DAD">
      <w:pPr>
        <w:spacing w:line="360" w:lineRule="auto"/>
        <w:rPr>
          <w:bCs/>
        </w:rPr>
      </w:pPr>
    </w:p>
    <w:p w14:paraId="77924631" w14:textId="3D6B1403" w:rsidR="002527F2" w:rsidRPr="004B2B33" w:rsidRDefault="00664C56" w:rsidP="00986DAD">
      <w:pPr>
        <w:spacing w:line="360" w:lineRule="auto"/>
        <w:rPr>
          <w:bCs/>
        </w:rPr>
      </w:pPr>
      <w:r>
        <w:rPr>
          <w:bCs/>
        </w:rPr>
        <w:t xml:space="preserve">I have also worked on species delimitation </w:t>
      </w:r>
      <w:r w:rsidR="007F1823">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 </w:instrText>
      </w:r>
      <w:r w:rsidR="00DB4A00">
        <w:rPr>
          <w:bCs/>
        </w:rPr>
        <w:fldChar w:fldCharType="begin">
          <w:fldData xml:space="preserve">PEVuZE5vdGU+PENpdGU+PEF1dGhvcj5PJmFwb3M7TWVhcmE8L0F1dGhvcj48WWVhcj4yMDEwPC9Z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</w:fldData>
        </w:fldChar>
      </w:r>
      <w:r w:rsidR="00DB4A00">
        <w:rPr>
          <w:bCs/>
        </w:rPr>
        <w:instrText xml:space="preserve"> ADDIN EN.CITE.DATA </w:instrText>
      </w:r>
      <w:r w:rsidR="00DB4A00">
        <w:rPr>
          <w:bCs/>
        </w:rPr>
      </w:r>
      <w:r w:rsidR="00DB4A00">
        <w:rPr>
          <w:bCs/>
        </w:rPr>
        <w:fldChar w:fldCharType="end"/>
      </w:r>
      <w:r w:rsidR="007F1823">
        <w:rPr>
          <w:bCs/>
        </w:rPr>
        <w:fldChar w:fldCharType="separate"/>
      </w:r>
      <w:r w:rsidR="00DB4A00">
        <w:rPr>
          <w:bCs/>
          <w:noProof/>
        </w:rPr>
        <w:t>(</w:t>
      </w:r>
      <w:hyperlink w:anchor="_ENREF_15" w:tooltip="O'Meara, 2010 #15762" w:history="1">
        <w:r w:rsidR="00DB4A00">
          <w:rPr>
            <w:bCs/>
            <w:noProof/>
          </w:rPr>
          <w:t>O'Meara 2010</w:t>
        </w:r>
      </w:hyperlink>
      <w:r w:rsidR="00DB4A00">
        <w:rPr>
          <w:bCs/>
          <w:noProof/>
        </w:rPr>
        <w:t>)</w:t>
      </w:r>
      <w:r w:rsidR="007F1823">
        <w:rPr>
          <w:bCs/>
        </w:rPr>
        <w:fldChar w:fldCharType="end"/>
      </w:r>
      <w:r>
        <w:rPr>
          <w:bCs/>
        </w:rPr>
        <w:t>. An NSF grant based on using these techniques, with others, on fungal datasets, with PI Karen Hughes and me as one of the CoPIs, was recently funded. I have continued to develop the method, which was presented at a different Evolution symposium in 2013. I was also PI on a preproposal and proposal based on this work which resulted in a grant awarded in the past round, w</w:t>
      </w:r>
      <w:r w:rsidR="00366B0C">
        <w:rPr>
          <w:bCs/>
        </w:rPr>
        <w:t xml:space="preserve">hich includes $340,000 for UTK as well as additional funds for my CoPI Bryan Carstens. </w:t>
      </w:r>
      <w:r w:rsidR="00846D12">
        <w:rPr>
          <w:bCs/>
        </w:rPr>
        <w:t xml:space="preserve">This </w:t>
      </w:r>
      <w:r w:rsidR="004B2B33">
        <w:rPr>
          <w:bCs/>
        </w:rPr>
        <w:t xml:space="preserve">is funding another postdoc in my lab; we are currently finishing simulations for a manuscript we will submitting to </w:t>
      </w:r>
      <w:r w:rsidR="004B2B33">
        <w:rPr>
          <w:bCs/>
          <w:i/>
        </w:rPr>
        <w:t>PNAS</w:t>
      </w:r>
      <w:r w:rsidR="004B2B33">
        <w:rPr>
          <w:bCs/>
        </w:rPr>
        <w:t>.</w:t>
      </w:r>
    </w:p>
    <w:p w14:paraId="68F5B9C7" w14:textId="77777777" w:rsidR="002F435C" w:rsidRDefault="002F435C" w:rsidP="00986DAD">
      <w:pPr>
        <w:spacing w:line="360" w:lineRule="auto"/>
        <w:rPr>
          <w:bCs/>
        </w:rPr>
      </w:pPr>
    </w:p>
    <w:p w14:paraId="35E4F06B" w14:textId="1B0D1014" w:rsidR="002F435C" w:rsidRDefault="002F435C" w:rsidP="00986DAD">
      <w:pPr>
        <w:spacing w:line="360" w:lineRule="auto"/>
        <w:rPr>
          <w:bCs/>
        </w:rPr>
      </w:pPr>
      <w:r>
        <w:rPr>
          <w:bCs/>
        </w:rPr>
        <w:t xml:space="preserve">Another aspect of research effort has been on extending phylogenetic models. From collaborations with JJ Chai, a NIMBioS postdoc, and Mike Gilchrist, a faculty member in EEB at UTK, I have helped to create codon and amino acid models </w:t>
      </w:r>
      <w:r w:rsidR="002F302E">
        <w:rPr>
          <w:bCs/>
        </w:rPr>
        <w:t xml:space="preserve">which use explicit parameters about optimal amino acids, strength of selection, and amino acid similarities to create transition </w:t>
      </w:r>
      <w:r w:rsidR="002F302E">
        <w:rPr>
          <w:bCs/>
        </w:rPr>
        <w:lastRenderedPageBreak/>
        <w:t>matrices for phylogenetic inference with realistic features such as different rates for different optimal amino acids and unequal gain and loss rates for amino acids or codons (it is more likely to evolve towards a codon representing the optimal amino acid than away from it, for example). We have recently been awarded $520K from the NSF to continue this work (me as PI, Dr. Gilchrist as Co-PI) and are readying a publication on the approaches. Our source code for the model is an R package available on github</w:t>
      </w:r>
      <w:r w:rsidR="00C80FD5">
        <w:rPr>
          <w:bCs/>
        </w:rPr>
        <w:t>.</w:t>
      </w:r>
    </w:p>
    <w:p w14:paraId="419BBE36" w14:textId="77777777" w:rsidR="00B651E3" w:rsidRDefault="00B651E3" w:rsidP="00986DAD">
      <w:pPr>
        <w:spacing w:line="360" w:lineRule="auto"/>
        <w:rPr>
          <w:bCs/>
        </w:rPr>
      </w:pPr>
    </w:p>
    <w:p w14:paraId="0EDCF390" w14:textId="1906532A" w:rsidR="00B651E3" w:rsidRDefault="00B651E3" w:rsidP="00986DAD">
      <w:pPr>
        <w:spacing w:line="360" w:lineRule="auto"/>
        <w:rPr>
          <w:bCs/>
        </w:rPr>
      </w:pPr>
      <w:r>
        <w:rPr>
          <w:bCs/>
        </w:rPr>
        <w:t xml:space="preserve">Another creative activity has been making sure that other biologists can do analyses. </w:t>
      </w:r>
      <w:r w:rsidR="00846D12">
        <w:rPr>
          <w:bCs/>
        </w:rPr>
        <w:t xml:space="preserve">This has resulted in papers on re-usability of trees </w:t>
      </w:r>
      <w:r w:rsidR="007F1823">
        <w:rPr>
          <w:bCs/>
        </w:rPr>
        <w:fldChar w:fldCharType="begin"/>
      </w:r>
      <w:r w:rsidR="00DB4A00">
        <w:rPr>
          <w:bCs/>
        </w:rPr>
        <w:instrText xml:space="preserve"> ADDIN EN.CITE &lt;EndNote&gt;&lt;Cite&gt;&lt;Author&gt;Stoltzfus&lt;/Author&gt;&lt;Year&gt;2012&lt;/Year&gt;&lt;RecNum&gt;27758&lt;/RecNum&gt;&lt;DisplayText&gt;(Stoltzfus et al. 2012)&lt;/DisplayText&gt;&lt;record&gt;&lt;rec-number&gt;27758&lt;/rec-number&gt;&lt;foreign-keys&gt;&lt;key app="EN" db-id="290fw9tzn52tt5e2dzm5edtsxv0se9dpzf9z"&gt;27758&lt;/key&gt;&lt;/foreign-keys&gt;&lt;ref-type name="Journal Article"&gt;17&lt;/ref-type&gt;&lt;contributors&gt;&lt;authors&gt;&lt;author&gt;Stoltzfus, Arlin&lt;/author&gt;&lt;author&gt;O&amp;apos;Meara, Brian&lt;/author&gt;&lt;author&gt;Whitacre, Jamie&lt;/author&gt;&lt;author&gt;Mounce, Ross&lt;/author&gt;&lt;author&gt;Gillespie, Emily L.&lt;/author&gt;&lt;author&gt;Kumar, Sudhir&lt;/author&gt;&lt;author&gt;Rosauer, Dan F.&lt;/author&gt;&lt;author&gt;Vos, Rutger A.&lt;/author&gt;&lt;/authors&gt;&lt;/contributors&gt;&lt;titles&gt;&lt;title&gt;Sharing and re-use of phylogenetic trees (and associated data) to facilitate synthesis&lt;/title&gt;&lt;secondary-title&gt;BMC research notes&lt;/secondary-title&gt;&lt;/titles&gt;&lt;periodical&gt;&lt;full-title&gt;BMC research notes&lt;/full-title&gt;&lt;/periodical&gt;&lt;pages&gt;574-574&lt;/pages&gt;&lt;volume&gt;5&lt;/volume&gt;&lt;dates&gt;&lt;year&gt;2012&lt;/year&gt;&lt;pub-dates&gt;&lt;date&gt;2012 Oct&lt;/date&gt;&lt;/pub-dates&gt;&lt;/dates&gt;&lt;isbn&gt;1756-0500&lt;/isbn&gt;&lt;accession-num&gt;MEDLINE:23088596&lt;/accession-num&gt;&lt;urls&gt;&lt;related-urls&gt;&lt;url&gt;http://www.ncbi.nlm.nih.gov/pmc/articles/PMC3583491/pdf/1756-0500-5-574.pdf&lt;/url&gt;&lt;/related-urls&gt;&lt;/urls&gt;&lt;/record&gt;&lt;/Cite&gt;&lt;/EndNote&gt;</w:instrText>
      </w:r>
      <w:r w:rsidR="007F1823">
        <w:rPr>
          <w:bCs/>
        </w:rPr>
        <w:fldChar w:fldCharType="separate"/>
      </w:r>
      <w:r w:rsidR="00DB4A00">
        <w:rPr>
          <w:bCs/>
          <w:noProof/>
        </w:rPr>
        <w:t>(</w:t>
      </w:r>
      <w:hyperlink w:anchor="_ENREF_25" w:tooltip="Stoltzfus, 2012 #27758" w:history="1">
        <w:r w:rsidR="00DB4A00">
          <w:rPr>
            <w:bCs/>
            <w:noProof/>
          </w:rPr>
          <w:t>Stoltzfus et al. 2012</w:t>
        </w:r>
      </w:hyperlink>
      <w:r w:rsidR="00DB4A00">
        <w:rPr>
          <w:bCs/>
          <w:noProof/>
        </w:rPr>
        <w:t>)</w:t>
      </w:r>
      <w:r w:rsidR="007F1823">
        <w:rPr>
          <w:bCs/>
        </w:rPr>
        <w:fldChar w:fldCharType="end"/>
      </w:r>
      <w:r w:rsidR="007F1823">
        <w:rPr>
          <w:bCs/>
        </w:rPr>
        <w:t xml:space="preserve">, hackathons to create new tools </w:t>
      </w:r>
      <w:r w:rsidR="007F1823">
        <w:rPr>
          <w:bCs/>
        </w:rPr>
        <w:fldChar w:fldCharType="begin"/>
      </w:r>
      <w:r w:rsidR="00DB4A00">
        <w:rPr>
          <w:bCs/>
        </w:rPr>
        <w:instrText xml:space="preserve"> ADDIN EN.CITE &lt;EndNote&gt;&lt;Cite&gt;&lt;Author&gt;Stoltzfus&lt;/Author&gt;&lt;Year&gt;2013&lt;/Year&gt;&lt;RecNum&gt;27722&lt;/RecNum&gt;&lt;DisplayText&gt;(Stoltzfus et al. 2013)&lt;/DisplayText&gt;&lt;record&gt;&lt;rec-number&gt;27722&lt;/rec-number&gt;&lt;foreign-keys&gt;&lt;key app="EN" db-id="290fw9tzn52tt5e2dzm5edtsxv0se9dpzf9z"&gt;27722&lt;/key&gt;&lt;/foreign-keys&gt;&lt;ref-type name="Journal Article"&gt;17&lt;/ref-type&gt;&lt;contributors&gt;&lt;authors&gt;&lt;author&gt;Stoltzfus, Arlin&lt;/author&gt;&lt;author&gt;Lapp, Hilmar&lt;/author&gt;&lt;author&gt;Matasci, Naim&lt;/author&gt;&lt;author&gt;Deus, Helena&lt;/author&gt;&lt;author&gt;Sidlauskas, Brian&lt;/author&gt;&lt;author&gt;Zmasek, Christian M.&lt;/author&gt;&lt;author&gt;Vaidya, Gaurav&lt;/author&gt;&lt;author&gt;Pontelli, Enrico&lt;/author&gt;&lt;author&gt;Cranston, Karen&lt;/author&gt;&lt;author&gt;Vos, Rutger&lt;/author&gt;&lt;author&gt;Webb, Campbell O.&lt;/author&gt;&lt;author&gt;Harmon, Luke J.&lt;/author&gt;&lt;author&gt;Pirrung, Megan&lt;/author&gt;&lt;author&gt;O&amp;apos;Meara, Brian&lt;/author&gt;&lt;author&gt;Pennell, Matthew W.&lt;/author&gt;&lt;author&gt;Mirarab, Siavash&lt;/author&gt;&lt;author&gt;Rosenberg, Michael S.&lt;/author&gt;&lt;author&gt;Balhoff, James P.&lt;/author&gt;&lt;author&gt;Bik, Holly M.&lt;/author&gt;&lt;author&gt;Heath, Tracy A.&lt;/author&gt;&lt;author&gt;Midford, Peter E.&lt;/author&gt;&lt;author&gt;Brown, Joseph W.&lt;/author&gt;&lt;author&gt;McTavish, Emily Jane&lt;/author&gt;&lt;author&gt;Sukumaran, Jeet&lt;/author&gt;&lt;author&gt;Westneat, Mark&lt;/author&gt;&lt;author&gt;Alfaro, Michael E.&lt;/author&gt;&lt;author&gt;Steele, Aaron&lt;/author&gt;&lt;author&gt;Jordan, Greg&lt;/author&gt;&lt;/authors&gt;&lt;/contributors&gt;&lt;titles&gt;&lt;title&gt;Phylotastic! Making tree-of-life knowledge accessible, reusable and convenient&lt;/title&gt;&lt;secondary-title&gt;Bmc Bioinformatics&lt;/secondary-title&gt;&lt;/titles&gt;&lt;periodical&gt;&lt;full-title&gt;BMC bioinformatics&lt;/full-title&gt;&lt;/periodical&gt;&lt;volume&gt;14&lt;/volume&gt;&lt;dates&gt;&lt;year&gt;2013&lt;/year&gt;&lt;pub-dates&gt;&lt;date&gt;May 13&lt;/date&gt;&lt;/pub-dates&gt;&lt;/dates&gt;&lt;isbn&gt;1471-2105&lt;/isbn&gt;&lt;accession-num&gt;WOS:000319743900001&lt;/accession-num&gt;&lt;urls&gt;&lt;/urls&gt;&lt;/record&gt;&lt;/Cite&gt;&lt;/EndNote&gt;</w:instrText>
      </w:r>
      <w:r w:rsidR="007F1823">
        <w:rPr>
          <w:bCs/>
        </w:rPr>
        <w:fldChar w:fldCharType="separate"/>
      </w:r>
      <w:r w:rsidR="00DB4A00">
        <w:rPr>
          <w:bCs/>
          <w:noProof/>
        </w:rPr>
        <w:t>(</w:t>
      </w:r>
      <w:hyperlink w:anchor="_ENREF_24" w:tooltip="Stoltzfus, 2013 #27722" w:history="1">
        <w:r w:rsidR="00DB4A00">
          <w:rPr>
            <w:bCs/>
            <w:noProof/>
          </w:rPr>
          <w:t>Stoltzfus et al. 2013</w:t>
        </w:r>
      </w:hyperlink>
      <w:r w:rsidR="00DB4A00">
        <w:rPr>
          <w:bCs/>
          <w:noProof/>
        </w:rPr>
        <w:t>)</w:t>
      </w:r>
      <w:r w:rsidR="007F1823">
        <w:rPr>
          <w:bCs/>
        </w:rPr>
        <w:fldChar w:fldCharType="end"/>
      </w:r>
      <w:r w:rsidR="007F1823">
        <w:rPr>
          <w:bCs/>
        </w:rPr>
        <w:t xml:space="preserve">, </w:t>
      </w:r>
      <w:r w:rsidR="004A5D87">
        <w:rPr>
          <w:bCs/>
        </w:rPr>
        <w:t xml:space="preserve"> and cyberinfrastructure for phylogenetics </w:t>
      </w:r>
      <w:r w:rsidR="004A5D87">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 </w:instrText>
      </w:r>
      <w:r w:rsidR="00DB4A00">
        <w:rPr>
          <w:bCs/>
        </w:rPr>
        <w:fldChar w:fldCharType="begin">
          <w:fldData xml:space="preserve">PEVuZE5vdGU+PENpdGU+PEF1dGhvcj5Hb2ZmPC9BdXRob3I+PFllYXI+MjAxMTwvWWVhcj48UmVj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</w:fldData>
        </w:fldChar>
      </w:r>
      <w:r w:rsidR="00DB4A00">
        <w:rPr>
          <w:bCs/>
        </w:rPr>
        <w:instrText xml:space="preserve"> ADDIN EN.CITE.DATA </w:instrText>
      </w:r>
      <w:r w:rsidR="00DB4A00">
        <w:rPr>
          <w:bCs/>
        </w:rPr>
      </w:r>
      <w:r w:rsidR="00DB4A00">
        <w:rPr>
          <w:bCs/>
        </w:rPr>
        <w:fldChar w:fldCharType="end"/>
      </w:r>
      <w:r w:rsidR="004A5D87">
        <w:rPr>
          <w:bCs/>
        </w:rPr>
        <w:fldChar w:fldCharType="separate"/>
      </w:r>
      <w:r w:rsidR="00DB4A00">
        <w:rPr>
          <w:bCs/>
          <w:noProof/>
        </w:rPr>
        <w:t>(</w:t>
      </w:r>
      <w:hyperlink w:anchor="_ENREF_10" w:tooltip="Goff, 2011 #27751" w:history="1">
        <w:r w:rsidR="00DB4A00">
          <w:rPr>
            <w:bCs/>
            <w:noProof/>
          </w:rPr>
          <w:t>Goff et al. 2011</w:t>
        </w:r>
      </w:hyperlink>
      <w:r w:rsidR="00DB4A00">
        <w:rPr>
          <w:bCs/>
          <w:noProof/>
        </w:rPr>
        <w:t>)</w:t>
      </w:r>
      <w:r w:rsidR="004A5D87">
        <w:rPr>
          <w:bCs/>
        </w:rPr>
        <w:fldChar w:fldCharType="end"/>
      </w:r>
      <w:r w:rsidR="004A5D87">
        <w:rPr>
          <w:bCs/>
        </w:rPr>
        <w:t>, for which my lab received a total of $369,187 from three sets of funding. We have also received $50,000 from the Encylopedia of Life as a Rubenstein fellowship to Barb Banbury with summer funding for me as well for an R interface to the Encyclopedia of Life</w:t>
      </w:r>
      <w:r w:rsidR="000C5DA1">
        <w:rPr>
          <w:bCs/>
        </w:rPr>
        <w:t xml:space="preserve"> </w:t>
      </w:r>
      <w:r w:rsidR="000C5DA1">
        <w:rPr>
          <w:bCs/>
        </w:rPr>
        <w:fldChar w:fldCharType="begin"/>
      </w:r>
      <w:r w:rsidR="00DB4A00">
        <w:rPr>
          <w:bCs/>
        </w:rPr>
        <w:instrText xml:space="preserve"> ADDIN EN.CITE &lt;EndNote&gt;&lt;Cite&gt;&lt;Author&gt;Banbury&lt;/Author&gt;&lt;Year&gt;2014&lt;/Year&gt;&lt;RecNum&gt;28653&lt;/RecNum&gt;&lt;DisplayText&gt;(Banbury and O&amp;apos;Meara 2014)&lt;/DisplayText&gt;&lt;record&gt;&lt;rec-number&gt;28653&lt;/rec-number&gt;&lt;foreign-keys&gt;&lt;key app="EN" db-id="290fw9tzn52tt5e2dzm5edtsxv0se9dpzf9z"&gt;28653&lt;/key&gt;&lt;/foreign-keys&gt;&lt;ref-type name="Journal Article"&gt;17&lt;/ref-type&gt;&lt;contributors&gt;&lt;authors&gt;&lt;author&gt;Banbury, Barbara L.&lt;/author&gt;&lt;author&gt;O&amp;apos;Meara, Brian C.&lt;/author&gt;&lt;/authors&gt;&lt;/contributors&gt;&lt;titles&gt;&lt;title&gt;Reol: R interface to the Encyclopedia of Life&lt;/title&gt;&lt;secondary-title&gt;Ecology and Evolution&lt;/secondary-title&gt;&lt;/titles&gt;&lt;periodical&gt;&lt;full-title&gt;Ecology and Evolution&lt;/full-title&gt;&lt;/periodical&gt;&lt;dates&gt;&lt;year&gt;2014&lt;/year&gt;&lt;/dates&gt;&lt;isbn&gt;2045-7758&lt;/isbn&gt;&lt;urls&gt;&lt;/urls&gt;&lt;/record&gt;&lt;/Cite&gt;&lt;/EndNote&gt;</w:instrText>
      </w:r>
      <w:r w:rsidR="000C5DA1">
        <w:rPr>
          <w:bCs/>
        </w:rPr>
        <w:fldChar w:fldCharType="separate"/>
      </w:r>
      <w:r w:rsidR="00DB4A00">
        <w:rPr>
          <w:bCs/>
          <w:noProof/>
        </w:rPr>
        <w:t>(</w:t>
      </w:r>
      <w:hyperlink w:anchor="_ENREF_2" w:tooltip="Banbury, 2014 #28653" w:history="1">
        <w:r w:rsidR="00DB4A00">
          <w:rPr>
            <w:bCs/>
            <w:noProof/>
          </w:rPr>
          <w:t>Banbury and O'Meara 2014</w:t>
        </w:r>
      </w:hyperlink>
      <w:r w:rsidR="00DB4A00">
        <w:rPr>
          <w:bCs/>
          <w:noProof/>
        </w:rPr>
        <w:t>)</w:t>
      </w:r>
      <w:r w:rsidR="000C5DA1">
        <w:rPr>
          <w:bCs/>
        </w:rPr>
        <w:fldChar w:fldCharType="end"/>
      </w:r>
      <w:r w:rsidR="004A5D87">
        <w:rPr>
          <w:bCs/>
        </w:rPr>
        <w:t xml:space="preserve">. Work has also involved developing fast algorithms for analyses </w:t>
      </w:r>
      <w:r w:rsidR="004A5D87">
        <w:rPr>
          <w:bCs/>
        </w:rPr>
        <w:fldChar w:fldCharType="begin"/>
      </w:r>
      <w:r w:rsidR="00DB4A00">
        <w:rPr>
          <w:bCs/>
        </w:rPr>
        <w:instrText xml:space="preserve"> ADDIN EN.CITE &lt;EndNote&gt;&lt;Cite&gt;&lt;Author&gt;Smith&lt;/Author&gt;&lt;Year&gt;2012&lt;/Year&gt;&lt;RecNum&gt;25761&lt;/RecNum&gt;&lt;DisplayText&gt;(Smith and O&amp;apos;Meara 2012)&lt;/DisplayText&gt;&lt;record&gt;&lt;rec-number&gt;25761&lt;/rec-number&gt;&lt;foreign-keys&gt;&lt;key app="EN" db-id="290fw9tzn52tt5e2dzm5edtsxv0se9dpzf9z"&gt;25761&lt;/key&gt;&lt;/foreign-keys&gt;&lt;ref-type name="Journal Article"&gt;17&lt;/ref-type&gt;&lt;contributors&gt;&lt;authors&gt;&lt;author&gt;Smith, S. A.&lt;/author&gt;&lt;author&gt;O&amp;apos;Meara, B. C.&lt;/author&gt;&lt;/authors&gt;&lt;/contributors&gt;&lt;titles&gt;&lt;title&gt;treePL: Divergence time estimation using penalized likelihood for large phylogenies&lt;/title&gt;&lt;secondary-title&gt;Bioinformatics&lt;/secondary-title&gt;&lt;/titles&gt;&lt;periodical&gt;&lt;full-title&gt;Bioinformatics&lt;/full-title&gt;&lt;/periodical&gt;&lt;dates&gt;&lt;year&gt;2012&lt;/year&gt;&lt;/dates&gt;&lt;publisher&gt;Oxford University Press&lt;/publisher&gt;&lt;isbn&gt;1367-4803&lt;/isbn&gt;&lt;urls&gt;&lt;/urls&gt;&lt;/record&gt;&lt;/Cite&gt;&lt;/EndNote&gt;</w:instrText>
      </w:r>
      <w:r w:rsidR="004A5D87">
        <w:rPr>
          <w:bCs/>
        </w:rPr>
        <w:fldChar w:fldCharType="separate"/>
      </w:r>
      <w:r w:rsidR="00DB4A00">
        <w:rPr>
          <w:bCs/>
          <w:noProof/>
        </w:rPr>
        <w:t>(</w:t>
      </w:r>
      <w:hyperlink w:anchor="_ENREF_21" w:tooltip="Smith, 2012 #25761" w:history="1">
        <w:r w:rsidR="00DB4A00">
          <w:rPr>
            <w:bCs/>
            <w:noProof/>
          </w:rPr>
          <w:t>Smith and O'Meara 2012</w:t>
        </w:r>
      </w:hyperlink>
      <w:r w:rsidR="00DB4A00">
        <w:rPr>
          <w:bCs/>
          <w:noProof/>
        </w:rPr>
        <w:t>)</w:t>
      </w:r>
      <w:r w:rsidR="004A5D87">
        <w:rPr>
          <w:bCs/>
        </w:rPr>
        <w:fldChar w:fldCharType="end"/>
      </w:r>
      <w:r w:rsidR="004A5D87">
        <w:rPr>
          <w:bCs/>
        </w:rPr>
        <w:t xml:space="preserve"> and new implementations of my software </w:t>
      </w:r>
      <w:r w:rsidR="004A5D87">
        <w:rPr>
          <w:bCs/>
        </w:rPr>
        <w:fldChar w:fldCharType="begin"/>
      </w:r>
      <w:r w:rsidR="00DB4A00">
        <w:rPr>
          <w:bCs/>
        </w:rPr>
        <w:instrText xml:space="preserve"> ADDIN EN.CITE &lt;EndNote&gt;&lt;Cite&gt;&lt;Author&gt;Stack&lt;/Author&gt;&lt;Year&gt;2011&lt;/Year&gt;&lt;RecNum&gt;23275&lt;/RecNum&gt;&lt;DisplayText&gt;(Stack et al. 2011)&lt;/DisplayText&gt;&lt;record&gt;&lt;rec-number&gt;23275&lt;/rec-number&gt;&lt;foreign-keys&gt;&lt;key app="EN" db-id="290fw9tzn52tt5e2dzm5edtsxv0se9dpzf9z"&gt;23275&lt;/key&gt;&lt;/foreign-keys&gt;&lt;ref-type name="Journal Article"&gt;17&lt;/ref-type&gt;&lt;contributors&gt;&lt;authors&gt;&lt;author&gt;Stack, J. Conrad&lt;/author&gt;&lt;author&gt;Harmon, Luke J.&lt;/author&gt;&lt;author&gt;O&amp;apos;Meara, Brian&lt;/author&gt;&lt;/authors&gt;&lt;/contributors&gt;&lt;titles&gt;&lt;title&gt;RBrownie: an R package for testing hypotheses about rates of evolutionary change&lt;/title&gt;&lt;secondary-title&gt;Methods in Ecology and Evolution&lt;/secondary-title&gt;&lt;/titles&gt;&lt;periodical&gt;&lt;full-title&gt;Methods in Ecology and Evolution&lt;/full-title&gt;&lt;/periodical&gt;&lt;pages&gt;660-662&lt;/pages&gt;&lt;volume&gt;2&lt;/volume&gt;&lt;number&gt;6&lt;/number&gt;&lt;dates&gt;&lt;year&gt;2011&lt;/year&gt;&lt;pub-dates&gt;&lt;date&gt;Dec&lt;/date&gt;&lt;/pub-dates&gt;&lt;/dates&gt;&lt;isbn&gt;2041-210X&lt;/isbn&gt;&lt;accession-num&gt;WOS:000298090100010&lt;/accession-num&gt;&lt;urls&gt;&lt;related-urls&gt;&lt;url&gt;http://onlinelibrary.wiley.com/store/10.1111/j.2041-210X.2011.00112.x/asset/j.2041-210X.2011.00112.x.pdf?v=1&amp;amp;t=gz61qljs&amp;amp;s=7e4d3c4d604df34553519ecb2ca7198471fef0f6&lt;/url&gt;&lt;/related-urls&gt;&lt;/urls&gt;&lt;/record&gt;&lt;/Cite&gt;&lt;/EndNote&gt;</w:instrText>
      </w:r>
      <w:r w:rsidR="004A5D87">
        <w:rPr>
          <w:bCs/>
        </w:rPr>
        <w:fldChar w:fldCharType="separate"/>
      </w:r>
      <w:r w:rsidR="00DB4A00">
        <w:rPr>
          <w:bCs/>
          <w:noProof/>
        </w:rPr>
        <w:t>(</w:t>
      </w:r>
      <w:hyperlink w:anchor="_ENREF_23" w:tooltip="Stack, 2011 #23275" w:history="1">
        <w:r w:rsidR="00DB4A00">
          <w:rPr>
            <w:bCs/>
            <w:noProof/>
          </w:rPr>
          <w:t>Stack et al. 2011</w:t>
        </w:r>
      </w:hyperlink>
      <w:r w:rsidR="00DB4A00">
        <w:rPr>
          <w:bCs/>
          <w:noProof/>
        </w:rPr>
        <w:t>)</w:t>
      </w:r>
      <w:r w:rsidR="004A5D87">
        <w:rPr>
          <w:bCs/>
        </w:rPr>
        <w:fldChar w:fldCharType="end"/>
      </w:r>
      <w:r w:rsidR="00FB5666">
        <w:rPr>
          <w:bCs/>
        </w:rPr>
        <w:t xml:space="preserve"> (funded by Google Summer of Code).</w:t>
      </w:r>
    </w:p>
    <w:p w14:paraId="4D789BE6" w14:textId="77777777" w:rsidR="00A3117C" w:rsidRDefault="00A3117C" w:rsidP="00986DAD">
      <w:pPr>
        <w:spacing w:line="360" w:lineRule="auto"/>
        <w:rPr>
          <w:bCs/>
        </w:rPr>
      </w:pPr>
    </w:p>
    <w:p w14:paraId="2701B66D" w14:textId="0E8F6F5D" w:rsidR="00A3117C" w:rsidRDefault="00A3117C" w:rsidP="00986DAD">
      <w:pPr>
        <w:spacing w:line="360" w:lineRule="auto"/>
        <w:rPr>
          <w:bCs/>
        </w:rPr>
      </w:pPr>
      <w:r>
        <w:rPr>
          <w:bCs/>
        </w:rPr>
        <w:t xml:space="preserve">I have also been involved in reviews, often invited, of comparative methods or phylogenetics, including </w:t>
      </w:r>
      <w:r w:rsidR="00625E9F">
        <w:rPr>
          <w:bCs/>
        </w:rPr>
        <w:t>a review of methods</w:t>
      </w:r>
      <w:r>
        <w:rPr>
          <w:bCs/>
        </w:rPr>
        <w:t xml:space="preserve"> for the </w:t>
      </w:r>
      <w:r w:rsidRPr="00A3117C">
        <w:rPr>
          <w:bCs/>
          <w:i/>
        </w:rPr>
        <w:t>Annual Review of Ecology, Evolution, and Systematics</w:t>
      </w:r>
      <w:r w:rsidR="00032296">
        <w:rPr>
          <w:bCs/>
          <w:i/>
        </w:rPr>
        <w:t xml:space="preserve"> </w:t>
      </w:r>
      <w:r w:rsidR="00032296">
        <w:rPr>
          <w:bCs/>
        </w:rPr>
        <w:fldChar w:fldCharType="begin"/>
      </w:r>
      <w:r w:rsidR="00DB4A00">
        <w:rPr>
          <w:bCs/>
        </w:rPr>
        <w:instrText xml:space="preserve"> ADDIN EN.CITE &lt;EndNote&gt;&lt;Cite&gt;&lt;Author&gt;O&amp;apos;Meara&lt;/Author&gt;&lt;Year&gt;2012&lt;/Year&gt;&lt;RecNum&gt;25760&lt;/RecNum&gt;&lt;DisplayText&gt;(O&amp;apos;Meara 2012)&lt;/DisplayText&gt;&lt;record&gt;&lt;rec-number&gt;25760&lt;/rec-number&gt;&lt;foreign-keys&gt;&lt;key app="EN" db-id="290fw9tzn52tt5e2dzm5edtsxv0se9dpzf9z"&gt;25760&lt;/key&gt;&lt;/foreign-keys&gt;&lt;ref-type name="Journal Article"&gt;17&lt;/ref-type&gt;&lt;contributors&gt;&lt;authors&gt;&lt;author&gt;O&amp;apos;Meara, B. C.&lt;/author&gt;&lt;/authors&gt;&lt;/contributors&gt;&lt;titles&gt;&lt;title&gt;Evolutionary Inferences from Phylogenies: A Review of Methods&lt;/title&gt;&lt;secondary-title&gt;Annual Review of Ecology, Evolution, and Systematics&lt;/secondary-title&gt;&lt;/titles&gt;&lt;periodical&gt;&lt;full-title&gt;Annual Review of Ecology, Evolution, and Systematics&lt;/full-title&gt;&lt;/periodical&gt;&lt;volume&gt;43&lt;/volume&gt;&lt;number&gt;1&lt;/number&gt;&lt;dates&gt;&lt;year&gt;2012&lt;/year&gt;&lt;/dates&gt;&lt;publisher&gt;Annual Reviews 4139 El Camino Way, PO Box 10139, Palo Alto, California 94303-0139, USA&lt;/publisher&gt;&lt;isbn&gt;1543-592X&lt;/isbn&gt;&lt;urls&gt;&lt;related-urls&gt;&lt;url&gt;http://www.annualreviews.org/doi/pdf/10.1146/annurev-ecolsys-110411-160331&lt;/url&gt;&lt;/related-urls&gt;&lt;/urls&gt;&lt;/record&gt;&lt;/Cite&gt;&lt;/EndNote&gt;</w:instrText>
      </w:r>
      <w:r w:rsidR="00032296">
        <w:rPr>
          <w:bCs/>
        </w:rPr>
        <w:fldChar w:fldCharType="separate"/>
      </w:r>
      <w:r w:rsidR="00DB4A00">
        <w:rPr>
          <w:bCs/>
          <w:noProof/>
        </w:rPr>
        <w:t>(</w:t>
      </w:r>
      <w:hyperlink w:anchor="_ENREF_16" w:tooltip="O'Meara, 2012 #25760" w:history="1">
        <w:r w:rsidR="00DB4A00">
          <w:rPr>
            <w:bCs/>
            <w:noProof/>
          </w:rPr>
          <w:t>O'Meara 2012</w:t>
        </w:r>
      </w:hyperlink>
      <w:r w:rsidR="00DB4A00">
        <w:rPr>
          <w:bCs/>
          <w:noProof/>
        </w:rPr>
        <w:t>)</w:t>
      </w:r>
      <w:r w:rsidR="00032296">
        <w:rPr>
          <w:bCs/>
        </w:rPr>
        <w:fldChar w:fldCharType="end"/>
      </w:r>
      <w:r w:rsidR="00625E9F">
        <w:rPr>
          <w:bCs/>
        </w:rPr>
        <w:t xml:space="preserve"> (which was the most downloaded </w:t>
      </w:r>
      <w:r w:rsidR="002D3193">
        <w:rPr>
          <w:bCs/>
        </w:rPr>
        <w:t>paper in the journal</w:t>
      </w:r>
      <w:r w:rsidR="00625E9F">
        <w:rPr>
          <w:bCs/>
        </w:rPr>
        <w:t>)</w:t>
      </w:r>
      <w:r>
        <w:rPr>
          <w:bCs/>
        </w:rPr>
        <w:t xml:space="preserve">, </w:t>
      </w:r>
      <w:r w:rsidR="00625E9F">
        <w:rPr>
          <w:bCs/>
        </w:rPr>
        <w:t xml:space="preserve">a chapter on phylogenetic reconstruction in the </w:t>
      </w:r>
      <w:r w:rsidR="00625E9F">
        <w:rPr>
          <w:bCs/>
          <w:i/>
        </w:rPr>
        <w:t>Encylopedia of Theoretical Ecology</w:t>
      </w:r>
      <w:r w:rsidR="00625E9F">
        <w:rPr>
          <w:bCs/>
        </w:rPr>
        <w:t xml:space="preserve"> </w:t>
      </w:r>
      <w:r w:rsidR="00032296">
        <w:rPr>
          <w:bCs/>
        </w:rPr>
        <w:fldChar w:fldCharType="begin"/>
      </w:r>
      <w:r w:rsidR="00DB4A00">
        <w:rPr>
          <w:bCs/>
        </w:rPr>
        <w:instrText xml:space="preserve"> ADDIN EN.CITE &lt;EndNote&gt;&lt;Cite&gt;&lt;Author&gt;Hastings&lt;/Author&gt;&lt;Year&gt;2012&lt;/Year&gt;&lt;RecNum&gt;27780&lt;/RecNum&gt;&lt;DisplayText&gt;(Hastings and Gross 2012)&lt;/DisplayText&gt;&lt;record&gt;&lt;rec-number&gt;27780&lt;/rec-number&gt;&lt;foreign-keys&gt;&lt;key app="EN" db-id="290fw9tzn52tt5e2dzm5edtsxv0se9dpzf9z"&gt;27780&lt;/key&gt;&lt;/foreign-keys&gt;&lt;ref-type name="Book"&gt;6&lt;/ref-type&gt;&lt;contributors&gt;&lt;authors&gt;&lt;author&gt;Hastings, Alan&lt;/author&gt;&lt;author&gt;Gross, Louis J.&lt;/author&gt;&lt;/authors&gt;&lt;/contributors&gt;&lt;titles&gt;&lt;title&gt;Encyclopedia of theoretical ecology&lt;/title&gt;&lt;/titles&gt;&lt;dates&gt;&lt;year&gt;2012&lt;/year&gt;&lt;/dates&gt;&lt;publisher&gt;University of California Pr&lt;/publisher&gt;&lt;isbn&gt;0520269659&lt;/isbn&gt;&lt;urls&gt;&lt;/urls&gt;&lt;/record&gt;&lt;/Cite&gt;&lt;/EndNote&gt;</w:instrText>
      </w:r>
      <w:r w:rsidR="00032296">
        <w:rPr>
          <w:bCs/>
        </w:rPr>
        <w:fldChar w:fldCharType="separate"/>
      </w:r>
      <w:r w:rsidR="00DB4A00">
        <w:rPr>
          <w:bCs/>
          <w:noProof/>
        </w:rPr>
        <w:t>(</w:t>
      </w:r>
      <w:hyperlink w:anchor="_ENREF_11" w:tooltip="Hastings, 2012 #27780" w:history="1">
        <w:r w:rsidR="00DB4A00">
          <w:rPr>
            <w:bCs/>
            <w:noProof/>
          </w:rPr>
          <w:t>Hastings and Gross 2012</w:t>
        </w:r>
      </w:hyperlink>
      <w:r w:rsidR="00DB4A00">
        <w:rPr>
          <w:bCs/>
          <w:noProof/>
        </w:rPr>
        <w:t>)</w:t>
      </w:r>
      <w:r w:rsidR="00032296">
        <w:rPr>
          <w:bCs/>
        </w:rPr>
        <w:fldChar w:fldCharType="end"/>
      </w:r>
      <w:r w:rsidR="00625E9F">
        <w:rPr>
          <w:bCs/>
        </w:rPr>
        <w:t xml:space="preserve">, a review of phylogenetic methods in R </w:t>
      </w:r>
      <w:r w:rsidR="00032296">
        <w:rPr>
          <w:bCs/>
        </w:rPr>
        <w:fldChar w:fldCharType="begin"/>
      </w:r>
      <w:r w:rsidR="00DB4A00">
        <w:rPr>
          <w:bCs/>
        </w:rPr>
        <w:instrText xml:space="preserve"> ADDIN EN.CITE &lt;EndNote&gt;&lt;Cite&gt;&lt;Author&gt;O&amp;apos;Meara&lt;/Author&gt;&lt;Year&gt;2014&lt;/Year&gt;&lt;RecNum&gt;24664&lt;/RecNum&gt;&lt;DisplayText&gt;(O&amp;apos;Meara 2014)&lt;/DisplayText&gt;&lt;record&gt;&lt;rec-number&gt;24664&lt;/rec-number&gt;&lt;foreign-keys&gt;&lt;key app="EN" db-id="290fw9tzn52tt5e2dzm5edtsxv0se9dpzf9z"&gt;24664&lt;/key&gt;&lt;/foreign-keys&gt;&lt;ref-type name="Report"&gt;27&lt;/ref-type&gt;&lt;contributors&gt;&lt;authors&gt;&lt;author&gt;O&amp;apos;Meara, Brian C.&lt;/author&gt;&lt;/authors&gt;&lt;/contributors&gt;&lt;titles&gt;&lt;title&gt;CRAN Task View: Phylogenetics&lt;/title&gt;&lt;/titles&gt;&lt;dates&gt;&lt;year&gt;2014&lt;/year&gt;&lt;/dates&gt;&lt;publisher&gt;Version 2014-07-17, URL http://cran.r-project.org/web/views/Phylogenetics.html&lt;/publisher&gt;&lt;urls&gt;&lt;/urls&gt;&lt;/record&gt;&lt;/Cite&gt;&lt;/EndNote&gt;</w:instrText>
      </w:r>
      <w:r w:rsidR="00032296">
        <w:rPr>
          <w:bCs/>
        </w:rPr>
        <w:fldChar w:fldCharType="separate"/>
      </w:r>
      <w:r w:rsidR="00DB4A00">
        <w:rPr>
          <w:bCs/>
          <w:noProof/>
        </w:rPr>
        <w:t>(</w:t>
      </w:r>
      <w:hyperlink w:anchor="_ENREF_17" w:tooltip="O'Meara, 2014 #24664" w:history="1">
        <w:r w:rsidR="00DB4A00">
          <w:rPr>
            <w:bCs/>
            <w:noProof/>
          </w:rPr>
          <w:t>O'Meara 2014</w:t>
        </w:r>
      </w:hyperlink>
      <w:r w:rsidR="00DB4A00">
        <w:rPr>
          <w:bCs/>
          <w:noProof/>
        </w:rPr>
        <w:t>)</w:t>
      </w:r>
      <w:r w:rsidR="00032296">
        <w:rPr>
          <w:bCs/>
        </w:rPr>
        <w:fldChar w:fldCharType="end"/>
      </w:r>
      <w:r w:rsidR="00625E9F">
        <w:rPr>
          <w:bCs/>
        </w:rPr>
        <w:t xml:space="preserve">, </w:t>
      </w:r>
      <w:r w:rsidR="00AD370B">
        <w:rPr>
          <w:bCs/>
        </w:rPr>
        <w:t>and book chapt</w:t>
      </w:r>
      <w:r w:rsidR="00152B51">
        <w:rPr>
          <w:bCs/>
        </w:rPr>
        <w:t xml:space="preserve">ers </w:t>
      </w:r>
      <w:r w:rsidR="00152B51">
        <w:rPr>
          <w:bCs/>
        </w:rPr>
        <w:fldChar w:fldCharType="begin"/>
      </w:r>
      <w:r w:rsidR="00DB4A00">
        <w:rPr>
          <w:bCs/>
        </w:rPr>
        <w:instrText xml:space="preserve"> ADDIN EN.CITE &lt;EndNote&gt;&lt;Cite&gt;&lt;Author&gt;Beaulieu&lt;/Author&gt;&lt;Year&gt;2014&lt;/Year&gt;&lt;RecNum&gt;28659&lt;/RecNum&gt;&lt;DisplayText&gt;(Beaulieu and O&amp;apos;Meara 2014; O&amp;apos;Meara and Beaulieu 2014)&lt;/DisplayText&gt;&lt;record&gt;&lt;rec-number&gt;28659&lt;/rec-number&gt;&lt;foreign-keys&gt;&lt;key app="EN" db-id="290fw9tzn52tt5e2dzm5edtsxv0se9dpzf9z"&gt;28659&lt;/key&gt;&lt;/foreign-keys&gt;&lt;ref-type name="Book Section"&gt;5&lt;/ref-type&gt;&lt;contributors&gt;&lt;authors&gt;&lt;author&gt;Beaulieu, Jeremy M&lt;/author&gt;&lt;author&gt;O&amp;apos;Meara, Brian C&lt;/author&gt;&lt;/authors&gt;&lt;secondary-authors&gt;&lt;author&gt;Garamszegi, L. Z.&lt;/author&gt;&lt;/secondary-authors&gt;&lt;/contributors&gt;&lt;titles&gt;&lt;title&gt;Hidden Markov Models for Studying the Evolution of Binary Morphological Characters&lt;/title&gt;&lt;secondary-title&gt;Modern Phylogenetic Comparative Methods and Their Application in Evolutionary Biology&lt;/secondary-title&gt;&lt;/titles&gt;&lt;pages&gt;395-408&lt;/pages&gt;&lt;section&gt;16&lt;/section&gt;&lt;dates&gt;&lt;year&gt;2014&lt;/year&gt;&lt;/dates&gt;&lt;pub-location&gt;Berlin&lt;/pub-location&gt;&lt;publisher&gt;Springer-Verlag&lt;/publisher&gt;&lt;urls&gt;&lt;/urls&gt;&lt;/record&gt;&lt;/Cite&gt;&lt;Cite&gt;&lt;Author&gt;O&amp;apos;Meara&lt;/Author&gt;&lt;Year&gt;2014&lt;/Year&gt;&lt;RecNum&gt;28660&lt;/RecNum&gt;&lt;record&gt;&lt;rec-number&gt;28660&lt;/rec-number&gt;&lt;foreign-keys&gt;&lt;key app="EN" db-id="290fw9tzn52tt5e2dzm5edtsxv0se9dpzf9z"&gt;28660&lt;/key&gt;&lt;/foreign-keys&gt;&lt;ref-type name="Book Section"&gt;5&lt;/ref-type&gt;&lt;contributors&gt;&lt;authors&gt;&lt;author&gt;O&amp;apos;Meara, Brian C&lt;/author&gt;&lt;author&gt;Beaulieu, Jeremy M&lt;/author&gt;&lt;/authors&gt;&lt;secondary-authors&gt;&lt;author&gt;Garamszegi, L. Z.&lt;/author&gt;&lt;/secondary-authors&gt;&lt;/contributors&gt;&lt;titles&gt;&lt;title&gt;Modelling Stabilizing Selection: The Attraction of Ornstein–Uhlenbeck Models&lt;/title&gt;&lt;secondary-title&gt;Modern Phylogenetic Comparative Methods and Their Application in Evolutionary Biology&lt;/secondary-title&gt;&lt;/titles&gt;&lt;pages&gt;381-393&lt;/pages&gt;&lt;section&gt;15&lt;/section&gt;&lt;dates&gt;&lt;year&gt;2014&lt;/year&gt;&lt;/dates&gt;&lt;pub-location&gt;Berlin&lt;/pub-location&gt;&lt;publisher&gt;Springer-Verlag&lt;/publisher&gt;&lt;urls&gt;&lt;/urls&gt;&lt;/record&gt;&lt;/Cite&gt;&lt;/EndNote&gt;</w:instrText>
      </w:r>
      <w:r w:rsidR="00152B51">
        <w:rPr>
          <w:bCs/>
        </w:rPr>
        <w:fldChar w:fldCharType="separate"/>
      </w:r>
      <w:r w:rsidR="00DB4A00">
        <w:rPr>
          <w:bCs/>
          <w:noProof/>
        </w:rPr>
        <w:t>(</w:t>
      </w:r>
      <w:hyperlink w:anchor="_ENREF_4" w:tooltip="Beaulieu, 2014 #28659" w:history="1">
        <w:r w:rsidR="00DB4A00">
          <w:rPr>
            <w:bCs/>
            <w:noProof/>
          </w:rPr>
          <w:t>Beaulieu and O'Meara 2014</w:t>
        </w:r>
      </w:hyperlink>
      <w:r w:rsidR="00DB4A00">
        <w:rPr>
          <w:bCs/>
          <w:noProof/>
        </w:rPr>
        <w:t xml:space="preserve">; </w:t>
      </w:r>
      <w:hyperlink w:anchor="_ENREF_19" w:tooltip="O'Meara, 2014 #28660" w:history="1">
        <w:r w:rsidR="00DB4A00">
          <w:rPr>
            <w:bCs/>
            <w:noProof/>
          </w:rPr>
          <w:t>O'Meara and Beaulieu 2014</w:t>
        </w:r>
      </w:hyperlink>
      <w:r w:rsidR="00DB4A00">
        <w:rPr>
          <w:bCs/>
          <w:noProof/>
        </w:rPr>
        <w:t>)</w:t>
      </w:r>
      <w:r w:rsidR="00152B51">
        <w:rPr>
          <w:bCs/>
        </w:rPr>
        <w:fldChar w:fldCharType="end"/>
      </w:r>
      <w:r w:rsidR="00152B51">
        <w:rPr>
          <w:bCs/>
        </w:rPr>
        <w:t xml:space="preserve"> </w:t>
      </w:r>
      <w:r w:rsidR="00625E9F">
        <w:rPr>
          <w:bCs/>
        </w:rPr>
        <w:t xml:space="preserve">as well as other invited works in prep. </w:t>
      </w:r>
    </w:p>
    <w:p w14:paraId="07C02E58" w14:textId="77777777" w:rsidR="00537E13" w:rsidRDefault="00537E13" w:rsidP="00986DAD">
      <w:pPr>
        <w:spacing w:line="360" w:lineRule="auto"/>
        <w:rPr>
          <w:bCs/>
        </w:rPr>
      </w:pPr>
    </w:p>
    <w:p w14:paraId="72BEA907" w14:textId="4D53D246" w:rsidR="000D1804" w:rsidRPr="00A10F2C" w:rsidRDefault="00537E13" w:rsidP="00A13AE5">
      <w:pPr>
        <w:spacing w:line="360" w:lineRule="auto"/>
        <w:rPr>
          <w:bCs/>
        </w:rPr>
      </w:pPr>
      <w:r>
        <w:rPr>
          <w:bCs/>
        </w:rPr>
        <w:t xml:space="preserve">There is other work in the pipeline that is not listed here. </w:t>
      </w:r>
      <w:r w:rsidR="00A10F2C">
        <w:rPr>
          <w:bCs/>
        </w:rPr>
        <w:t xml:space="preserve">For example, I am lead author on a manuscript on floral evolution that pioneers use of multiple characters simultaneously to look at their joint effect on diversification and transition and show the importance of non-equilibrium processes in structuring life; this was reviewed and rejected for </w:t>
      </w:r>
      <w:r w:rsidR="00A10F2C">
        <w:rPr>
          <w:bCs/>
          <w:i/>
        </w:rPr>
        <w:t>PNAS</w:t>
      </w:r>
      <w:r w:rsidR="00A10F2C">
        <w:rPr>
          <w:bCs/>
        </w:rPr>
        <w:t xml:space="preserve"> and is being revised for a mid-tier journal. </w:t>
      </w:r>
    </w:p>
    <w:p w14:paraId="17676130" w14:textId="77777777" w:rsidR="000D1804" w:rsidRDefault="000D1804" w:rsidP="00FD60C7">
      <w:pPr>
        <w:spacing w:line="360" w:lineRule="auto"/>
        <w:ind w:left="720" w:hanging="720"/>
        <w:rPr>
          <w:b/>
          <w:bCs/>
        </w:rPr>
      </w:pPr>
    </w:p>
    <w:p w14:paraId="74083AC9" w14:textId="77777777" w:rsidR="005F1CD9" w:rsidRDefault="005F1CD9" w:rsidP="000D1804">
      <w:pPr>
        <w:spacing w:line="360" w:lineRule="auto"/>
        <w:ind w:left="720" w:hanging="720"/>
        <w:jc w:val="center"/>
        <w:rPr>
          <w:b/>
          <w:bCs/>
          <w:caps/>
          <w:sz w:val="28"/>
          <w:szCs w:val="28"/>
        </w:rPr>
      </w:pPr>
    </w:p>
    <w:p w14:paraId="7AC434BD" w14:textId="77777777" w:rsidR="005F1CD9" w:rsidRDefault="005F1CD9" w:rsidP="000D1804">
      <w:pPr>
        <w:spacing w:line="360" w:lineRule="auto"/>
        <w:ind w:left="720" w:hanging="720"/>
        <w:jc w:val="center"/>
        <w:rPr>
          <w:b/>
          <w:bCs/>
          <w:caps/>
          <w:sz w:val="28"/>
          <w:szCs w:val="28"/>
        </w:rPr>
      </w:pPr>
    </w:p>
    <w:p w14:paraId="54284373" w14:textId="77777777" w:rsidR="00504F02" w:rsidRPr="00504F02" w:rsidRDefault="000D1804" w:rsidP="00504F02">
      <w:pPr>
        <w:spacing w:line="360" w:lineRule="auto"/>
        <w:ind w:left="720" w:hanging="720"/>
        <w:jc w:val="center"/>
        <w:rPr>
          <w:b/>
          <w:bCs/>
          <w:caps/>
          <w:sz w:val="28"/>
          <w:szCs w:val="28"/>
        </w:rPr>
      </w:pPr>
      <w:r w:rsidRPr="004826CD">
        <w:rPr>
          <w:b/>
          <w:bCs/>
          <w:caps/>
          <w:sz w:val="28"/>
          <w:szCs w:val="28"/>
        </w:rPr>
        <w:lastRenderedPageBreak/>
        <w:t>Research and Scholarly Publications</w:t>
      </w:r>
    </w:p>
    <w:p w14:paraId="27B0784F" w14:textId="521D2E39" w:rsidR="000140E0" w:rsidRDefault="000140E0" w:rsidP="00504F02">
      <w:pPr>
        <w:spacing w:line="360" w:lineRule="auto"/>
        <w:ind w:left="720" w:hanging="720"/>
        <w:rPr>
          <w:i/>
        </w:rPr>
      </w:pPr>
      <w:r>
        <w:rPr>
          <w:i/>
        </w:rPr>
        <w:t xml:space="preserve">My work is highly cited, with </w:t>
      </w:r>
      <w:r w:rsidR="00F11249">
        <w:rPr>
          <w:i/>
        </w:rPr>
        <w:t>1138</w:t>
      </w:r>
      <w:r>
        <w:rPr>
          <w:i/>
        </w:rPr>
        <w:t xml:space="preserve"> citations overall, </w:t>
      </w:r>
      <w:r w:rsidR="00F11249">
        <w:rPr>
          <w:i/>
        </w:rPr>
        <w:t>925 since 2009</w:t>
      </w:r>
      <w:r>
        <w:rPr>
          <w:i/>
        </w:rPr>
        <w:t xml:space="preserve"> alone. </w:t>
      </w:r>
    </w:p>
    <w:p w14:paraId="67B9CF62" w14:textId="77777777" w:rsidR="00BE3FCF" w:rsidRDefault="00BE3FCF" w:rsidP="00BE3FCF">
      <w:pPr>
        <w:spacing w:line="360" w:lineRule="auto"/>
        <w:ind w:left="720" w:hanging="720"/>
      </w:pPr>
      <w:r>
        <w:t>Abercrombie, J. M., B. C. O'Meara, A. R. Moffatt, and J. H. Williams. 2011. Developmental evolution of flowering plant pollen tube cell walls: callose synthase (CalS) gene expression patterns. EvoDevo 2:14.</w:t>
      </w:r>
    </w:p>
    <w:p w14:paraId="5E55DED5" w14:textId="77777777" w:rsidR="00BE3FCF" w:rsidRDefault="00BE3FCF" w:rsidP="00BE3FCF">
      <w:pPr>
        <w:spacing w:line="360" w:lineRule="auto"/>
        <w:ind w:left="720" w:hanging="720"/>
      </w:pPr>
    </w:p>
    <w:p w14:paraId="1F52715D" w14:textId="77777777" w:rsidR="00BE3FCF" w:rsidRDefault="00BE3FCF" w:rsidP="00BE3FCF">
      <w:pPr>
        <w:spacing w:line="360" w:lineRule="auto"/>
        <w:ind w:left="720" w:hanging="720"/>
      </w:pPr>
      <w:r>
        <w:t>Banbury, B. L. and B. C. O'Meara. 2014. Reol: R interface to the Encyclopedia of Life. Ecology and Evolution.</w:t>
      </w:r>
    </w:p>
    <w:p w14:paraId="38D3CA69" w14:textId="77777777" w:rsidR="00BE3FCF" w:rsidRDefault="00BE3FCF" w:rsidP="00BE3FCF">
      <w:pPr>
        <w:spacing w:line="360" w:lineRule="auto"/>
        <w:ind w:left="720" w:hanging="720"/>
      </w:pPr>
    </w:p>
    <w:p w14:paraId="3008FEE1" w14:textId="77777777" w:rsidR="00BE3FCF" w:rsidRDefault="00BE3FCF" w:rsidP="00BE3FCF">
      <w:pPr>
        <w:spacing w:line="360" w:lineRule="auto"/>
        <w:ind w:left="720" w:hanging="720"/>
      </w:pPr>
      <w:r>
        <w:t>Beaulieu, J. M., D.-C. Jhwueng, C. Boettiger, and B. C. O'Meara. 2012. Modeling Stabilizing Selection: Expanding the Ornstein-Uhlenbeck Model of Adaptive Evolution. Evolution 66:2369-2383.</w:t>
      </w:r>
    </w:p>
    <w:p w14:paraId="6426C452" w14:textId="77777777" w:rsidR="00BE3FCF" w:rsidRDefault="00BE3FCF" w:rsidP="00BE3FCF">
      <w:pPr>
        <w:spacing w:line="360" w:lineRule="auto"/>
        <w:ind w:left="720" w:hanging="720"/>
      </w:pPr>
    </w:p>
    <w:p w14:paraId="3E465BAD" w14:textId="77777777" w:rsidR="00BE3FCF" w:rsidRDefault="00BE3FCF" w:rsidP="00BE3FCF">
      <w:pPr>
        <w:spacing w:line="360" w:lineRule="auto"/>
        <w:ind w:left="720" w:hanging="720"/>
      </w:pPr>
      <w:r>
        <w:t>Beaulieu, J. M. and B. C. O'Meara. 2014. Hidden Markov Models for Studying the Evolution of Binary Morphological Characters. Pp. 395-408 in L. Z. Garamszegi, ed. Modern Phylogenetic Comparative Methods and Their Application in Evolutionary Biology. Springer-Verlag, Berlin.</w:t>
      </w:r>
    </w:p>
    <w:p w14:paraId="2C37C62E" w14:textId="77777777" w:rsidR="00BE3FCF" w:rsidRDefault="00BE3FCF" w:rsidP="00BE3FCF">
      <w:pPr>
        <w:spacing w:line="360" w:lineRule="auto"/>
        <w:ind w:left="720" w:hanging="720"/>
      </w:pPr>
    </w:p>
    <w:p w14:paraId="72BA8D61" w14:textId="77777777" w:rsidR="00BE3FCF" w:rsidRDefault="00BE3FCF" w:rsidP="00BE3FCF">
      <w:pPr>
        <w:spacing w:line="360" w:lineRule="auto"/>
        <w:ind w:left="720" w:hanging="720"/>
      </w:pPr>
      <w:r>
        <w:t>Beaulieu, J. M., B. C. O'Meara, and M. J. Donoghue. 2013. Identifying hidden rate changes in the evolution of a binary morphological character: the evolution of plant habit in campanulid angiosperms. Systematic biology.</w:t>
      </w:r>
    </w:p>
    <w:p w14:paraId="79CEA4B1" w14:textId="77777777" w:rsidR="00BE3FCF" w:rsidRDefault="00BE3FCF" w:rsidP="00BE3FCF">
      <w:pPr>
        <w:spacing w:line="360" w:lineRule="auto"/>
        <w:ind w:left="720" w:hanging="720"/>
      </w:pPr>
    </w:p>
    <w:p w14:paraId="07910E38" w14:textId="77777777" w:rsidR="00BE3FCF" w:rsidRDefault="00BE3FCF" w:rsidP="00BE3FCF">
      <w:pPr>
        <w:spacing w:line="360" w:lineRule="auto"/>
        <w:ind w:left="720" w:hanging="720"/>
      </w:pPr>
      <w:r>
        <w:t>Collar, D. C., B. C. O'Meara, P. C. Wainwright, and T. J. Near. 2009. Piscivory Limits Diversification of Feeding Morphology in Centrarchid Fishes. Evolution 63:1557-1573.</w:t>
      </w:r>
    </w:p>
    <w:p w14:paraId="62DB2DD1" w14:textId="77777777" w:rsidR="00BE3FCF" w:rsidRDefault="00BE3FCF" w:rsidP="00BE3FCF">
      <w:pPr>
        <w:spacing w:line="360" w:lineRule="auto"/>
        <w:ind w:left="720" w:hanging="720"/>
      </w:pPr>
    </w:p>
    <w:p w14:paraId="0D79A2F7" w14:textId="77777777" w:rsidR="00BE3FCF" w:rsidRDefault="00BE3FCF" w:rsidP="00BE3FCF">
      <w:pPr>
        <w:spacing w:line="360" w:lineRule="auto"/>
        <w:ind w:left="720" w:hanging="720"/>
      </w:pPr>
      <w:r>
        <w:t>Collar, D. C., J. A. Schulte, B. C. O'Meara, and J. B. Losos. 2010. Habitat use affects morphological diversification in dragon lizards. Journal of Evolutionary Biology 23:1033-1049.</w:t>
      </w:r>
    </w:p>
    <w:p w14:paraId="0E6D90C3" w14:textId="77777777" w:rsidR="00BE3FCF" w:rsidRDefault="00BE3FCF" w:rsidP="00BE3FCF">
      <w:pPr>
        <w:spacing w:line="360" w:lineRule="auto"/>
        <w:ind w:left="720" w:hanging="720"/>
      </w:pPr>
    </w:p>
    <w:p w14:paraId="1C5730B4" w14:textId="77777777" w:rsidR="00BE3FCF" w:rsidRDefault="00BE3FCF" w:rsidP="00BE3FCF">
      <w:pPr>
        <w:spacing w:line="360" w:lineRule="auto"/>
        <w:ind w:left="720" w:hanging="720"/>
      </w:pPr>
      <w:r>
        <w:t>Driskell, A. C., C. Ane, J. G. Burleigh, M. M. McMahon, B. C. O'Meara, and M. J. Sanderson. 2004. Prospects for building the tree of life from large sequence databases. Science 306:1172-1174.</w:t>
      </w:r>
    </w:p>
    <w:p w14:paraId="57F43524" w14:textId="77777777" w:rsidR="00BE3FCF" w:rsidRDefault="00BE3FCF" w:rsidP="00BE3FCF">
      <w:pPr>
        <w:spacing w:line="360" w:lineRule="auto"/>
        <w:ind w:left="720" w:hanging="720"/>
      </w:pPr>
    </w:p>
    <w:p w14:paraId="4EA7986B" w14:textId="77777777" w:rsidR="00BE3FCF" w:rsidRDefault="00BE3FCF" w:rsidP="00BE3FCF">
      <w:pPr>
        <w:spacing w:line="360" w:lineRule="auto"/>
        <w:ind w:left="720" w:hanging="720"/>
      </w:pPr>
      <w:r>
        <w:t>Farrell, B. D., A. S. Sequeira, B. C. O'Meara, B. B. Normark, J. H. Chung, and B. H. Jordal. 2001. The evolution of agriculture in beetles (Curculionidae : Scolytinae and Platypodinae). Evolution 55:2011-2027.</w:t>
      </w:r>
    </w:p>
    <w:p w14:paraId="0E8F21C2" w14:textId="77777777" w:rsidR="00BE3FCF" w:rsidRDefault="00BE3FCF" w:rsidP="00BE3FCF">
      <w:pPr>
        <w:spacing w:line="360" w:lineRule="auto"/>
        <w:ind w:left="720" w:hanging="720"/>
      </w:pPr>
    </w:p>
    <w:p w14:paraId="240EBDA2" w14:textId="77777777" w:rsidR="00BE3FCF" w:rsidRDefault="00BE3FCF" w:rsidP="00BE3FCF">
      <w:pPr>
        <w:spacing w:line="360" w:lineRule="auto"/>
        <w:ind w:left="720" w:hanging="720"/>
      </w:pPr>
      <w:r>
        <w:t>Goff, S. A., M. Vaughn, S. McKay, E. Lyons, A. E. Stapleton, D. Gessler, N. Matasci, L. Wang, M. Hanlon, A. Lenards, A. Muir, N. Merchant, S. Lowry, S. Mock, M. Helmke, A. Kubach, M. Narro, N. Hopkins, D. Micklos, U. Hilgert, M. Gonzales, C. Jordan, E. Skidmore, R. Dooley, J. Cazes, R. McLay, Z. Lu, S. Pasternak, L. Koesterke, W. H. Piel, R. Grene, C. Noutsos, K. Gendler, X. Feng, C. Tang, M. Lent, S.-J. Kim, K. Kvilekval, B. S. Manjunath, V. Tannen, A. Stamatakis, M. Sanderson, S. M. Welch, K. A. Cranston, P. Soltis, D. Soltis, B. O'Meara, C. Ane, T. Brutnell, D. J. Kleibenstein, J. W. White, J. Leebens-Mack, M. J. Donoghue, E. P. Spalding, T. J. Vision, C. R. Myers, D. Lowenthal, B. J. Enquist, B. Boyle, A. Akoglu, G. Andrews, S. Ram, D. Ware, L. Stein, and D. Stanzione. 2011. The iPlant Collaborative: Cyberinfrastructure for Plant Biology. Frontiers in plant science 2:34-34.</w:t>
      </w:r>
    </w:p>
    <w:p w14:paraId="648DC57E" w14:textId="77777777" w:rsidR="00BE3FCF" w:rsidRDefault="00BE3FCF" w:rsidP="00BE3FCF">
      <w:pPr>
        <w:spacing w:line="360" w:lineRule="auto"/>
        <w:ind w:left="720" w:hanging="720"/>
      </w:pPr>
    </w:p>
    <w:p w14:paraId="2DDE6437" w14:textId="77777777" w:rsidR="00BE3FCF" w:rsidRDefault="00BE3FCF" w:rsidP="00BE3FCF">
      <w:pPr>
        <w:spacing w:line="360" w:lineRule="auto"/>
        <w:ind w:left="720" w:hanging="720"/>
      </w:pPr>
      <w:r>
        <w:t>Hastings, A. and L. J. Gross. 2012. Encyclopedia of theoretical ecology. University of California Pr.</w:t>
      </w:r>
    </w:p>
    <w:p w14:paraId="47B76BF8" w14:textId="77777777" w:rsidR="00BE3FCF" w:rsidRDefault="00BE3FCF" w:rsidP="00BE3FCF">
      <w:pPr>
        <w:spacing w:line="360" w:lineRule="auto"/>
        <w:ind w:left="720" w:hanging="720"/>
      </w:pPr>
    </w:p>
    <w:p w14:paraId="62B5E8B3" w14:textId="77777777" w:rsidR="00BE3FCF" w:rsidRDefault="00BE3FCF" w:rsidP="00BE3FCF">
      <w:pPr>
        <w:spacing w:line="360" w:lineRule="auto"/>
        <w:ind w:left="720" w:hanging="720"/>
      </w:pPr>
      <w:r>
        <w:t>Hulsey, D. C., B. P. Keck, H. Alamillo, and B. C. O'Meara. 2013. Mitochondrial genome primers for Lake Malawi cichlids. Molecular ecology resources 13:347-353.</w:t>
      </w:r>
    </w:p>
    <w:p w14:paraId="77AD1289" w14:textId="77777777" w:rsidR="00BE3FCF" w:rsidRDefault="00BE3FCF" w:rsidP="00BE3FCF">
      <w:pPr>
        <w:spacing w:line="360" w:lineRule="auto"/>
        <w:ind w:left="720" w:hanging="720"/>
      </w:pPr>
    </w:p>
    <w:p w14:paraId="45AD071B" w14:textId="77777777" w:rsidR="00BE3FCF" w:rsidRDefault="00BE3FCF" w:rsidP="00BE3FCF">
      <w:pPr>
        <w:spacing w:line="360" w:lineRule="auto"/>
        <w:ind w:left="720" w:hanging="720"/>
      </w:pPr>
      <w:r>
        <w:t>Jhwueng, D.-C., S. Huzurbazar, B. C. O’Meara, and L. Liu. 2014. Investigating the performance of AIC in selecting phylogenetic models. Statistical applications in genetics and molecular biology.</w:t>
      </w:r>
    </w:p>
    <w:p w14:paraId="19F68209" w14:textId="77777777" w:rsidR="00BE3FCF" w:rsidRDefault="00BE3FCF" w:rsidP="00BE3FCF">
      <w:pPr>
        <w:spacing w:line="360" w:lineRule="auto"/>
        <w:ind w:left="720" w:hanging="720"/>
      </w:pPr>
    </w:p>
    <w:p w14:paraId="20E743FA" w14:textId="77777777" w:rsidR="00BE3FCF" w:rsidRDefault="00BE3FCF" w:rsidP="00BE3FCF">
      <w:pPr>
        <w:spacing w:line="360" w:lineRule="auto"/>
        <w:ind w:left="720" w:hanging="720"/>
      </w:pPr>
      <w:r>
        <w:t>O'Meara, B. C. 2007. Estimating Different Rates of Gene Loss on a Tree. Genetics 177:1415-1416.</w:t>
      </w:r>
    </w:p>
    <w:p w14:paraId="632783D7" w14:textId="77777777" w:rsidR="00BE3FCF" w:rsidRDefault="00BE3FCF" w:rsidP="00BE3FCF">
      <w:pPr>
        <w:spacing w:line="360" w:lineRule="auto"/>
        <w:ind w:left="720" w:hanging="720"/>
      </w:pPr>
    </w:p>
    <w:p w14:paraId="7DF9CDE1" w14:textId="77777777" w:rsidR="00BE3FCF" w:rsidRDefault="00BE3FCF" w:rsidP="00BE3FCF">
      <w:pPr>
        <w:spacing w:line="360" w:lineRule="auto"/>
        <w:ind w:left="720" w:hanging="720"/>
      </w:pPr>
      <w:r>
        <w:t>O'Meara, B. C. 2010. New Heuristic Methods for Joint Species Delimitation and Species Tree Inference. Systematic Biology 59:59-73.</w:t>
      </w:r>
    </w:p>
    <w:p w14:paraId="735C3DD3" w14:textId="77777777" w:rsidR="00BE3FCF" w:rsidRDefault="00BE3FCF" w:rsidP="00BE3FCF">
      <w:pPr>
        <w:spacing w:line="360" w:lineRule="auto"/>
        <w:ind w:left="720" w:hanging="720"/>
      </w:pPr>
    </w:p>
    <w:p w14:paraId="34BCC90E" w14:textId="77777777" w:rsidR="00BE3FCF" w:rsidRDefault="00BE3FCF" w:rsidP="00BE3FCF">
      <w:pPr>
        <w:spacing w:line="360" w:lineRule="auto"/>
        <w:ind w:left="720" w:hanging="720"/>
      </w:pPr>
      <w:r>
        <w:t>O'Meara, B. C. 2012. Evolutionary Inferences from Phylogenies: A Review of Methods. Annual Review of Ecology, Evolution, and Systematics 43.</w:t>
      </w:r>
    </w:p>
    <w:p w14:paraId="4979EC3C" w14:textId="77777777" w:rsidR="00BE3FCF" w:rsidRDefault="00BE3FCF" w:rsidP="00BE3FCF">
      <w:pPr>
        <w:spacing w:line="360" w:lineRule="auto"/>
        <w:ind w:left="720" w:hanging="720"/>
      </w:pPr>
    </w:p>
    <w:p w14:paraId="6568A4F1" w14:textId="77777777" w:rsidR="00BE3FCF" w:rsidRDefault="00BE3FCF" w:rsidP="00BE3FCF">
      <w:pPr>
        <w:spacing w:line="360" w:lineRule="auto"/>
        <w:ind w:left="720" w:hanging="720"/>
      </w:pPr>
      <w:r>
        <w:t>O'Meara, B. C. 2014. CRAN Task View: Phylogenetics. Version 2014-07-17, URL http://cran.r-project.org/web/views/Phylogenetics.html.</w:t>
      </w:r>
    </w:p>
    <w:p w14:paraId="7A8CA802" w14:textId="77777777" w:rsidR="00BE3FCF" w:rsidRDefault="00BE3FCF" w:rsidP="00BE3FCF">
      <w:pPr>
        <w:spacing w:line="360" w:lineRule="auto"/>
        <w:ind w:left="720" w:hanging="720"/>
      </w:pPr>
    </w:p>
    <w:p w14:paraId="01165B9A" w14:textId="77777777" w:rsidR="00BE3FCF" w:rsidRDefault="00BE3FCF" w:rsidP="00BE3FCF">
      <w:pPr>
        <w:spacing w:line="360" w:lineRule="auto"/>
        <w:ind w:left="720" w:hanging="720"/>
      </w:pPr>
      <w:r>
        <w:t>O'Meara, B. C., C. Ane, M. J. Sanderson, and P. C. Wainwright. 2006. Testing for different rates of continuous trait evolution using likelihood. Evolution 60:922-933.</w:t>
      </w:r>
    </w:p>
    <w:p w14:paraId="51C4D49F" w14:textId="77777777" w:rsidR="00BE3FCF" w:rsidRDefault="00BE3FCF" w:rsidP="00BE3FCF">
      <w:pPr>
        <w:spacing w:line="360" w:lineRule="auto"/>
        <w:ind w:left="720" w:hanging="720"/>
      </w:pPr>
    </w:p>
    <w:p w14:paraId="071DC204" w14:textId="77777777" w:rsidR="00BE3FCF" w:rsidRDefault="00BE3FCF" w:rsidP="00BE3FCF">
      <w:pPr>
        <w:spacing w:line="360" w:lineRule="auto"/>
        <w:ind w:left="720" w:hanging="720"/>
      </w:pPr>
      <w:r>
        <w:t>O'Meara, B. C. and J. M. Beaulieu. 2014. Modelling Stabilizing Selection: The Attraction of Ornstein–Uhlenbeck Models. Pp. 381-393 in L. Z. Garamszegi, ed. Modern Phylogenetic Comparative Methods and Their Application in Evolutionary Biology. Springer-Verlag, Berlin.</w:t>
      </w:r>
    </w:p>
    <w:p w14:paraId="1BA8C1C3" w14:textId="77777777" w:rsidR="00BE3FCF" w:rsidRDefault="00BE3FCF" w:rsidP="00BE3FCF">
      <w:pPr>
        <w:spacing w:line="360" w:lineRule="auto"/>
        <w:ind w:left="720" w:hanging="720"/>
      </w:pPr>
    </w:p>
    <w:p w14:paraId="341E130F" w14:textId="77777777" w:rsidR="00BE3FCF" w:rsidRDefault="00BE3FCF" w:rsidP="00BE3FCF">
      <w:pPr>
        <w:spacing w:line="360" w:lineRule="auto"/>
        <w:ind w:left="720" w:hanging="720"/>
      </w:pPr>
      <w:r>
        <w:t>Smith, S. A. and B. C. O'Meara. 2009. Morphogenera, monophyly, and macroevolution. Proceedings of the National Academy of Sciences of the United States of America 106:E97-E98.</w:t>
      </w:r>
    </w:p>
    <w:p w14:paraId="00CDE94A" w14:textId="77777777" w:rsidR="00BE3FCF" w:rsidRDefault="00BE3FCF" w:rsidP="00BE3FCF">
      <w:pPr>
        <w:spacing w:line="360" w:lineRule="auto"/>
        <w:ind w:left="720" w:hanging="720"/>
      </w:pPr>
    </w:p>
    <w:p w14:paraId="767B7041" w14:textId="77777777" w:rsidR="00BE3FCF" w:rsidRDefault="00BE3FCF" w:rsidP="00BE3FCF">
      <w:pPr>
        <w:spacing w:line="360" w:lineRule="auto"/>
        <w:ind w:left="720" w:hanging="720"/>
      </w:pPr>
      <w:r>
        <w:t>Smith, S. A. and B. C. O'Meara. 2012. treePL: Divergence time estimation using penalized likelihood for large phylogenies. Bioinformatics.</w:t>
      </w:r>
    </w:p>
    <w:p w14:paraId="788E6C8A" w14:textId="77777777" w:rsidR="00BE3FCF" w:rsidRDefault="00BE3FCF" w:rsidP="00BE3FCF">
      <w:pPr>
        <w:spacing w:line="360" w:lineRule="auto"/>
        <w:ind w:left="720" w:hanging="720"/>
      </w:pPr>
    </w:p>
    <w:p w14:paraId="0AE6EA57" w14:textId="77777777" w:rsidR="00BE3FCF" w:rsidRDefault="00BE3FCF" w:rsidP="00BE3FCF">
      <w:pPr>
        <w:spacing w:line="360" w:lineRule="auto"/>
        <w:ind w:left="720" w:hanging="720"/>
      </w:pPr>
      <w:r>
        <w:t>Soltis, D. E., M. E. Mort, M. Latvis, E. V. Mavrodiev, B. C. O'Meara, P. S. Soltis, J. G. Burleigh, and R. Rubio de Casas. 2013. Phylogenetic Relationships and Character Evolution Analysis of Saxifragales Using a Supermatrix Approach. American Journal of Botany 100:916-929.</w:t>
      </w:r>
    </w:p>
    <w:p w14:paraId="57B8B6FD" w14:textId="77777777" w:rsidR="00BE3FCF" w:rsidRDefault="00BE3FCF" w:rsidP="00BE3FCF">
      <w:pPr>
        <w:spacing w:line="360" w:lineRule="auto"/>
        <w:ind w:left="720" w:hanging="720"/>
      </w:pPr>
    </w:p>
    <w:p w14:paraId="6450E844" w14:textId="77777777" w:rsidR="00BE3FCF" w:rsidRDefault="00BE3FCF" w:rsidP="00BE3FCF">
      <w:pPr>
        <w:spacing w:line="360" w:lineRule="auto"/>
        <w:ind w:left="720" w:hanging="720"/>
      </w:pPr>
      <w:r>
        <w:t>Stack, J. C., L. J. Harmon, and B. O'Meara. 2011. RBrownie: an R package for testing hypotheses about rates of evolutionary change. Methods in Ecology and Evolution 2:660-662.</w:t>
      </w:r>
    </w:p>
    <w:p w14:paraId="0EEB692C" w14:textId="77777777" w:rsidR="00BE3FCF" w:rsidRDefault="00BE3FCF" w:rsidP="00BE3FCF">
      <w:pPr>
        <w:spacing w:line="360" w:lineRule="auto"/>
        <w:ind w:left="720" w:hanging="720"/>
      </w:pPr>
    </w:p>
    <w:p w14:paraId="782E891C" w14:textId="77777777" w:rsidR="00BE3FCF" w:rsidRDefault="00BE3FCF" w:rsidP="00BE3FCF">
      <w:pPr>
        <w:spacing w:line="360" w:lineRule="auto"/>
        <w:ind w:left="720" w:hanging="720"/>
      </w:pPr>
      <w:r>
        <w:t>Stoltzfus, A., H. Lapp, N. Matasci, H. Deus, B. Sidlauskas, C. M. Zmasek, G. Vaidya, E. Pontelli, K. Cranston, R. Vos, C. O. Webb, L. J. Harmon, M. Pirrung, B. O'Meara, M. W. Pennell, S. Mirarab, M. S. Rosenberg, J. P. Balhoff, H. M. Bik, T. A. Heath, P. E. Midford, J. W. Brown, E. J. McTavish, J. Sukumaran, M. Westneat, M. E. Alfaro, A. Steele, and G. Jordan. 2013. Phylotastic! Making tree-of-life knowledge accessible, reusable and convenient. Bmc Bioinformatics 14.</w:t>
      </w:r>
    </w:p>
    <w:p w14:paraId="2C4EE5FE" w14:textId="77777777" w:rsidR="00BE3FCF" w:rsidRDefault="00BE3FCF" w:rsidP="00BE3FCF">
      <w:pPr>
        <w:spacing w:line="360" w:lineRule="auto"/>
        <w:ind w:left="720" w:hanging="720"/>
      </w:pPr>
    </w:p>
    <w:p w14:paraId="69DA0DA0" w14:textId="77777777" w:rsidR="00BE3FCF" w:rsidRDefault="00BE3FCF" w:rsidP="00BE3FCF">
      <w:pPr>
        <w:spacing w:line="360" w:lineRule="auto"/>
        <w:ind w:left="720" w:hanging="720"/>
      </w:pPr>
      <w:r>
        <w:t>Stoltzfus, A., B. O'Meara, J. Whitacre, R. Mounce, E. L. Gillespie, S. Kumar, D. F. Rosauer, and R. A. Vos. 2012. Sharing and re-use of phylogenetic trees (and associated data) to facilitate synthesis. BMC research notes 5:574-574.</w:t>
      </w:r>
    </w:p>
    <w:p w14:paraId="6D49907C" w14:textId="77777777" w:rsidR="00BE3FCF" w:rsidRDefault="00BE3FCF" w:rsidP="00BE3FCF">
      <w:pPr>
        <w:spacing w:line="360" w:lineRule="auto"/>
        <w:ind w:left="720" w:hanging="720"/>
      </w:pPr>
    </w:p>
    <w:p w14:paraId="3A38CB53" w14:textId="0F0ECE3C" w:rsidR="00BE3FCF" w:rsidRDefault="00BE3FCF" w:rsidP="00BE3FCF">
      <w:pPr>
        <w:spacing w:line="360" w:lineRule="auto"/>
        <w:ind w:left="720" w:hanging="720"/>
      </w:pPr>
      <w:r>
        <w:t>Williams, J. H., M. L. Taylor, and B. C. O’Meara. 2014. Repeated evolution of tricellular (an</w:t>
      </w:r>
      <w:r>
        <w:t>d bicellular) pollen. American Journal of B</w:t>
      </w:r>
      <w:r>
        <w:t>otany 101:559-571.</w:t>
      </w:r>
    </w:p>
    <w:p w14:paraId="2FDD06BF" w14:textId="77777777" w:rsidR="00BE3FCF" w:rsidRDefault="00BE3FCF" w:rsidP="00BE3FCF">
      <w:pPr>
        <w:spacing w:line="360" w:lineRule="auto"/>
        <w:ind w:left="720" w:hanging="720"/>
      </w:pPr>
    </w:p>
    <w:p w14:paraId="4D588DD3" w14:textId="77777777" w:rsidR="00BE3FCF" w:rsidRDefault="00BE3FCF" w:rsidP="00BE3FCF">
      <w:pPr>
        <w:spacing w:line="360" w:lineRule="auto"/>
        <w:ind w:left="720" w:hanging="720"/>
      </w:pPr>
    </w:p>
    <w:p w14:paraId="5945B995" w14:textId="77777777" w:rsidR="00BE3FCF" w:rsidRDefault="00BE3FCF" w:rsidP="00BE3FCF">
      <w:pPr>
        <w:spacing w:line="360" w:lineRule="auto"/>
        <w:ind w:left="720" w:hanging="720"/>
      </w:pPr>
    </w:p>
    <w:p w14:paraId="62ED727A" w14:textId="77777777" w:rsidR="00BE3FCF" w:rsidRDefault="00BE3FCF" w:rsidP="00BE3FCF">
      <w:pPr>
        <w:spacing w:line="360" w:lineRule="auto"/>
        <w:ind w:left="720" w:hanging="720"/>
      </w:pPr>
    </w:p>
    <w:p w14:paraId="4A4D9AFF" w14:textId="77777777" w:rsidR="00BE3FCF" w:rsidRDefault="00BE3FCF" w:rsidP="00BE3FCF">
      <w:pPr>
        <w:spacing w:line="360" w:lineRule="auto"/>
        <w:ind w:left="720" w:hanging="720"/>
      </w:pPr>
    </w:p>
    <w:p w14:paraId="22150E3D" w14:textId="77777777" w:rsidR="00BE3FCF" w:rsidRPr="00BE3FCF" w:rsidRDefault="00BE3FCF" w:rsidP="00504F02">
      <w:pPr>
        <w:spacing w:line="360" w:lineRule="auto"/>
        <w:ind w:left="720" w:hanging="720"/>
      </w:pPr>
    </w:p>
    <w:p w14:paraId="50035D8C" w14:textId="00D26263" w:rsidR="00777761" w:rsidRPr="001B6FCA" w:rsidRDefault="00777761" w:rsidP="00DB4A00">
      <w:pPr>
        <w:spacing w:line="360" w:lineRule="auto"/>
        <w:rPr>
          <w:b/>
          <w:bCs/>
          <w:caps/>
          <w:sz w:val="28"/>
          <w:szCs w:val="28"/>
        </w:rPr>
      </w:pPr>
    </w:p>
    <w:p w14:paraId="2C2894EF" w14:textId="77777777" w:rsidR="000D1804" w:rsidRPr="001B6FCA" w:rsidRDefault="000D1804" w:rsidP="000D1804">
      <w:pPr>
        <w:spacing w:line="360" w:lineRule="auto"/>
        <w:ind w:left="720" w:hanging="720"/>
        <w:jc w:val="center"/>
        <w:rPr>
          <w:caps/>
          <w:sz w:val="28"/>
          <w:szCs w:val="28"/>
        </w:rPr>
      </w:pPr>
      <w:r w:rsidRPr="001B6FCA">
        <w:rPr>
          <w:b/>
          <w:bCs/>
          <w:caps/>
          <w:sz w:val="28"/>
          <w:szCs w:val="28"/>
        </w:rPr>
        <w:t>Projects, Grants, Commissions, and Contracts</w:t>
      </w:r>
    </w:p>
    <w:p w14:paraId="2BE65CD5" w14:textId="77777777" w:rsidR="00370836" w:rsidRDefault="00370836" w:rsidP="0036663E">
      <w:pPr>
        <w:ind w:left="720" w:hanging="720"/>
        <w:jc w:val="center"/>
        <w:rPr>
          <w:b/>
          <w:bCs/>
        </w:rPr>
      </w:pPr>
    </w:p>
    <w:p w14:paraId="3F842036" w14:textId="77777777" w:rsidR="00370836" w:rsidRPr="00DF47C3" w:rsidRDefault="00E9521C" w:rsidP="00370836">
      <w:pPr>
        <w:rPr>
          <w:bCs/>
          <w:i/>
        </w:rPr>
      </w:pPr>
      <w:r>
        <w:rPr>
          <w:bCs/>
          <w:i/>
        </w:rPr>
        <w:t xml:space="preserve">Since starting at UTK approximately four years ago, </w:t>
      </w:r>
      <w:r w:rsidR="00370836" w:rsidRPr="00370836">
        <w:rPr>
          <w:bCs/>
          <w:i/>
        </w:rPr>
        <w:t>I have</w:t>
      </w:r>
      <w:r w:rsidR="00370836">
        <w:rPr>
          <w:bCs/>
          <w:i/>
        </w:rPr>
        <w:t xml:space="preserve"> turned in 23 grants through Te</w:t>
      </w:r>
      <w:r>
        <w:rPr>
          <w:bCs/>
          <w:i/>
        </w:rPr>
        <w:t>raPams; this includes 16 I have submitted</w:t>
      </w:r>
      <w:r w:rsidR="00370836">
        <w:rPr>
          <w:bCs/>
          <w:i/>
        </w:rPr>
        <w:t xml:space="preserve"> through NSF Fastlane (this includes </w:t>
      </w:r>
      <w:r>
        <w:rPr>
          <w:bCs/>
          <w:i/>
        </w:rPr>
        <w:t>12 full proposals and 4 preproposals</w:t>
      </w:r>
      <w:r w:rsidR="00370836">
        <w:rPr>
          <w:bCs/>
          <w:i/>
        </w:rPr>
        <w:t>)</w:t>
      </w:r>
      <w:r w:rsidR="00DF47C3">
        <w:rPr>
          <w:bCs/>
          <w:i/>
        </w:rPr>
        <w:t>.</w:t>
      </w:r>
      <w:r>
        <w:rPr>
          <w:bCs/>
          <w:i/>
        </w:rPr>
        <w:t xml:space="preserve"> Of the 21 that are no longer pending, 8 were awarded (this </w:t>
      </w:r>
      <w:r>
        <w:rPr>
          <w:bCs/>
          <w:i/>
        </w:rPr>
        <w:lastRenderedPageBreak/>
        <w:t>includes three preproposals).</w:t>
      </w:r>
      <w:r w:rsidR="00DF47C3">
        <w:rPr>
          <w:bCs/>
          <w:i/>
        </w:rPr>
        <w:t xml:space="preserve"> I have been awarded </w:t>
      </w:r>
      <w:r w:rsidR="00DF47C3" w:rsidRPr="00DF47C3">
        <w:rPr>
          <w:b/>
          <w:bCs/>
          <w:i/>
        </w:rPr>
        <w:t>$880,330</w:t>
      </w:r>
      <w:r w:rsidR="00DF47C3">
        <w:rPr>
          <w:bCs/>
          <w:i/>
        </w:rPr>
        <w:t xml:space="preserve"> in external funds, $689,187 of this as PI. Funds for working groups and large group proposals in which I am not at least a Co-PI are not included in that total or below.</w:t>
      </w:r>
    </w:p>
    <w:p w14:paraId="4AD4805F" w14:textId="77777777" w:rsidR="008965CB" w:rsidRPr="001B6FCA" w:rsidRDefault="008965CB" w:rsidP="0036663E">
      <w:pPr>
        <w:ind w:left="720" w:hanging="720"/>
        <w:jc w:val="center"/>
        <w:rPr>
          <w:b/>
          <w:bCs/>
        </w:rPr>
      </w:pPr>
      <w:r w:rsidRPr="001B6FCA">
        <w:rPr>
          <w:b/>
          <w:bCs/>
        </w:rPr>
        <w:t>External Funding</w:t>
      </w:r>
    </w:p>
    <w:p w14:paraId="554DA4A9" w14:textId="77777777" w:rsidR="00D82BC3" w:rsidRPr="001B6FCA" w:rsidRDefault="00D82BC3" w:rsidP="0036663E">
      <w:pPr>
        <w:ind w:left="720" w:hanging="720"/>
        <w:rPr>
          <w:b/>
          <w:bCs/>
          <w:i/>
        </w:rPr>
      </w:pPr>
      <w:r w:rsidRPr="001B6FCA">
        <w:rPr>
          <w:b/>
          <w:bCs/>
          <w:i/>
        </w:rPr>
        <w:t>Completed</w:t>
      </w:r>
    </w:p>
    <w:p w14:paraId="33AE3F33" w14:textId="77777777" w:rsidR="00A10F2C" w:rsidRPr="00DC2A8B" w:rsidRDefault="00A10F2C" w:rsidP="00A10F2C">
      <w:pPr>
        <w:tabs>
          <w:tab w:val="left" w:pos="-450"/>
          <w:tab w:val="left" w:pos="0"/>
          <w:tab w:val="left" w:pos="5040"/>
          <w:tab w:val="left" w:pos="10627"/>
        </w:tabs>
        <w:rPr>
          <w:sz w:val="23"/>
          <w:szCs w:val="23"/>
        </w:rPr>
      </w:pPr>
      <w:r w:rsidRPr="00DC2A8B">
        <w:rPr>
          <w:sz w:val="23"/>
          <w:szCs w:val="23"/>
        </w:rPr>
        <w:t xml:space="preserve">2013: Encyclopedia or Life: “Reol, an R interface to Encyclopedia of Life data.” PI Barb Banbury, Subcontractor Brian O’Meara. </w:t>
      </w:r>
      <w:r w:rsidRPr="00DC2A8B">
        <w:rPr>
          <w:b/>
          <w:sz w:val="23"/>
          <w:szCs w:val="23"/>
        </w:rPr>
        <w:t>$50,000.</w:t>
      </w:r>
    </w:p>
    <w:p w14:paraId="3EBB6078" w14:textId="77777777" w:rsidR="00A10F2C" w:rsidRDefault="00A10F2C" w:rsidP="003D0F7C">
      <w:pPr>
        <w:tabs>
          <w:tab w:val="left" w:pos="-450"/>
          <w:tab w:val="left" w:pos="0"/>
          <w:tab w:val="left" w:pos="5040"/>
          <w:tab w:val="left" w:pos="10627"/>
        </w:tabs>
        <w:rPr>
          <w:sz w:val="23"/>
          <w:szCs w:val="23"/>
        </w:rPr>
      </w:pPr>
    </w:p>
    <w:p w14:paraId="1EB2D3AB" w14:textId="77777777" w:rsidR="003D0F7C" w:rsidRPr="001B6FCA" w:rsidRDefault="003D0F7C" w:rsidP="003D0F7C">
      <w:pPr>
        <w:tabs>
          <w:tab w:val="left" w:pos="-450"/>
          <w:tab w:val="left" w:pos="0"/>
          <w:tab w:val="left" w:pos="5040"/>
          <w:tab w:val="left" w:pos="10627"/>
        </w:tabs>
        <w:rPr>
          <w:sz w:val="23"/>
          <w:szCs w:val="23"/>
        </w:rPr>
      </w:pPr>
      <w:r w:rsidRPr="001B6FCA">
        <w:rPr>
          <w:sz w:val="23"/>
          <w:szCs w:val="23"/>
        </w:rPr>
        <w:t xml:space="preserve">2010-2012: NSF/iPlant: “iPlant-iPToL” PI Mike Sanderson, Co-PIs Michael Donoghue, Pam Soltis, Doug Soltis, Val Tannen, Alexis Stamatakis, Todd Vision. I ran the trait evolution working group, which included two months of summer salary for me and funding for a postdoc for this year and next year. Note that I was not part of the initial proposal (thus not an official PI/co-PI), but was invited to become part of it once it was funded and I function as a co-PI. Funds from NSF via iPlant via University of Arizona. $132,345 to UTK in year 1, $138,590 in year 2 for </w:t>
      </w:r>
      <w:r w:rsidRPr="001B6FCA">
        <w:rPr>
          <w:b/>
          <w:sz w:val="23"/>
          <w:szCs w:val="23"/>
        </w:rPr>
        <w:t>$270,935</w:t>
      </w:r>
      <w:r w:rsidRPr="001B6FCA">
        <w:rPr>
          <w:sz w:val="23"/>
          <w:szCs w:val="23"/>
        </w:rPr>
        <w:t xml:space="preserve"> in total. </w:t>
      </w:r>
    </w:p>
    <w:p w14:paraId="4D6F0CA7" w14:textId="77777777" w:rsidR="003D0F7C" w:rsidRPr="001B6FCA" w:rsidRDefault="003D0F7C" w:rsidP="003D0F7C">
      <w:pPr>
        <w:tabs>
          <w:tab w:val="left" w:pos="-450"/>
          <w:tab w:val="left" w:pos="0"/>
          <w:tab w:val="left" w:pos="5040"/>
          <w:tab w:val="left" w:pos="10627"/>
        </w:tabs>
        <w:rPr>
          <w:sz w:val="23"/>
          <w:szCs w:val="23"/>
        </w:rPr>
      </w:pPr>
    </w:p>
    <w:p w14:paraId="38455216" w14:textId="77777777" w:rsidR="003D0F7C" w:rsidRPr="001B6FCA" w:rsidRDefault="003D0F7C" w:rsidP="003D0F7C">
      <w:pPr>
        <w:tabs>
          <w:tab w:val="left" w:pos="-450"/>
          <w:tab w:val="left" w:pos="0"/>
          <w:tab w:val="left" w:pos="5040"/>
          <w:tab w:val="left" w:pos="10627"/>
        </w:tabs>
        <w:rPr>
          <w:b/>
          <w:sz w:val="23"/>
          <w:szCs w:val="23"/>
        </w:rPr>
      </w:pPr>
      <w:r w:rsidRPr="001B6FCA">
        <w:rPr>
          <w:sz w:val="23"/>
          <w:szCs w:val="23"/>
        </w:rPr>
        <w:t xml:space="preserve">2012-2013: NSF/iPlant: “rPlant” funding for a postdoc and summer salary based on a white paper I submitted. </w:t>
      </w:r>
      <w:r w:rsidRPr="001B6FCA">
        <w:rPr>
          <w:b/>
          <w:sz w:val="23"/>
          <w:szCs w:val="23"/>
        </w:rPr>
        <w:t>$98,252</w:t>
      </w:r>
    </w:p>
    <w:p w14:paraId="566AF3A7" w14:textId="77777777" w:rsidR="001B260E" w:rsidRPr="001B6FCA" w:rsidRDefault="001B260E" w:rsidP="003D0F7C">
      <w:pPr>
        <w:tabs>
          <w:tab w:val="left" w:pos="-450"/>
          <w:tab w:val="left" w:pos="0"/>
          <w:tab w:val="left" w:pos="5040"/>
          <w:tab w:val="left" w:pos="10627"/>
        </w:tabs>
        <w:rPr>
          <w:b/>
          <w:sz w:val="23"/>
          <w:szCs w:val="23"/>
        </w:rPr>
      </w:pPr>
    </w:p>
    <w:p w14:paraId="60122974"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2: Google: “Optimizing R code for approximate Bayesian computing” Google Summer of Code 2012. </w:t>
      </w:r>
      <w:r w:rsidRPr="001B6FCA">
        <w:rPr>
          <w:b/>
          <w:sz w:val="23"/>
          <w:szCs w:val="23"/>
        </w:rPr>
        <w:t>$5000</w:t>
      </w:r>
      <w:r w:rsidRPr="001B6FCA">
        <w:rPr>
          <w:sz w:val="23"/>
          <w:szCs w:val="23"/>
        </w:rPr>
        <w:t xml:space="preserve"> by Google to pay for U of Nebraska graduate student Daniel Gates to work on speeding up code I wrote. Note that my postdoc, Barb Banbury, and a colleague at U. of Arizona, Derrick Zwickl, handled the mentoring. Funds went directly to the student, not through UTK.</w:t>
      </w:r>
    </w:p>
    <w:p w14:paraId="33CD3489" w14:textId="77777777" w:rsidR="001B260E" w:rsidRPr="001B6FCA" w:rsidRDefault="001B260E" w:rsidP="001B260E">
      <w:pPr>
        <w:tabs>
          <w:tab w:val="left" w:pos="-450"/>
          <w:tab w:val="left" w:pos="0"/>
          <w:tab w:val="left" w:pos="5040"/>
          <w:tab w:val="left" w:pos="10627"/>
        </w:tabs>
        <w:rPr>
          <w:b/>
          <w:sz w:val="23"/>
          <w:szCs w:val="23"/>
        </w:rPr>
      </w:pPr>
    </w:p>
    <w:p w14:paraId="62654D19" w14:textId="77777777" w:rsidR="001B260E" w:rsidRPr="001B6FCA" w:rsidRDefault="001B260E" w:rsidP="001B260E">
      <w:pPr>
        <w:tabs>
          <w:tab w:val="left" w:pos="-450"/>
          <w:tab w:val="left" w:pos="0"/>
          <w:tab w:val="left" w:pos="5040"/>
          <w:tab w:val="left" w:pos="10627"/>
        </w:tabs>
        <w:rPr>
          <w:sz w:val="23"/>
          <w:szCs w:val="23"/>
        </w:rPr>
      </w:pPr>
      <w:r w:rsidRPr="001B6FCA">
        <w:rPr>
          <w:sz w:val="23"/>
          <w:szCs w:val="23"/>
        </w:rPr>
        <w:t xml:space="preserve">2010: Google: “Ancestral State Reconstruction in R” Google Summer of Code 2010. </w:t>
      </w:r>
      <w:r w:rsidRPr="001B6FCA">
        <w:rPr>
          <w:b/>
          <w:sz w:val="23"/>
          <w:szCs w:val="23"/>
        </w:rPr>
        <w:t xml:space="preserve">$5000 </w:t>
      </w:r>
      <w:r w:rsidRPr="001B6FCA">
        <w:rPr>
          <w:sz w:val="23"/>
          <w:szCs w:val="23"/>
        </w:rPr>
        <w:t>by Google to pay for Penn State graduate student Conrad Stack to work on putting my program Brownie into the R programming language. I was primary mentor, Luke Harmon was co-mentor. Funds went directly to the student, not through UTK.</w:t>
      </w:r>
    </w:p>
    <w:p w14:paraId="634BB669" w14:textId="77777777" w:rsidR="001B260E" w:rsidRPr="001B6FCA" w:rsidRDefault="001B260E" w:rsidP="003D0F7C">
      <w:pPr>
        <w:tabs>
          <w:tab w:val="left" w:pos="-450"/>
          <w:tab w:val="left" w:pos="0"/>
          <w:tab w:val="left" w:pos="5040"/>
          <w:tab w:val="left" w:pos="10627"/>
        </w:tabs>
        <w:rPr>
          <w:sz w:val="23"/>
          <w:szCs w:val="23"/>
        </w:rPr>
      </w:pPr>
    </w:p>
    <w:p w14:paraId="6AA1BD6C" w14:textId="77777777" w:rsidR="00D82BC3" w:rsidRPr="001B6FCA" w:rsidRDefault="00D82BC3" w:rsidP="0036663E">
      <w:pPr>
        <w:ind w:left="720" w:hanging="720"/>
      </w:pPr>
    </w:p>
    <w:p w14:paraId="08361913" w14:textId="3570A660" w:rsidR="00DC2A8B" w:rsidRPr="00A10F2C" w:rsidRDefault="00A10F2C" w:rsidP="00A10F2C">
      <w:pPr>
        <w:ind w:left="720" w:hanging="720"/>
        <w:rPr>
          <w:b/>
          <w:bCs/>
          <w:i/>
        </w:rPr>
      </w:pPr>
      <w:r>
        <w:rPr>
          <w:b/>
          <w:bCs/>
          <w:i/>
        </w:rPr>
        <w:t>Funded and In Progress</w:t>
      </w:r>
    </w:p>
    <w:p w14:paraId="297B6CBA" w14:textId="110E36CE" w:rsidR="00A10F2C" w:rsidRDefault="00A10F2C" w:rsidP="001B6FCA">
      <w:pPr>
        <w:tabs>
          <w:tab w:val="left" w:pos="-450"/>
          <w:tab w:val="left" w:pos="0"/>
          <w:tab w:val="left" w:pos="5040"/>
          <w:tab w:val="left" w:pos="10627"/>
        </w:tabs>
        <w:rPr>
          <w:sz w:val="23"/>
          <w:szCs w:val="23"/>
        </w:rPr>
      </w:pPr>
      <w:r>
        <w:rPr>
          <w:sz w:val="23"/>
          <w:szCs w:val="23"/>
        </w:rPr>
        <w:t>2014: NSF: “</w:t>
      </w:r>
      <w:r w:rsidRPr="00DC2A8B">
        <w:rPr>
          <w:sz w:val="23"/>
          <w:szCs w:val="23"/>
        </w:rPr>
        <w:t>Population Genetics-based Codon Models</w:t>
      </w:r>
      <w:r>
        <w:rPr>
          <w:sz w:val="23"/>
          <w:szCs w:val="23"/>
        </w:rPr>
        <w:t xml:space="preserve">.” PI Brian O’Meara, Co-PI Mike Gilchrist. Amount for UTK: </w:t>
      </w:r>
      <w:r w:rsidRPr="00A10F2C">
        <w:rPr>
          <w:b/>
          <w:sz w:val="23"/>
          <w:szCs w:val="23"/>
        </w:rPr>
        <w:t>$520,000</w:t>
      </w:r>
      <w:r>
        <w:rPr>
          <w:sz w:val="23"/>
          <w:szCs w:val="23"/>
        </w:rPr>
        <w:t>. Funding years 2014-2016.</w:t>
      </w:r>
    </w:p>
    <w:p w14:paraId="45279B2D" w14:textId="77777777" w:rsidR="00A10F2C" w:rsidRDefault="00A10F2C" w:rsidP="001B6FCA">
      <w:pPr>
        <w:tabs>
          <w:tab w:val="left" w:pos="-450"/>
          <w:tab w:val="left" w:pos="0"/>
          <w:tab w:val="left" w:pos="5040"/>
          <w:tab w:val="left" w:pos="10627"/>
        </w:tabs>
        <w:rPr>
          <w:sz w:val="23"/>
          <w:szCs w:val="23"/>
        </w:rPr>
      </w:pPr>
    </w:p>
    <w:p w14:paraId="1E6CA414" w14:textId="6825C2BE" w:rsidR="00DC2A8B" w:rsidRPr="00DC2A8B" w:rsidRDefault="00DC2A8B" w:rsidP="001B6FCA">
      <w:pPr>
        <w:tabs>
          <w:tab w:val="left" w:pos="-450"/>
          <w:tab w:val="left" w:pos="0"/>
          <w:tab w:val="left" w:pos="5040"/>
          <w:tab w:val="left" w:pos="10627"/>
        </w:tabs>
        <w:rPr>
          <w:sz w:val="23"/>
          <w:szCs w:val="23"/>
        </w:rPr>
      </w:pPr>
      <w:r w:rsidRPr="00DC2A8B">
        <w:rPr>
          <w:sz w:val="23"/>
          <w:szCs w:val="23"/>
        </w:rPr>
        <w:t>2013</w:t>
      </w:r>
      <w:r w:rsidR="001B6FCA" w:rsidRPr="00DC2A8B">
        <w:rPr>
          <w:sz w:val="23"/>
          <w:szCs w:val="23"/>
        </w:rPr>
        <w:t>: NSF: “Phylogeographic inference using approximated likelihoods.” PI Bria</w:t>
      </w:r>
      <w:r w:rsidR="00A10F2C">
        <w:rPr>
          <w:sz w:val="23"/>
          <w:szCs w:val="23"/>
        </w:rPr>
        <w:t>n O’Meara, Co-PI Bryan Carstens</w:t>
      </w:r>
      <w:r w:rsidR="001B6FCA" w:rsidRPr="00DC2A8B">
        <w:rPr>
          <w:sz w:val="23"/>
          <w:szCs w:val="23"/>
        </w:rPr>
        <w:t xml:space="preserve">. Amount for UTK: </w:t>
      </w:r>
      <w:r w:rsidR="001B6FCA" w:rsidRPr="00DC2A8B">
        <w:rPr>
          <w:b/>
          <w:sz w:val="23"/>
          <w:szCs w:val="23"/>
        </w:rPr>
        <w:t>$340,000</w:t>
      </w:r>
      <w:r w:rsidR="001B6FCA" w:rsidRPr="00DC2A8B">
        <w:rPr>
          <w:sz w:val="23"/>
          <w:szCs w:val="23"/>
        </w:rPr>
        <w:t>. Funding years 2013-2015.</w:t>
      </w:r>
    </w:p>
    <w:p w14:paraId="48DF5341" w14:textId="77777777" w:rsidR="001B6FCA" w:rsidRPr="00DC2A8B" w:rsidRDefault="001B6FCA" w:rsidP="001B6FCA">
      <w:pPr>
        <w:tabs>
          <w:tab w:val="left" w:pos="-450"/>
          <w:tab w:val="left" w:pos="0"/>
          <w:tab w:val="left" w:pos="5040"/>
          <w:tab w:val="left" w:pos="10627"/>
        </w:tabs>
        <w:rPr>
          <w:sz w:val="23"/>
          <w:szCs w:val="23"/>
        </w:rPr>
      </w:pPr>
    </w:p>
    <w:p w14:paraId="3A89C319" w14:textId="77777777" w:rsidR="001B6FCA" w:rsidRPr="00DC2A8B" w:rsidRDefault="001B6FCA" w:rsidP="001B6FCA">
      <w:pPr>
        <w:tabs>
          <w:tab w:val="left" w:pos="-450"/>
          <w:tab w:val="left" w:pos="0"/>
          <w:tab w:val="left" w:pos="5040"/>
          <w:tab w:val="left" w:pos="10627"/>
        </w:tabs>
        <w:rPr>
          <w:sz w:val="23"/>
          <w:szCs w:val="23"/>
        </w:rPr>
      </w:pPr>
      <w:r w:rsidRPr="00DC2A8B">
        <w:rPr>
          <w:sz w:val="23"/>
          <w:szCs w:val="23"/>
        </w:rPr>
        <w:t xml:space="preserve">2012: NSF: “Historical naming traditions and cryptic speciation bias biodiversity estimates in transatlantic agaric fungi.” PI: Ronald Petersen. Co-PIs Brian O’Meara and Karen Hughes. Amount requested for UTK: </w:t>
      </w:r>
      <w:r w:rsidRPr="00DC2A8B">
        <w:rPr>
          <w:b/>
          <w:sz w:val="23"/>
          <w:szCs w:val="23"/>
        </w:rPr>
        <w:t>$141,143</w:t>
      </w:r>
      <w:r w:rsidRPr="00DC2A8B">
        <w:rPr>
          <w:sz w:val="23"/>
          <w:szCs w:val="23"/>
        </w:rPr>
        <w:t xml:space="preserve"> [though note that the bulk of this goes to Petersen and Hughes, with just summer salary going to me]. Funding years 2012-2014</w:t>
      </w:r>
    </w:p>
    <w:p w14:paraId="520E71CB" w14:textId="77777777" w:rsidR="001B6FCA" w:rsidRPr="00DC2A8B" w:rsidRDefault="001B6FCA" w:rsidP="0036663E">
      <w:pPr>
        <w:ind w:left="720" w:hanging="720"/>
        <w:rPr>
          <w:b/>
          <w:bCs/>
          <w:i/>
        </w:rPr>
      </w:pPr>
    </w:p>
    <w:p w14:paraId="0F305F2D" w14:textId="77777777" w:rsidR="00D82BC3" w:rsidRPr="00DC2A8B" w:rsidRDefault="00D82BC3" w:rsidP="0036663E"/>
    <w:p w14:paraId="265AAA99" w14:textId="1620E5C0" w:rsidR="00FB0961" w:rsidRDefault="0058205C" w:rsidP="0058205C">
      <w:pPr>
        <w:ind w:left="720" w:hanging="720"/>
        <w:rPr>
          <w:b/>
          <w:i/>
        </w:rPr>
      </w:pPr>
      <w:r>
        <w:rPr>
          <w:b/>
          <w:i/>
        </w:rPr>
        <w:t>Under review</w:t>
      </w:r>
    </w:p>
    <w:p w14:paraId="4334F519" w14:textId="61AB9CB1" w:rsidR="00B74B8A" w:rsidRPr="00B74B8A" w:rsidRDefault="00B74B8A" w:rsidP="0058205C">
      <w:pPr>
        <w:ind w:left="720" w:hanging="720"/>
      </w:pPr>
      <w:r>
        <w:t>(Note that this section still needs to be updated)</w:t>
      </w:r>
      <w:bookmarkStart w:id="1" w:name="_GoBack"/>
      <w:bookmarkEnd w:id="1"/>
    </w:p>
    <w:p w14:paraId="24CE7A28" w14:textId="77777777" w:rsidR="00FB0961" w:rsidRPr="001B6FCA" w:rsidRDefault="00FB0961" w:rsidP="00A80491">
      <w:pPr>
        <w:ind w:left="720" w:hanging="720"/>
        <w:rPr>
          <w:b/>
          <w:iCs/>
        </w:rPr>
      </w:pPr>
    </w:p>
    <w:p w14:paraId="203112FF" w14:textId="77777777" w:rsidR="001B6FCA" w:rsidRPr="001B6FCA" w:rsidRDefault="001B6FCA" w:rsidP="001B6FCA">
      <w:pPr>
        <w:tabs>
          <w:tab w:val="left" w:pos="-450"/>
          <w:tab w:val="left" w:pos="0"/>
          <w:tab w:val="left" w:pos="5040"/>
          <w:tab w:val="left" w:pos="10627"/>
        </w:tabs>
        <w:rPr>
          <w:sz w:val="23"/>
          <w:szCs w:val="23"/>
        </w:rPr>
      </w:pPr>
    </w:p>
    <w:p w14:paraId="15B27889" w14:textId="77777777" w:rsidR="001B6FCA" w:rsidRPr="001B6FCA" w:rsidRDefault="001B6FCA" w:rsidP="001B6FCA">
      <w:pPr>
        <w:tabs>
          <w:tab w:val="left" w:pos="-450"/>
          <w:tab w:val="left" w:pos="0"/>
          <w:tab w:val="left" w:pos="5040"/>
          <w:tab w:val="left" w:pos="10627"/>
        </w:tabs>
        <w:rPr>
          <w:b/>
          <w:i/>
          <w:sz w:val="23"/>
          <w:szCs w:val="23"/>
        </w:rPr>
      </w:pPr>
      <w:r w:rsidRPr="001B6FCA">
        <w:rPr>
          <w:b/>
          <w:i/>
          <w:sz w:val="23"/>
          <w:szCs w:val="23"/>
        </w:rPr>
        <w:t>Successful Pre-proposals</w:t>
      </w:r>
    </w:p>
    <w:p w14:paraId="7AC6E693" w14:textId="77777777" w:rsidR="001B6FCA" w:rsidRPr="001B6FCA" w:rsidRDefault="001B6FCA" w:rsidP="001B6FCA">
      <w:pPr>
        <w:tabs>
          <w:tab w:val="left" w:pos="-450"/>
          <w:tab w:val="left" w:pos="0"/>
          <w:tab w:val="left" w:pos="5040"/>
          <w:tab w:val="left" w:pos="10627"/>
        </w:tabs>
        <w:rPr>
          <w:i/>
          <w:sz w:val="23"/>
          <w:szCs w:val="23"/>
        </w:rPr>
      </w:pPr>
      <w:r w:rsidRPr="001B6FCA">
        <w:rPr>
          <w:i/>
          <w:sz w:val="23"/>
          <w:szCs w:val="23"/>
        </w:rPr>
        <w:t xml:space="preserve">Some NSF programs now require a preproposal to be approved before a full proposal is invited; invitation rates are approximately 25%. </w:t>
      </w:r>
    </w:p>
    <w:p w14:paraId="3B888831"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lastRenderedPageBreak/>
        <w:t>2013: NSF: “Preproposal: Population Genetics-based Codon Models”. PI Brian O’Meara, Co-PI Mike Gilchrist, Co-PI Russell Zaretzki.</w:t>
      </w:r>
    </w:p>
    <w:p w14:paraId="7FDDA420" w14:textId="77777777" w:rsidR="001B6FCA" w:rsidRPr="001B6FCA" w:rsidRDefault="001B6FCA" w:rsidP="001B6FCA">
      <w:pPr>
        <w:tabs>
          <w:tab w:val="left" w:pos="-450"/>
          <w:tab w:val="left" w:pos="0"/>
          <w:tab w:val="left" w:pos="5040"/>
          <w:tab w:val="left" w:pos="10627"/>
        </w:tabs>
        <w:rPr>
          <w:sz w:val="23"/>
          <w:szCs w:val="23"/>
        </w:rPr>
      </w:pPr>
    </w:p>
    <w:p w14:paraId="74EE6824"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 xml:space="preserve">2011: NSF: “Preproposal: Phylogeny and diversification of Lake Malawi Cichlid Flock”. PI Darrin Hulsey, Co-PI Brian O’Meara. </w:t>
      </w:r>
    </w:p>
    <w:p w14:paraId="791E2B7B" w14:textId="77777777" w:rsidR="001B6FCA" w:rsidRPr="001B6FCA" w:rsidRDefault="001B6FCA" w:rsidP="001B6FCA">
      <w:pPr>
        <w:tabs>
          <w:tab w:val="left" w:pos="-450"/>
          <w:tab w:val="left" w:pos="0"/>
          <w:tab w:val="left" w:pos="5040"/>
          <w:tab w:val="left" w:pos="10627"/>
        </w:tabs>
        <w:rPr>
          <w:sz w:val="23"/>
          <w:szCs w:val="23"/>
        </w:rPr>
      </w:pPr>
    </w:p>
    <w:p w14:paraId="1576F803" w14:textId="77777777" w:rsidR="001B6FCA" w:rsidRPr="001B6FCA" w:rsidRDefault="001B6FCA" w:rsidP="001B6FCA">
      <w:pPr>
        <w:tabs>
          <w:tab w:val="left" w:pos="-450"/>
          <w:tab w:val="left" w:pos="0"/>
          <w:tab w:val="left" w:pos="5040"/>
          <w:tab w:val="left" w:pos="10627"/>
        </w:tabs>
        <w:rPr>
          <w:sz w:val="23"/>
          <w:szCs w:val="23"/>
        </w:rPr>
      </w:pPr>
      <w:r w:rsidRPr="001B6FCA">
        <w:rPr>
          <w:sz w:val="23"/>
          <w:szCs w:val="23"/>
        </w:rPr>
        <w:t>2011: NSF: “Preproprosal: Phylogeographic inference using approximated likelihoods”. PI Brian O’Meara, Co-PI Bryan Carstens.</w:t>
      </w:r>
    </w:p>
    <w:p w14:paraId="101534FA" w14:textId="77777777" w:rsidR="00A80491" w:rsidRPr="001B6FCA" w:rsidRDefault="00A80491" w:rsidP="0036663E"/>
    <w:p w14:paraId="189E22E7" w14:textId="77777777" w:rsidR="00697B6A" w:rsidRPr="001B6FCA" w:rsidRDefault="00DA45E3" w:rsidP="00472D63">
      <w:pPr>
        <w:ind w:left="720" w:hanging="720"/>
        <w:rPr>
          <w:b/>
          <w:i/>
        </w:rPr>
      </w:pPr>
      <w:r w:rsidRPr="001B6FCA">
        <w:rPr>
          <w:b/>
          <w:i/>
        </w:rPr>
        <w:t>Unsuccessful</w:t>
      </w:r>
      <w:r w:rsidR="002C42E9" w:rsidRPr="001B6FCA">
        <w:rPr>
          <w:b/>
          <w:i/>
        </w:rPr>
        <w:t xml:space="preserve"> g</w:t>
      </w:r>
      <w:r w:rsidR="001B260E" w:rsidRPr="001B6FCA">
        <w:rPr>
          <w:b/>
          <w:i/>
        </w:rPr>
        <w:t>rant proposals</w:t>
      </w:r>
    </w:p>
    <w:p w14:paraId="05ADC7B8" w14:textId="77777777" w:rsidR="00FC246A" w:rsidRPr="001B6FCA" w:rsidRDefault="00FC246A" w:rsidP="00FC246A">
      <w:pPr>
        <w:tabs>
          <w:tab w:val="left" w:pos="-450"/>
          <w:tab w:val="left" w:pos="0"/>
          <w:tab w:val="left" w:pos="5040"/>
          <w:tab w:val="left" w:pos="10627"/>
        </w:tabs>
        <w:rPr>
          <w:sz w:val="23"/>
          <w:szCs w:val="23"/>
        </w:rPr>
      </w:pPr>
      <w:r w:rsidRPr="001B6FCA">
        <w:rPr>
          <w:sz w:val="23"/>
          <w:szCs w:val="23"/>
        </w:rPr>
        <w:t>2013: Templeton Foundation: Evolution of Play. PI Gordon Burghardt, Co-PI Brian O’Meara. Declined. Budget: $199,912.</w:t>
      </w:r>
    </w:p>
    <w:p w14:paraId="76D3A27A" w14:textId="77777777" w:rsidR="00FC246A" w:rsidRPr="001B6FCA" w:rsidRDefault="00FC246A" w:rsidP="001B260E">
      <w:pPr>
        <w:tabs>
          <w:tab w:val="left" w:pos="-450"/>
          <w:tab w:val="left" w:pos="0"/>
          <w:tab w:val="left" w:pos="5040"/>
          <w:tab w:val="left" w:pos="10627"/>
        </w:tabs>
        <w:rPr>
          <w:sz w:val="23"/>
          <w:szCs w:val="23"/>
        </w:rPr>
      </w:pPr>
    </w:p>
    <w:p w14:paraId="300D0AD9" w14:textId="77777777" w:rsidR="00FB0961" w:rsidRPr="001B6FCA" w:rsidRDefault="00515F0E" w:rsidP="001B260E">
      <w:pPr>
        <w:tabs>
          <w:tab w:val="left" w:pos="-450"/>
          <w:tab w:val="left" w:pos="0"/>
          <w:tab w:val="left" w:pos="5040"/>
          <w:tab w:val="left" w:pos="10627"/>
        </w:tabs>
        <w:rPr>
          <w:sz w:val="23"/>
          <w:szCs w:val="23"/>
        </w:rPr>
      </w:pPr>
      <w:r w:rsidRPr="001B6FCA">
        <w:rPr>
          <w:sz w:val="23"/>
          <w:szCs w:val="23"/>
        </w:rPr>
        <w:t>2012: NSF: “Phylogeny and Diversification of Lake Malawi Cichlid Flock”. PI Darrin Hulsey, Co-PI Brian O’Meara. Declined. Budget: $626,470.</w:t>
      </w:r>
    </w:p>
    <w:p w14:paraId="7F65E94A" w14:textId="77777777" w:rsidR="00515F0E" w:rsidRPr="001B6FCA" w:rsidRDefault="00515F0E" w:rsidP="001B260E">
      <w:pPr>
        <w:tabs>
          <w:tab w:val="left" w:pos="-450"/>
          <w:tab w:val="left" w:pos="0"/>
          <w:tab w:val="left" w:pos="5040"/>
          <w:tab w:val="left" w:pos="10627"/>
        </w:tabs>
        <w:rPr>
          <w:sz w:val="23"/>
          <w:szCs w:val="23"/>
        </w:rPr>
      </w:pPr>
    </w:p>
    <w:p w14:paraId="03B3C083" w14:textId="77777777" w:rsidR="00515F0E" w:rsidRPr="001B6FCA" w:rsidRDefault="00515F0E" w:rsidP="001B260E">
      <w:pPr>
        <w:tabs>
          <w:tab w:val="left" w:pos="-450"/>
          <w:tab w:val="left" w:pos="0"/>
          <w:tab w:val="left" w:pos="5040"/>
          <w:tab w:val="left" w:pos="10627"/>
        </w:tabs>
        <w:rPr>
          <w:sz w:val="23"/>
          <w:szCs w:val="23"/>
        </w:rPr>
      </w:pPr>
      <w:r w:rsidRPr="001B6FCA">
        <w:rPr>
          <w:sz w:val="23"/>
          <w:szCs w:val="23"/>
        </w:rPr>
        <w:t>2012: Templeton Foundation: Evolution of Play. PI Gordon Burghardt, Co-PI Brian O’Meara. Declined. Budget: $263,763.</w:t>
      </w:r>
    </w:p>
    <w:p w14:paraId="21ED0230" w14:textId="77777777" w:rsidR="00981DC4" w:rsidRPr="001B6FCA" w:rsidRDefault="00981DC4" w:rsidP="001B260E">
      <w:pPr>
        <w:tabs>
          <w:tab w:val="left" w:pos="-450"/>
          <w:tab w:val="left" w:pos="0"/>
          <w:tab w:val="left" w:pos="5040"/>
          <w:tab w:val="left" w:pos="10627"/>
        </w:tabs>
        <w:rPr>
          <w:sz w:val="23"/>
          <w:szCs w:val="23"/>
        </w:rPr>
      </w:pPr>
    </w:p>
    <w:p w14:paraId="1C799F71" w14:textId="77777777" w:rsidR="001B260E" w:rsidRPr="001B6FCA" w:rsidRDefault="00981DC4"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Collaborative Research: Phylogeographic Inference using approximated likelihoods” PI Brian O’Meara, Co-PI Bryan Carstens. Declined. Amount requested for UTK: $329,790</w:t>
      </w:r>
    </w:p>
    <w:p w14:paraId="00E667C7" w14:textId="77777777" w:rsidR="001B260E" w:rsidRPr="001B6FCA" w:rsidRDefault="001B260E" w:rsidP="001B260E">
      <w:pPr>
        <w:tabs>
          <w:tab w:val="left" w:pos="-450"/>
          <w:tab w:val="left" w:pos="0"/>
          <w:tab w:val="left" w:pos="5040"/>
          <w:tab w:val="left" w:pos="10627"/>
        </w:tabs>
        <w:rPr>
          <w:sz w:val="23"/>
          <w:szCs w:val="23"/>
        </w:rPr>
      </w:pPr>
    </w:p>
    <w:p w14:paraId="2227F9D6" w14:textId="77777777" w:rsidR="001B260E" w:rsidRPr="001B6FCA" w:rsidRDefault="00FB0961" w:rsidP="001B260E">
      <w:pPr>
        <w:tabs>
          <w:tab w:val="left" w:pos="-450"/>
          <w:tab w:val="left" w:pos="0"/>
          <w:tab w:val="left" w:pos="5040"/>
          <w:tab w:val="left" w:pos="10627"/>
        </w:tabs>
        <w:rPr>
          <w:sz w:val="23"/>
          <w:szCs w:val="23"/>
        </w:rPr>
      </w:pPr>
      <w:r w:rsidRPr="001B6FCA">
        <w:rPr>
          <w:sz w:val="23"/>
          <w:szCs w:val="23"/>
        </w:rPr>
        <w:t xml:space="preserve">2012: NSF: “Collaborative Research: Assembly the Tree of Life: Interactive Heuristics in Tree Search (inHits)”. </w:t>
      </w:r>
      <w:r w:rsidR="003F6A58" w:rsidRPr="001B6FCA">
        <w:rPr>
          <w:sz w:val="23"/>
          <w:szCs w:val="23"/>
        </w:rPr>
        <w:t xml:space="preserve">PI Michael Sanderson, Co-PI Michelle McMahon, Co-PI Derrick Zwickl, Co-PI Brian O’Meara, Co-PI Oliver Eulenstein, Co-PI David Fernandez-Baca, Co-PI Stephen Smith. </w:t>
      </w:r>
      <w:r w:rsidRPr="001B6FCA">
        <w:rPr>
          <w:sz w:val="23"/>
          <w:szCs w:val="23"/>
        </w:rPr>
        <w:t>Declined. Amo</w:t>
      </w:r>
      <w:r w:rsidR="003F6A58" w:rsidRPr="001B6FCA">
        <w:rPr>
          <w:sz w:val="23"/>
          <w:szCs w:val="23"/>
        </w:rPr>
        <w:t>unt requested for UTK: $220,115 (approx. $2M in funding for entire grant)</w:t>
      </w:r>
    </w:p>
    <w:p w14:paraId="72A85797" w14:textId="77777777" w:rsidR="001B260E" w:rsidRPr="001B6FCA" w:rsidRDefault="001B260E" w:rsidP="001B260E">
      <w:pPr>
        <w:tabs>
          <w:tab w:val="left" w:pos="-450"/>
          <w:tab w:val="left" w:pos="0"/>
          <w:tab w:val="left" w:pos="5040"/>
          <w:tab w:val="left" w:pos="10627"/>
        </w:tabs>
        <w:rPr>
          <w:sz w:val="23"/>
          <w:szCs w:val="23"/>
        </w:rPr>
      </w:pPr>
    </w:p>
    <w:p w14:paraId="3F3520D2" w14:textId="77777777" w:rsidR="001B260E" w:rsidRPr="001B6FCA" w:rsidRDefault="00A24AC3" w:rsidP="001B260E">
      <w:pPr>
        <w:tabs>
          <w:tab w:val="left" w:pos="-450"/>
          <w:tab w:val="left" w:pos="0"/>
          <w:tab w:val="left" w:pos="5040"/>
          <w:tab w:val="left" w:pos="10627"/>
        </w:tabs>
        <w:rPr>
          <w:sz w:val="23"/>
          <w:szCs w:val="23"/>
        </w:rPr>
      </w:pPr>
      <w:r w:rsidRPr="001B6FCA">
        <w:rPr>
          <w:sz w:val="23"/>
          <w:szCs w:val="23"/>
        </w:rPr>
        <w:t xml:space="preserve">2011: </w:t>
      </w:r>
      <w:r w:rsidR="001B260E" w:rsidRPr="001B6FCA">
        <w:rPr>
          <w:sz w:val="23"/>
          <w:szCs w:val="23"/>
        </w:rPr>
        <w:t>NSF: “Making comparative methods as easy as ABC</w:t>
      </w:r>
      <w:r w:rsidRPr="001B6FCA">
        <w:rPr>
          <w:sz w:val="23"/>
          <w:szCs w:val="23"/>
        </w:rPr>
        <w:t>”</w:t>
      </w:r>
      <w:r w:rsidR="001B260E" w:rsidRPr="001B6FCA">
        <w:rPr>
          <w:sz w:val="23"/>
          <w:szCs w:val="23"/>
        </w:rPr>
        <w:t xml:space="preserve"> PI: Brian O’Meara. Declined. Amount requested for UTK: $301,016</w:t>
      </w:r>
    </w:p>
    <w:p w14:paraId="7438FC2A" w14:textId="77777777" w:rsidR="00B90F17" w:rsidRPr="001B6FCA" w:rsidRDefault="00B90F17" w:rsidP="00B90F17">
      <w:pPr>
        <w:tabs>
          <w:tab w:val="left" w:pos="-450"/>
          <w:tab w:val="left" w:pos="0"/>
          <w:tab w:val="left" w:pos="5040"/>
          <w:tab w:val="left" w:pos="10627"/>
        </w:tabs>
        <w:rPr>
          <w:sz w:val="23"/>
          <w:szCs w:val="23"/>
        </w:rPr>
      </w:pPr>
    </w:p>
    <w:p w14:paraId="492EDC55" w14:textId="77777777" w:rsidR="00A24AC3" w:rsidRPr="001B6FCA" w:rsidRDefault="00A24AC3" w:rsidP="00A24AC3">
      <w:pPr>
        <w:tabs>
          <w:tab w:val="left" w:pos="-450"/>
          <w:tab w:val="left" w:pos="0"/>
          <w:tab w:val="left" w:pos="5040"/>
          <w:tab w:val="left" w:pos="10627"/>
        </w:tabs>
        <w:rPr>
          <w:sz w:val="23"/>
          <w:szCs w:val="23"/>
        </w:rPr>
      </w:pPr>
      <w:r w:rsidRPr="001B6FCA">
        <w:rPr>
          <w:sz w:val="23"/>
          <w:szCs w:val="23"/>
        </w:rPr>
        <w:t>2011: NSF: “Preproposal: Participation in AVAToL ideas lab” PI Brian O’Meara. Declined.</w:t>
      </w:r>
    </w:p>
    <w:p w14:paraId="25C77323" w14:textId="77777777" w:rsidR="00A24AC3" w:rsidRPr="001B6FCA" w:rsidRDefault="00A24AC3" w:rsidP="00B90F17">
      <w:pPr>
        <w:tabs>
          <w:tab w:val="left" w:pos="-450"/>
          <w:tab w:val="left" w:pos="0"/>
          <w:tab w:val="left" w:pos="5040"/>
          <w:tab w:val="left" w:pos="10627"/>
        </w:tabs>
        <w:rPr>
          <w:sz w:val="23"/>
          <w:szCs w:val="23"/>
        </w:rPr>
      </w:pPr>
    </w:p>
    <w:p w14:paraId="6F98B96A" w14:textId="77777777" w:rsidR="00B90F17" w:rsidRPr="001B6FCA" w:rsidRDefault="00B90F17" w:rsidP="00B90F17">
      <w:pPr>
        <w:tabs>
          <w:tab w:val="left" w:pos="-450"/>
          <w:tab w:val="left" w:pos="0"/>
          <w:tab w:val="left" w:pos="5040"/>
          <w:tab w:val="left" w:pos="10627"/>
        </w:tabs>
        <w:rPr>
          <w:sz w:val="23"/>
          <w:szCs w:val="23"/>
        </w:rPr>
      </w:pPr>
      <w:r w:rsidRPr="001B6FCA">
        <w:rPr>
          <w:sz w:val="23"/>
          <w:szCs w:val="23"/>
        </w:rPr>
        <w:t>2011: NSF: “Dimensions: Collaborative Research: How do Plant-Insect Interactions Generate Biodiversity? -A Case Study of Euphorb Vines (Euphorbiaceae: Plukenetieae) and Their Insect Associates” proposal to NSF Dimensions of Biodiversity. Modification and resubmission of above grant.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98,826</w:t>
      </w:r>
    </w:p>
    <w:p w14:paraId="510DFE15" w14:textId="77777777" w:rsidR="008F5595" w:rsidRPr="001B6FCA" w:rsidRDefault="008F5595" w:rsidP="00B90F17">
      <w:pPr>
        <w:tabs>
          <w:tab w:val="left" w:pos="-450"/>
          <w:tab w:val="left" w:pos="0"/>
          <w:tab w:val="left" w:pos="5040"/>
          <w:tab w:val="left" w:pos="10627"/>
        </w:tabs>
        <w:rPr>
          <w:sz w:val="23"/>
          <w:szCs w:val="23"/>
        </w:rPr>
      </w:pPr>
    </w:p>
    <w:p w14:paraId="20D95F18" w14:textId="77777777" w:rsidR="00A24AC3" w:rsidRPr="001B6FCA" w:rsidRDefault="00A24AC3" w:rsidP="00B90F17">
      <w:pPr>
        <w:tabs>
          <w:tab w:val="left" w:pos="-450"/>
          <w:tab w:val="left" w:pos="0"/>
          <w:tab w:val="left" w:pos="5040"/>
          <w:tab w:val="left" w:pos="10627"/>
        </w:tabs>
        <w:rPr>
          <w:sz w:val="23"/>
          <w:szCs w:val="23"/>
        </w:rPr>
      </w:pPr>
      <w:r w:rsidRPr="001B6FCA">
        <w:rPr>
          <w:sz w:val="23"/>
          <w:szCs w:val="23"/>
        </w:rPr>
        <w:t>2010: NSF “SI2-SSE: Phylogenetic needs discovery environment”. PI: Brian O’Meara. Declined. Amount requested for UTK: $454,353</w:t>
      </w:r>
    </w:p>
    <w:p w14:paraId="4E21F209" w14:textId="77777777" w:rsidR="00A24AC3" w:rsidRPr="001B6FCA" w:rsidRDefault="00A24AC3" w:rsidP="00B90F17">
      <w:pPr>
        <w:tabs>
          <w:tab w:val="left" w:pos="-450"/>
          <w:tab w:val="left" w:pos="0"/>
          <w:tab w:val="left" w:pos="5040"/>
          <w:tab w:val="left" w:pos="10627"/>
        </w:tabs>
        <w:rPr>
          <w:sz w:val="23"/>
          <w:szCs w:val="23"/>
        </w:rPr>
      </w:pPr>
    </w:p>
    <w:p w14:paraId="074F26B4" w14:textId="77777777" w:rsidR="008F5595" w:rsidRPr="001B6FCA" w:rsidRDefault="008F5595" w:rsidP="00B90F17">
      <w:pPr>
        <w:tabs>
          <w:tab w:val="left" w:pos="-450"/>
          <w:tab w:val="left" w:pos="0"/>
          <w:tab w:val="left" w:pos="5040"/>
          <w:tab w:val="left" w:pos="10627"/>
        </w:tabs>
        <w:rPr>
          <w:sz w:val="23"/>
          <w:szCs w:val="23"/>
        </w:rPr>
      </w:pPr>
      <w:r w:rsidRPr="001B6FCA">
        <w:rPr>
          <w:sz w:val="23"/>
          <w:szCs w:val="23"/>
        </w:rPr>
        <w:t>2010: NSF: “Phylogeny and Diversification of Lake Malawi Cichlid Flock” PI Darrin Hulsey, Co-PI Brian O’Meara. Declined. Amount requested for UTK: $527,895</w:t>
      </w:r>
    </w:p>
    <w:p w14:paraId="028C7C4B" w14:textId="77777777" w:rsidR="001B260E" w:rsidRPr="001B6FCA" w:rsidRDefault="001B260E" w:rsidP="001B260E">
      <w:pPr>
        <w:tabs>
          <w:tab w:val="left" w:pos="-450"/>
          <w:tab w:val="left" w:pos="0"/>
          <w:tab w:val="left" w:pos="5040"/>
          <w:tab w:val="left" w:pos="10627"/>
        </w:tabs>
        <w:rPr>
          <w:sz w:val="23"/>
          <w:szCs w:val="23"/>
        </w:rPr>
      </w:pPr>
    </w:p>
    <w:p w14:paraId="628905DC" w14:textId="77777777" w:rsidR="008F5595" w:rsidRPr="001B6FCA" w:rsidRDefault="008F5595" w:rsidP="008F5595">
      <w:pPr>
        <w:tabs>
          <w:tab w:val="left" w:pos="-450"/>
          <w:tab w:val="left" w:pos="0"/>
          <w:tab w:val="left" w:pos="5040"/>
          <w:tab w:val="left" w:pos="10627"/>
        </w:tabs>
        <w:rPr>
          <w:sz w:val="23"/>
          <w:szCs w:val="23"/>
        </w:rPr>
      </w:pPr>
      <w:r w:rsidRPr="001B6FCA">
        <w:rPr>
          <w:sz w:val="23"/>
          <w:szCs w:val="23"/>
        </w:rPr>
        <w:t>2010: NSF: “Making comparative methods as easy as ABC” PI: Brian O’Meara. Declined. Amount requested: $275,288</w:t>
      </w:r>
    </w:p>
    <w:p w14:paraId="3DB2C71B" w14:textId="77777777" w:rsidR="00B90F17" w:rsidRPr="001B6FCA" w:rsidRDefault="00B90F17" w:rsidP="001B260E">
      <w:pPr>
        <w:tabs>
          <w:tab w:val="left" w:pos="-450"/>
          <w:tab w:val="left" w:pos="0"/>
          <w:tab w:val="left" w:pos="5040"/>
          <w:tab w:val="left" w:pos="10627"/>
        </w:tabs>
        <w:rPr>
          <w:sz w:val="23"/>
          <w:szCs w:val="23"/>
        </w:rPr>
      </w:pPr>
    </w:p>
    <w:p w14:paraId="0E8D1CCC" w14:textId="77777777" w:rsidR="001B260E" w:rsidRPr="001B6FCA" w:rsidRDefault="00B90F17" w:rsidP="001B260E">
      <w:pPr>
        <w:tabs>
          <w:tab w:val="left" w:pos="-450"/>
          <w:tab w:val="left" w:pos="0"/>
          <w:tab w:val="left" w:pos="5040"/>
          <w:tab w:val="left" w:pos="10627"/>
        </w:tabs>
        <w:rPr>
          <w:sz w:val="23"/>
          <w:szCs w:val="23"/>
        </w:rPr>
      </w:pPr>
      <w:r w:rsidRPr="001B6FCA">
        <w:rPr>
          <w:sz w:val="23"/>
          <w:szCs w:val="23"/>
        </w:rPr>
        <w:t xml:space="preserve">2010: </w:t>
      </w:r>
      <w:r w:rsidR="001B260E" w:rsidRPr="001B6FCA">
        <w:rPr>
          <w:sz w:val="23"/>
          <w:szCs w:val="23"/>
        </w:rPr>
        <w:t>NSF: “Dimensions: Collaborative Research: How do Plant-Insect Interactions Generate Biodiversity? -A Case Study of Euphorb Vines (Euphorbiaceae: Plukenetieae) and Their Insect Associates” proposal to NSF Dimensions of Biodiversity. PI Scott Armbruster, Co-PI Bruce Baldwin. Senior collaborators: André Freitas, Niklas Wahlberg, Silvana Buzato, Narcísio Costa Bigio, Ricardo Secco, Lynn Gillespie, Christophe Pélabon, Thomas Hansen, Hans Stenoien , Terry Griswold, Bryan Danforth, Brian O’Meara. Declined. Amount requested for UTK: $205,836</w:t>
      </w:r>
    </w:p>
    <w:p w14:paraId="5696643F" w14:textId="77777777" w:rsidR="001B260E" w:rsidRPr="001B6FCA" w:rsidRDefault="001B260E" w:rsidP="001B260E">
      <w:pPr>
        <w:tabs>
          <w:tab w:val="left" w:pos="-450"/>
          <w:tab w:val="left" w:pos="0"/>
          <w:tab w:val="left" w:pos="5040"/>
          <w:tab w:val="left" w:pos="10627"/>
        </w:tabs>
        <w:rPr>
          <w:sz w:val="23"/>
          <w:szCs w:val="23"/>
        </w:rPr>
      </w:pPr>
    </w:p>
    <w:p w14:paraId="6290B02F" w14:textId="77777777" w:rsidR="00E15AF9" w:rsidRPr="001B6FCA" w:rsidRDefault="00E15AF9" w:rsidP="00FD60C7">
      <w:pPr>
        <w:spacing w:line="360" w:lineRule="auto"/>
        <w:ind w:left="720" w:hanging="720"/>
      </w:pPr>
    </w:p>
    <w:p w14:paraId="63C3D91B" w14:textId="77777777" w:rsidR="000D1804" w:rsidRPr="001B6FCA" w:rsidRDefault="000D1804" w:rsidP="00EC76F1">
      <w:pPr>
        <w:ind w:left="720" w:hanging="720"/>
        <w:rPr>
          <w:b/>
          <w:bCs/>
        </w:rPr>
      </w:pPr>
    </w:p>
    <w:p w14:paraId="6B6CDF6F" w14:textId="77777777" w:rsidR="000D1804" w:rsidRPr="001B6FCA" w:rsidRDefault="000D1804" w:rsidP="00EC76F1">
      <w:pPr>
        <w:ind w:left="720" w:hanging="720"/>
        <w:rPr>
          <w:b/>
          <w:bCs/>
        </w:rPr>
      </w:pPr>
    </w:p>
    <w:p w14:paraId="4AC4A47A" w14:textId="77777777" w:rsidR="000D1804" w:rsidRDefault="000D1804" w:rsidP="00EC76F1">
      <w:pPr>
        <w:ind w:left="720" w:hanging="720"/>
        <w:rPr>
          <w:b/>
          <w:bCs/>
        </w:rPr>
      </w:pPr>
    </w:p>
    <w:p w14:paraId="74E6BF99" w14:textId="77777777" w:rsidR="000D1804" w:rsidRDefault="000D1804" w:rsidP="00EC76F1">
      <w:pPr>
        <w:ind w:left="720" w:hanging="720"/>
        <w:rPr>
          <w:b/>
          <w:bCs/>
        </w:rPr>
      </w:pPr>
    </w:p>
    <w:p w14:paraId="53514445" w14:textId="77777777" w:rsidR="000D1804" w:rsidRDefault="000D1804" w:rsidP="00EC76F1">
      <w:pPr>
        <w:ind w:left="720" w:hanging="720"/>
        <w:rPr>
          <w:b/>
          <w:bCs/>
        </w:rPr>
      </w:pPr>
    </w:p>
    <w:p w14:paraId="6FB4F649" w14:textId="77777777" w:rsidR="000D1804" w:rsidRDefault="000D1804" w:rsidP="00EC76F1">
      <w:pPr>
        <w:ind w:left="720" w:hanging="720"/>
        <w:rPr>
          <w:b/>
          <w:bCs/>
        </w:rPr>
      </w:pPr>
    </w:p>
    <w:p w14:paraId="0C594BF4" w14:textId="77777777" w:rsidR="00220273" w:rsidRDefault="00273618" w:rsidP="00273618">
      <w:pPr>
        <w:ind w:left="720" w:hanging="720"/>
        <w:jc w:val="center"/>
        <w:rPr>
          <w:b/>
          <w:bCs/>
          <w:caps/>
          <w:sz w:val="28"/>
          <w:szCs w:val="28"/>
        </w:rPr>
      </w:pPr>
      <w:r>
        <w:rPr>
          <w:b/>
          <w:bCs/>
          <w:caps/>
          <w:sz w:val="28"/>
          <w:szCs w:val="28"/>
        </w:rPr>
        <w:t>Other evidence of research OR sCHOLARSHIP</w:t>
      </w:r>
    </w:p>
    <w:p w14:paraId="58C385D0" w14:textId="77777777" w:rsidR="00220273" w:rsidRDefault="008D7270" w:rsidP="00EC76F1">
      <w:pPr>
        <w:ind w:left="720" w:hanging="720"/>
      </w:pPr>
      <w:r>
        <w:t xml:space="preserve">I am the maintainer for the CRAN Phylogenetics Task View. This is an overview of the implementations of phylogenetic methods in the popular programming language R. According to statistics </w:t>
      </w:r>
      <w:r w:rsidR="00665DA6">
        <w:t xml:space="preserve">compiled </w:t>
      </w:r>
      <w:r>
        <w:t xml:space="preserve">by Bob Muenchen, R is used </w:t>
      </w:r>
      <w:r w:rsidR="00DA0A5A">
        <w:t xml:space="preserve">in over 14,000 scientific papers per year and its help list has over 13,000 subscribers. </w:t>
      </w:r>
      <w:r w:rsidR="002C4216">
        <w:t xml:space="preserve">I am one of </w:t>
      </w:r>
      <w:r w:rsidR="00DA0A5A">
        <w:t>only 31 maintainers of</w:t>
      </w:r>
      <w:r w:rsidR="00E061A0">
        <w:t xml:space="preserve"> task views for all these users</w:t>
      </w:r>
      <w:r w:rsidR="002C4216">
        <w:t>.</w:t>
      </w:r>
    </w:p>
    <w:p w14:paraId="5FF162EA" w14:textId="77777777" w:rsidR="00E061A0" w:rsidRDefault="00E061A0" w:rsidP="00EC76F1">
      <w:pPr>
        <w:ind w:left="720" w:hanging="720"/>
      </w:pPr>
    </w:p>
    <w:p w14:paraId="4A6C897E" w14:textId="77777777" w:rsidR="00E061A0" w:rsidRDefault="002C4216" w:rsidP="00EC76F1">
      <w:pPr>
        <w:ind w:left="720" w:hanging="720"/>
      </w:pPr>
      <w:r>
        <w:t xml:space="preserve">While many people who develop new techniques merely publish them, one focus of my research is making well-tested software implementations available. </w:t>
      </w:r>
      <w:r w:rsidR="00956345">
        <w:t>This software is all open source, allowing others to improve upon it. Some of this software includes:</w:t>
      </w:r>
    </w:p>
    <w:p w14:paraId="40E3827C" w14:textId="77777777" w:rsidR="00956345" w:rsidRDefault="00956345" w:rsidP="00EC76F1">
      <w:pPr>
        <w:ind w:left="720" w:hanging="720"/>
      </w:pPr>
    </w:p>
    <w:p w14:paraId="7311B579" w14:textId="77777777" w:rsidR="00956345" w:rsidRDefault="00956345" w:rsidP="00EC76F1">
      <w:pPr>
        <w:ind w:left="720" w:hanging="720"/>
      </w:pPr>
      <w:r>
        <w:t xml:space="preserve">Lampyr: A web app for teaching about biodiversity. </w:t>
      </w:r>
      <w:hyperlink r:id="rId19" w:history="1">
        <w:r w:rsidRPr="00E26D42">
          <w:rPr>
            <w:rStyle w:val="Hyperlink"/>
          </w:rPr>
          <w:t>http://lampyr.org</w:t>
        </w:r>
      </w:hyperlink>
    </w:p>
    <w:p w14:paraId="096BC86A" w14:textId="77777777" w:rsidR="00956345" w:rsidRDefault="00956345" w:rsidP="00EC76F1">
      <w:pPr>
        <w:ind w:left="720" w:hanging="720"/>
      </w:pPr>
      <w:r>
        <w:t xml:space="preserve">corHMM: R package for dealing with discrete trait evolution. </w:t>
      </w:r>
      <w:hyperlink r:id="rId20" w:history="1">
        <w:r w:rsidRPr="00E26D42">
          <w:rPr>
            <w:rStyle w:val="Hyperlink"/>
          </w:rPr>
          <w:t>http://cran.r-project.org/web/packages/corHMM/index.html</w:t>
        </w:r>
      </w:hyperlink>
    </w:p>
    <w:p w14:paraId="06F43BE4" w14:textId="77777777" w:rsidR="00956345" w:rsidRDefault="00956345" w:rsidP="00EC76F1">
      <w:pPr>
        <w:ind w:left="720" w:hanging="720"/>
      </w:pPr>
      <w:r>
        <w:t xml:space="preserve">OUwie: R package for dealing with continuous trait evolution. </w:t>
      </w:r>
      <w:hyperlink r:id="rId21" w:history="1">
        <w:r w:rsidRPr="00E26D42">
          <w:rPr>
            <w:rStyle w:val="Hyperlink"/>
          </w:rPr>
          <w:t>http://cran.r-project.org/web/packages/OUwie/</w:t>
        </w:r>
      </w:hyperlink>
    </w:p>
    <w:p w14:paraId="62AA41D7" w14:textId="77777777" w:rsidR="00956345" w:rsidRDefault="00956345" w:rsidP="00EC76F1">
      <w:pPr>
        <w:ind w:left="720" w:hanging="720"/>
      </w:pPr>
      <w:r>
        <w:t xml:space="preserve">Brownie: C++ software for </w:t>
      </w:r>
      <w:r w:rsidR="00665DA6">
        <w:t xml:space="preserve">species delimitation and trait evolution. </w:t>
      </w:r>
      <w:hyperlink r:id="rId22" w:history="1">
        <w:r w:rsidR="00665DA6" w:rsidRPr="00E26D42">
          <w:rPr>
            <w:rStyle w:val="Hyperlink"/>
          </w:rPr>
          <w:t>http://brianomeara.info/brownie</w:t>
        </w:r>
      </w:hyperlink>
    </w:p>
    <w:p w14:paraId="38ACAECC" w14:textId="77777777" w:rsidR="00665DA6" w:rsidRDefault="009201F0" w:rsidP="00EC76F1">
      <w:pPr>
        <w:ind w:left="720" w:hanging="720"/>
      </w:pPr>
      <w:r>
        <w:t xml:space="preserve">DateLife: Web service and underlying software for estimating divergence dates for taxa. </w:t>
      </w:r>
      <w:hyperlink r:id="rId23" w:history="1">
        <w:r w:rsidRPr="00E26D42">
          <w:rPr>
            <w:rStyle w:val="Hyperlink"/>
          </w:rPr>
          <w:t>http://datelife.org/</w:t>
        </w:r>
      </w:hyperlink>
    </w:p>
    <w:p w14:paraId="53BA8BD8" w14:textId="77777777" w:rsidR="009201F0" w:rsidRDefault="009201F0" w:rsidP="00EC76F1">
      <w:pPr>
        <w:ind w:left="720" w:hanging="720"/>
      </w:pPr>
      <w:r>
        <w:t xml:space="preserve">Reol: R package for extracting information from the Encyclopedia of Life. </w:t>
      </w:r>
      <w:hyperlink r:id="rId24" w:history="1">
        <w:r w:rsidRPr="00E26D42">
          <w:rPr>
            <w:rStyle w:val="Hyperlink"/>
          </w:rPr>
          <w:t>http://reolblog.wordpress.com/</w:t>
        </w:r>
      </w:hyperlink>
    </w:p>
    <w:p w14:paraId="3693BF1A" w14:textId="77777777" w:rsidR="009201F0" w:rsidRDefault="006E3E13" w:rsidP="00EC76F1">
      <w:pPr>
        <w:ind w:left="720" w:hanging="720"/>
      </w:pPr>
      <w:r>
        <w:t>rPlant: R package to interact with NSF-spons</w:t>
      </w:r>
      <w:r w:rsidR="003626DE">
        <w:t xml:space="preserve">ored high performance computing. </w:t>
      </w:r>
      <w:hyperlink r:id="rId25" w:history="1">
        <w:r w:rsidR="00371E3D" w:rsidRPr="00E26D42">
          <w:rPr>
            <w:rStyle w:val="Hyperlink"/>
          </w:rPr>
          <w:t>http://cran.r-project.org/web/packages/rPlant/index.html</w:t>
        </w:r>
      </w:hyperlink>
    </w:p>
    <w:p w14:paraId="5D1715EB" w14:textId="77777777" w:rsidR="00371E3D" w:rsidRDefault="00371E3D" w:rsidP="00EC76F1">
      <w:pPr>
        <w:ind w:left="720" w:hanging="720"/>
      </w:pPr>
      <w:r>
        <w:t xml:space="preserve">phrapl: R software for testing phylogeographic hypotheses. </w:t>
      </w:r>
      <w:hyperlink r:id="rId26" w:history="1">
        <w:r w:rsidRPr="00E26D42">
          <w:rPr>
            <w:rStyle w:val="Hyperlink"/>
          </w:rPr>
          <w:t>https://r-forge.r-project.org/projects/phrapl/</w:t>
        </w:r>
      </w:hyperlink>
    </w:p>
    <w:p w14:paraId="59B0D187" w14:textId="77777777" w:rsidR="00371E3D" w:rsidRDefault="00371E3D" w:rsidP="00EC76F1">
      <w:pPr>
        <w:ind w:left="720" w:hanging="720"/>
      </w:pPr>
    </w:p>
    <w:p w14:paraId="6F631D3A" w14:textId="77777777" w:rsidR="00371E3D" w:rsidRDefault="00371E3D" w:rsidP="00EC76F1">
      <w:pPr>
        <w:ind w:left="720" w:hanging="720"/>
      </w:pPr>
    </w:p>
    <w:p w14:paraId="48653D92" w14:textId="77777777" w:rsidR="000D1804" w:rsidRDefault="000D1804" w:rsidP="000D1804">
      <w:pPr>
        <w:ind w:left="720" w:hanging="720"/>
        <w:jc w:val="center"/>
        <w:rPr>
          <w:b/>
          <w:bCs/>
          <w:caps/>
          <w:sz w:val="28"/>
          <w:szCs w:val="28"/>
        </w:rPr>
      </w:pPr>
    </w:p>
    <w:p w14:paraId="6EF7DB7C" w14:textId="77777777" w:rsidR="000D1804" w:rsidRDefault="000D1804" w:rsidP="000D1804">
      <w:pPr>
        <w:ind w:left="720" w:hanging="720"/>
        <w:jc w:val="center"/>
        <w:rPr>
          <w:b/>
          <w:bCs/>
          <w:caps/>
          <w:sz w:val="28"/>
          <w:szCs w:val="28"/>
        </w:rPr>
      </w:pPr>
    </w:p>
    <w:p w14:paraId="35AC0EE5" w14:textId="77777777" w:rsidR="000D1804" w:rsidRDefault="000D1804" w:rsidP="000D1804">
      <w:pPr>
        <w:ind w:left="720" w:hanging="720"/>
        <w:jc w:val="center"/>
        <w:rPr>
          <w:b/>
          <w:bCs/>
          <w:caps/>
          <w:sz w:val="28"/>
          <w:szCs w:val="28"/>
        </w:rPr>
      </w:pPr>
    </w:p>
    <w:p w14:paraId="24C441EE" w14:textId="77777777" w:rsidR="000D1804" w:rsidRDefault="000D1804" w:rsidP="000D1804">
      <w:pPr>
        <w:ind w:left="720" w:hanging="720"/>
        <w:jc w:val="center"/>
        <w:rPr>
          <w:b/>
          <w:bCs/>
          <w:caps/>
          <w:sz w:val="28"/>
          <w:szCs w:val="28"/>
        </w:rPr>
      </w:pPr>
    </w:p>
    <w:p w14:paraId="18222007" w14:textId="77777777" w:rsidR="000D1804" w:rsidRDefault="000D1804" w:rsidP="000D1804">
      <w:pPr>
        <w:ind w:left="720" w:hanging="720"/>
        <w:jc w:val="center"/>
        <w:rPr>
          <w:b/>
          <w:bCs/>
          <w:caps/>
          <w:sz w:val="28"/>
          <w:szCs w:val="28"/>
        </w:rPr>
      </w:pPr>
    </w:p>
    <w:p w14:paraId="70337AD7" w14:textId="77777777" w:rsidR="000D1804" w:rsidRDefault="000D1804" w:rsidP="000D1804">
      <w:pPr>
        <w:ind w:left="720" w:hanging="720"/>
        <w:jc w:val="center"/>
        <w:rPr>
          <w:b/>
          <w:bCs/>
          <w:caps/>
          <w:sz w:val="28"/>
          <w:szCs w:val="28"/>
        </w:rPr>
      </w:pPr>
    </w:p>
    <w:p w14:paraId="01FC8332" w14:textId="77777777" w:rsidR="000D1804" w:rsidRDefault="000D1804" w:rsidP="005828B8">
      <w:pPr>
        <w:rPr>
          <w:b/>
          <w:bCs/>
          <w:caps/>
          <w:sz w:val="28"/>
          <w:szCs w:val="28"/>
        </w:rPr>
      </w:pPr>
    </w:p>
    <w:p w14:paraId="4F41B6A8" w14:textId="77777777" w:rsidR="005828B8" w:rsidRDefault="005828B8" w:rsidP="005828B8">
      <w:pPr>
        <w:rPr>
          <w:b/>
          <w:bCs/>
          <w:caps/>
          <w:sz w:val="28"/>
          <w:szCs w:val="28"/>
        </w:rPr>
      </w:pPr>
    </w:p>
    <w:p w14:paraId="27092C4B" w14:textId="77777777" w:rsidR="000D1804" w:rsidRDefault="000D1804" w:rsidP="000D1804">
      <w:pPr>
        <w:ind w:left="720" w:hanging="720"/>
        <w:jc w:val="center"/>
        <w:rPr>
          <w:b/>
          <w:bCs/>
          <w:caps/>
          <w:sz w:val="28"/>
          <w:szCs w:val="28"/>
        </w:rPr>
      </w:pPr>
    </w:p>
    <w:p w14:paraId="25F4FAE3" w14:textId="77777777" w:rsidR="000D1804" w:rsidRDefault="000D1804" w:rsidP="000D1804">
      <w:pPr>
        <w:ind w:left="720" w:hanging="720"/>
        <w:jc w:val="center"/>
        <w:rPr>
          <w:b/>
          <w:bCs/>
          <w:caps/>
          <w:sz w:val="28"/>
          <w:szCs w:val="28"/>
        </w:rPr>
      </w:pPr>
    </w:p>
    <w:p w14:paraId="42498E70" w14:textId="77777777" w:rsidR="000D1804" w:rsidRDefault="000D1804" w:rsidP="000D1804">
      <w:pPr>
        <w:ind w:left="720" w:hanging="720"/>
        <w:jc w:val="center"/>
        <w:rPr>
          <w:b/>
          <w:bCs/>
          <w:caps/>
          <w:sz w:val="28"/>
          <w:szCs w:val="28"/>
        </w:rPr>
      </w:pPr>
    </w:p>
    <w:p w14:paraId="1AEA2C77" w14:textId="77777777" w:rsidR="000D1804" w:rsidRDefault="00957F9B" w:rsidP="00957F9B">
      <w:pPr>
        <w:tabs>
          <w:tab w:val="left" w:pos="752"/>
          <w:tab w:val="center" w:pos="4680"/>
        </w:tabs>
        <w:ind w:left="720" w:hanging="720"/>
        <w:rPr>
          <w:b/>
          <w:bCs/>
          <w:caps/>
          <w:sz w:val="28"/>
          <w:szCs w:val="28"/>
        </w:rPr>
      </w:pPr>
      <w:r w:rsidRPr="00957F9B">
        <w:rPr>
          <w:b/>
          <w:bCs/>
          <w:caps/>
          <w:sz w:val="28"/>
          <w:szCs w:val="28"/>
        </w:rPr>
        <w:tab/>
      </w:r>
      <w:r w:rsidRPr="00957F9B">
        <w:rPr>
          <w:b/>
          <w:bCs/>
          <w:caps/>
          <w:sz w:val="28"/>
          <w:szCs w:val="28"/>
        </w:rPr>
        <w:tab/>
      </w:r>
      <w:r>
        <w:rPr>
          <w:b/>
          <w:bCs/>
          <w:caps/>
          <w:sz w:val="28"/>
          <w:szCs w:val="28"/>
        </w:rPr>
        <w:t>Public talks</w:t>
      </w:r>
    </w:p>
    <w:p w14:paraId="460A9270" w14:textId="1EA0A6D6" w:rsidR="00BE3FCF" w:rsidRPr="00957F9B" w:rsidRDefault="00BE3FCF" w:rsidP="00BE3FCF">
      <w:r>
        <w:t>Note that this section still needs to be updated (Sept 2014)</w:t>
      </w:r>
    </w:p>
    <w:p w14:paraId="24B8998A" w14:textId="77777777" w:rsidR="000D1804" w:rsidRPr="00957F9B" w:rsidRDefault="000D1804" w:rsidP="000D1804">
      <w:pPr>
        <w:ind w:left="720" w:hanging="720"/>
        <w:jc w:val="center"/>
        <w:rPr>
          <w:b/>
          <w:bCs/>
          <w:caps/>
          <w:highlight w:val="yellow"/>
        </w:rPr>
      </w:pPr>
    </w:p>
    <w:p w14:paraId="58E70179" w14:textId="77777777" w:rsidR="00957F9B" w:rsidRDefault="00957F9B" w:rsidP="00957F9B">
      <w:pPr>
        <w:tabs>
          <w:tab w:val="left" w:pos="-450"/>
          <w:tab w:val="left" w:pos="360"/>
          <w:tab w:val="left" w:pos="5040"/>
          <w:tab w:val="left" w:pos="10627"/>
        </w:tabs>
      </w:pPr>
    </w:p>
    <w:p w14:paraId="31305D98" w14:textId="77777777" w:rsidR="00957F9B" w:rsidRDefault="00957F9B" w:rsidP="00957F9B">
      <w:pPr>
        <w:tabs>
          <w:tab w:val="left" w:pos="-450"/>
          <w:tab w:val="left" w:pos="360"/>
          <w:tab w:val="left" w:pos="5040"/>
          <w:tab w:val="left" w:pos="10627"/>
        </w:tabs>
      </w:pPr>
      <w:r>
        <w:t>June 22, 2013: Invited symposium talk at Evolution on “Simulated likelihood for species delimitation and phylogeography”</w:t>
      </w:r>
    </w:p>
    <w:p w14:paraId="27835382" w14:textId="77777777" w:rsidR="00957F9B" w:rsidRDefault="00957F9B" w:rsidP="00957F9B">
      <w:pPr>
        <w:tabs>
          <w:tab w:val="left" w:pos="-450"/>
          <w:tab w:val="left" w:pos="360"/>
          <w:tab w:val="left" w:pos="5040"/>
          <w:tab w:val="left" w:pos="10627"/>
        </w:tabs>
      </w:pPr>
    </w:p>
    <w:p w14:paraId="74275A0C" w14:textId="77777777" w:rsidR="00957F9B" w:rsidRPr="00957F9B" w:rsidRDefault="00957F9B" w:rsidP="00957F9B">
      <w:pPr>
        <w:tabs>
          <w:tab w:val="left" w:pos="-450"/>
          <w:tab w:val="left" w:pos="360"/>
          <w:tab w:val="left" w:pos="5040"/>
          <w:tab w:val="left" w:pos="10627"/>
        </w:tabs>
      </w:pPr>
      <w:r w:rsidRPr="00957F9B">
        <w:t>Aug 17, 2012: Invited talk on “Making comparative methods as easy as ABC” to the U. of Georgia Institute of Bioinformatics</w:t>
      </w:r>
    </w:p>
    <w:p w14:paraId="24B66490" w14:textId="77777777" w:rsidR="00957F9B" w:rsidRDefault="00957F9B" w:rsidP="00957F9B">
      <w:pPr>
        <w:tabs>
          <w:tab w:val="left" w:pos="-450"/>
          <w:tab w:val="left" w:pos="360"/>
          <w:tab w:val="left" w:pos="5040"/>
          <w:tab w:val="left" w:pos="10627"/>
        </w:tabs>
      </w:pPr>
    </w:p>
    <w:p w14:paraId="043CB8DD" w14:textId="77777777" w:rsidR="00957F9B" w:rsidRDefault="00957F9B" w:rsidP="00957F9B">
      <w:pPr>
        <w:tabs>
          <w:tab w:val="left" w:pos="-450"/>
          <w:tab w:val="left" w:pos="360"/>
          <w:tab w:val="left" w:pos="5040"/>
          <w:tab w:val="left" w:pos="10627"/>
        </w:tabs>
      </w:pPr>
      <w:r>
        <w:t>July 9, 2012: Talk at iEvoBio on “DateLife: When lineages meet”</w:t>
      </w:r>
    </w:p>
    <w:p w14:paraId="288CB3E1" w14:textId="77777777" w:rsidR="00957F9B" w:rsidRDefault="00957F9B" w:rsidP="00957F9B">
      <w:pPr>
        <w:tabs>
          <w:tab w:val="left" w:pos="-450"/>
          <w:tab w:val="left" w:pos="360"/>
          <w:tab w:val="left" w:pos="5040"/>
          <w:tab w:val="left" w:pos="10627"/>
        </w:tabs>
      </w:pPr>
    </w:p>
    <w:p w14:paraId="38DD7E0E" w14:textId="77777777" w:rsidR="00957F9B" w:rsidRDefault="00957F9B" w:rsidP="00957F9B">
      <w:pPr>
        <w:tabs>
          <w:tab w:val="left" w:pos="-450"/>
          <w:tab w:val="left" w:pos="360"/>
          <w:tab w:val="left" w:pos="5040"/>
          <w:tab w:val="left" w:pos="10627"/>
        </w:tabs>
      </w:pPr>
      <w:r>
        <w:t>July 7, 2012: Invited symposium talk at Evolution on “</w:t>
      </w:r>
      <w:r w:rsidRPr="00957F9B">
        <w:t>Approximate Bayesian computation for continuous characters</w:t>
      </w:r>
      <w:r>
        <w:t>”</w:t>
      </w:r>
    </w:p>
    <w:p w14:paraId="2439A539" w14:textId="77777777" w:rsidR="00957F9B" w:rsidRPr="00957F9B" w:rsidRDefault="00957F9B" w:rsidP="00957F9B">
      <w:pPr>
        <w:tabs>
          <w:tab w:val="left" w:pos="-450"/>
          <w:tab w:val="left" w:pos="360"/>
          <w:tab w:val="left" w:pos="5040"/>
          <w:tab w:val="left" w:pos="10627"/>
        </w:tabs>
      </w:pPr>
    </w:p>
    <w:p w14:paraId="52842FC8" w14:textId="77777777" w:rsidR="00957F9B" w:rsidRPr="00957F9B" w:rsidRDefault="00957F9B" w:rsidP="00957F9B">
      <w:pPr>
        <w:tabs>
          <w:tab w:val="left" w:pos="-450"/>
          <w:tab w:val="left" w:pos="360"/>
          <w:tab w:val="left" w:pos="5040"/>
          <w:tab w:val="left" w:pos="10627"/>
        </w:tabs>
      </w:pPr>
      <w:r w:rsidRPr="00957F9B">
        <w:t>April 17, 2012: Invited talk on “Making comparative methods as easy as ABC” at the Smithsonian.</w:t>
      </w:r>
    </w:p>
    <w:p w14:paraId="3429EEB6" w14:textId="77777777" w:rsidR="00957F9B" w:rsidRPr="00957F9B" w:rsidRDefault="00957F9B" w:rsidP="00957F9B">
      <w:pPr>
        <w:tabs>
          <w:tab w:val="left" w:pos="-450"/>
          <w:tab w:val="left" w:pos="360"/>
          <w:tab w:val="left" w:pos="5040"/>
          <w:tab w:val="left" w:pos="10627"/>
        </w:tabs>
      </w:pPr>
    </w:p>
    <w:p w14:paraId="47B79AE7" w14:textId="77777777" w:rsidR="00957F9B" w:rsidRPr="00957F9B" w:rsidRDefault="00957F9B" w:rsidP="00957F9B">
      <w:pPr>
        <w:tabs>
          <w:tab w:val="left" w:pos="-450"/>
          <w:tab w:val="left" w:pos="360"/>
          <w:tab w:val="left" w:pos="5040"/>
          <w:tab w:val="left" w:pos="10627"/>
        </w:tabs>
      </w:pPr>
      <w:r w:rsidRPr="00957F9B">
        <w:t>April 16, 2012: Invited talk on “Making comparative methods as easy as ABC” as one of three speakers for U. of Maryland’s “Organismal Biology Day”</w:t>
      </w:r>
    </w:p>
    <w:p w14:paraId="69BE6123" w14:textId="77777777" w:rsidR="00957F9B" w:rsidRPr="00957F9B" w:rsidRDefault="00957F9B" w:rsidP="00957F9B">
      <w:pPr>
        <w:tabs>
          <w:tab w:val="left" w:pos="-450"/>
          <w:tab w:val="left" w:pos="360"/>
          <w:tab w:val="left" w:pos="5040"/>
          <w:tab w:val="left" w:pos="10627"/>
        </w:tabs>
      </w:pPr>
    </w:p>
    <w:p w14:paraId="47A17805" w14:textId="77777777" w:rsidR="00957F9B" w:rsidRPr="00957F9B" w:rsidRDefault="00957F9B" w:rsidP="00957F9B">
      <w:pPr>
        <w:tabs>
          <w:tab w:val="left" w:pos="-450"/>
          <w:tab w:val="left" w:pos="360"/>
          <w:tab w:val="left" w:pos="5040"/>
          <w:tab w:val="left" w:pos="10627"/>
        </w:tabs>
      </w:pPr>
      <w:r w:rsidRPr="00957F9B">
        <w:t>Oct. 3, 2011: Invited departmental talk on “Making comparative methods as easy as ABC” at U. of Florida</w:t>
      </w:r>
    </w:p>
    <w:p w14:paraId="18863EC5" w14:textId="77777777" w:rsidR="00957F9B" w:rsidRPr="00957F9B" w:rsidRDefault="00957F9B" w:rsidP="00957F9B">
      <w:pPr>
        <w:tabs>
          <w:tab w:val="left" w:pos="-450"/>
          <w:tab w:val="left" w:pos="360"/>
          <w:tab w:val="left" w:pos="5040"/>
          <w:tab w:val="left" w:pos="10627"/>
        </w:tabs>
      </w:pPr>
    </w:p>
    <w:p w14:paraId="7122D512" w14:textId="77777777" w:rsidR="00957F9B" w:rsidRPr="00957F9B" w:rsidRDefault="00957F9B" w:rsidP="00957F9B">
      <w:pPr>
        <w:tabs>
          <w:tab w:val="left" w:pos="-450"/>
          <w:tab w:val="left" w:pos="360"/>
          <w:tab w:val="left" w:pos="5040"/>
          <w:tab w:val="left" w:pos="10627"/>
        </w:tabs>
      </w:pPr>
      <w:r w:rsidRPr="00957F9B">
        <w:t xml:space="preserve">Sept. 15, 2011: Invited departmental talk on “Making comparative methods as easy as ABC” at U. of Alabama </w:t>
      </w:r>
    </w:p>
    <w:p w14:paraId="6054F4A5" w14:textId="77777777" w:rsidR="00957F9B" w:rsidRPr="00957F9B" w:rsidRDefault="00957F9B" w:rsidP="00957F9B">
      <w:pPr>
        <w:tabs>
          <w:tab w:val="left" w:pos="-450"/>
          <w:tab w:val="left" w:pos="360"/>
          <w:tab w:val="left" w:pos="5040"/>
          <w:tab w:val="left" w:pos="10627"/>
        </w:tabs>
      </w:pPr>
    </w:p>
    <w:p w14:paraId="363A475E" w14:textId="77777777" w:rsidR="00957F9B" w:rsidRPr="00957F9B" w:rsidRDefault="00957F9B" w:rsidP="00957F9B">
      <w:pPr>
        <w:tabs>
          <w:tab w:val="left" w:pos="-450"/>
          <w:tab w:val="left" w:pos="360"/>
          <w:tab w:val="left" w:pos="5040"/>
          <w:tab w:val="left" w:pos="10627"/>
        </w:tabs>
      </w:pPr>
      <w:r w:rsidRPr="00957F9B">
        <w:t>May 1, 2011: Invited talk on “Phylogenetics” to Rationalists of East Tennessee</w:t>
      </w:r>
    </w:p>
    <w:p w14:paraId="74D0AA6D" w14:textId="77777777" w:rsidR="00957F9B" w:rsidRPr="00957F9B" w:rsidRDefault="00957F9B" w:rsidP="00957F9B">
      <w:pPr>
        <w:tabs>
          <w:tab w:val="left" w:pos="-450"/>
          <w:tab w:val="left" w:pos="360"/>
          <w:tab w:val="left" w:pos="5040"/>
          <w:tab w:val="left" w:pos="10627"/>
        </w:tabs>
      </w:pPr>
    </w:p>
    <w:p w14:paraId="04270A2B" w14:textId="77777777" w:rsidR="00957F9B" w:rsidRPr="00957F9B" w:rsidRDefault="00957F9B" w:rsidP="00957F9B">
      <w:pPr>
        <w:tabs>
          <w:tab w:val="left" w:pos="-450"/>
          <w:tab w:val="left" w:pos="360"/>
          <w:tab w:val="left" w:pos="5040"/>
          <w:tab w:val="left" w:pos="10627"/>
        </w:tabs>
      </w:pPr>
      <w:r w:rsidRPr="00957F9B">
        <w:t>March 30, 2011: Invited talk on “Making comparative methods as easy as ABC” at phyloseminar.org (meeting hosted online)</w:t>
      </w:r>
    </w:p>
    <w:p w14:paraId="68BDBCC1" w14:textId="77777777" w:rsidR="00957F9B" w:rsidRPr="00957F9B" w:rsidRDefault="00957F9B" w:rsidP="00957F9B">
      <w:pPr>
        <w:tabs>
          <w:tab w:val="left" w:pos="-450"/>
          <w:tab w:val="left" w:pos="360"/>
          <w:tab w:val="left" w:pos="5040"/>
          <w:tab w:val="left" w:pos="10627"/>
        </w:tabs>
      </w:pPr>
    </w:p>
    <w:p w14:paraId="51FF2D9A" w14:textId="77777777" w:rsidR="00957F9B" w:rsidRPr="00957F9B" w:rsidRDefault="00957F9B" w:rsidP="00957F9B">
      <w:pPr>
        <w:tabs>
          <w:tab w:val="left" w:pos="-450"/>
          <w:tab w:val="left" w:pos="360"/>
          <w:tab w:val="left" w:pos="5040"/>
          <w:tab w:val="left" w:pos="10627"/>
        </w:tabs>
      </w:pPr>
      <w:r w:rsidRPr="00957F9B">
        <w:t>Nov. 8, 2010: Invited talk on “Phylogenetics” at iPlant site visit by NSF</w:t>
      </w:r>
    </w:p>
    <w:p w14:paraId="45853F97" w14:textId="77777777" w:rsidR="00957F9B" w:rsidRPr="00957F9B" w:rsidRDefault="00957F9B" w:rsidP="00957F9B">
      <w:pPr>
        <w:tabs>
          <w:tab w:val="left" w:pos="-450"/>
          <w:tab w:val="left" w:pos="360"/>
          <w:tab w:val="left" w:pos="5040"/>
          <w:tab w:val="left" w:pos="10627"/>
        </w:tabs>
        <w:rPr>
          <w:u w:val="single"/>
        </w:rPr>
      </w:pPr>
    </w:p>
    <w:p w14:paraId="23E56B1C" w14:textId="77777777" w:rsidR="00957F9B" w:rsidRPr="00957F9B" w:rsidRDefault="00957F9B" w:rsidP="00957F9B">
      <w:pPr>
        <w:tabs>
          <w:tab w:val="left" w:pos="-450"/>
          <w:tab w:val="left" w:pos="360"/>
          <w:tab w:val="left" w:pos="5040"/>
          <w:tab w:val="left" w:pos="10627"/>
        </w:tabs>
      </w:pPr>
      <w:r w:rsidRPr="00957F9B">
        <w:t>May 24, 2010: Invited talk on “Phylogenetics” at iPlant community outreach meeting in Las Vegas.</w:t>
      </w:r>
    </w:p>
    <w:p w14:paraId="334AD030" w14:textId="77777777" w:rsidR="00957F9B" w:rsidRPr="00957F9B" w:rsidRDefault="00957F9B" w:rsidP="00957F9B">
      <w:pPr>
        <w:tabs>
          <w:tab w:val="left" w:pos="-450"/>
          <w:tab w:val="left" w:pos="360"/>
          <w:tab w:val="left" w:pos="5040"/>
          <w:tab w:val="left" w:pos="10627"/>
        </w:tabs>
      </w:pPr>
    </w:p>
    <w:p w14:paraId="5821920F" w14:textId="77777777" w:rsidR="00957F9B" w:rsidRPr="00957F9B" w:rsidRDefault="00957F9B" w:rsidP="00957F9B">
      <w:pPr>
        <w:tabs>
          <w:tab w:val="left" w:pos="-450"/>
          <w:tab w:val="left" w:pos="360"/>
          <w:tab w:val="left" w:pos="5040"/>
          <w:tab w:val="left" w:pos="10627"/>
        </w:tabs>
      </w:pPr>
      <w:r w:rsidRPr="00957F9B">
        <w:t xml:space="preserve">April 26, 2010: “Species delimitation”: Invited departmental talk at Louisiana State University. </w:t>
      </w:r>
    </w:p>
    <w:p w14:paraId="1AED3460" w14:textId="77777777" w:rsidR="00957F9B" w:rsidRPr="00957F9B" w:rsidRDefault="00957F9B" w:rsidP="00957F9B">
      <w:pPr>
        <w:tabs>
          <w:tab w:val="left" w:pos="-450"/>
          <w:tab w:val="left" w:pos="360"/>
          <w:tab w:val="left" w:pos="5040"/>
          <w:tab w:val="left" w:pos="10627"/>
        </w:tabs>
      </w:pPr>
    </w:p>
    <w:p w14:paraId="18FF0212" w14:textId="77777777" w:rsidR="00957F9B" w:rsidRPr="00957F9B" w:rsidRDefault="00957F9B" w:rsidP="00957F9B">
      <w:pPr>
        <w:tabs>
          <w:tab w:val="left" w:pos="-450"/>
          <w:tab w:val="left" w:pos="360"/>
          <w:tab w:val="left" w:pos="5040"/>
          <w:tab w:val="left" w:pos="10627"/>
        </w:tabs>
      </w:pPr>
      <w:r w:rsidRPr="00957F9B">
        <w:t>November 3, 2009: Invited talk on “Species delimitation” at National Institute for Biological and Mathematical Synthesis</w:t>
      </w:r>
    </w:p>
    <w:p w14:paraId="09FF330D" w14:textId="77777777" w:rsidR="00957F9B" w:rsidRPr="00957F9B" w:rsidRDefault="00957F9B" w:rsidP="00957F9B">
      <w:pPr>
        <w:tabs>
          <w:tab w:val="left" w:pos="-450"/>
          <w:tab w:val="left" w:pos="360"/>
          <w:tab w:val="left" w:pos="5040"/>
          <w:tab w:val="left" w:pos="10627"/>
        </w:tabs>
      </w:pPr>
    </w:p>
    <w:p w14:paraId="1E562A47" w14:textId="77777777" w:rsidR="00957F9B" w:rsidRPr="00957F9B" w:rsidRDefault="00957F9B" w:rsidP="00957F9B">
      <w:pPr>
        <w:tabs>
          <w:tab w:val="left" w:pos="-450"/>
          <w:tab w:val="left" w:pos="360"/>
          <w:tab w:val="left" w:pos="5040"/>
          <w:tab w:val="left" w:pos="10627"/>
        </w:tabs>
      </w:pPr>
      <w:r w:rsidRPr="00957F9B">
        <w:t>Oct. 14, 2009: Invited talk on my history in Science at National Institute for Biological and Mathematical Synthesis</w:t>
      </w:r>
    </w:p>
    <w:p w14:paraId="6AA0B43E" w14:textId="77777777" w:rsidR="000D1804" w:rsidRPr="00957F9B" w:rsidRDefault="000D1804" w:rsidP="000D1804">
      <w:pPr>
        <w:ind w:left="720" w:hanging="720"/>
        <w:jc w:val="center"/>
        <w:rPr>
          <w:b/>
          <w:bCs/>
          <w:caps/>
          <w:highlight w:val="yellow"/>
        </w:rPr>
      </w:pPr>
    </w:p>
    <w:p w14:paraId="322F8F2F" w14:textId="77777777" w:rsidR="000D1804" w:rsidRPr="00957F9B" w:rsidRDefault="000D1804" w:rsidP="000D1804">
      <w:pPr>
        <w:ind w:left="720" w:hanging="720"/>
        <w:jc w:val="center"/>
        <w:rPr>
          <w:b/>
          <w:bCs/>
          <w:caps/>
          <w:highlight w:val="yellow"/>
        </w:rPr>
      </w:pPr>
    </w:p>
    <w:p w14:paraId="6594BDB0" w14:textId="77777777" w:rsidR="003A1DA8" w:rsidRDefault="003A1DA8" w:rsidP="00066386">
      <w:pPr>
        <w:ind w:left="720" w:hanging="720"/>
        <w:jc w:val="center"/>
        <w:rPr>
          <w:b/>
          <w:bCs/>
        </w:rPr>
      </w:pPr>
    </w:p>
    <w:p w14:paraId="163DEAF2" w14:textId="77777777" w:rsidR="00F5543C" w:rsidRDefault="00F5543C" w:rsidP="00066386">
      <w:pPr>
        <w:ind w:left="720" w:hanging="720"/>
        <w:jc w:val="center"/>
        <w:rPr>
          <w:b/>
          <w:bCs/>
        </w:rPr>
        <w:sectPr w:rsidR="00F5543C" w:rsidSect="00F5543C">
          <w:headerReference w:type="default" r:id="rId27"/>
          <w:footerReference w:type="default" r:id="rId28"/>
          <w:pgSz w:w="12240" w:h="15840" w:code="1"/>
          <w:pgMar w:top="1440" w:right="1440" w:bottom="1440" w:left="1440" w:header="720" w:footer="720" w:gutter="0"/>
          <w:pgNumType w:start="1"/>
          <w:cols w:space="720"/>
          <w:docGrid w:linePitch="360"/>
        </w:sectPr>
      </w:pPr>
    </w:p>
    <w:p w14:paraId="606B0FDE" w14:textId="77777777" w:rsidR="00C565E7" w:rsidRDefault="00C565E7" w:rsidP="000D1804">
      <w:pPr>
        <w:ind w:left="720" w:hanging="720"/>
        <w:jc w:val="center"/>
        <w:rPr>
          <w:b/>
          <w:bCs/>
          <w:caps/>
          <w:sz w:val="72"/>
          <w:szCs w:val="72"/>
        </w:rPr>
      </w:pPr>
    </w:p>
    <w:p w14:paraId="064C9C35" w14:textId="77777777" w:rsidR="000D1804" w:rsidRPr="00E36B42" w:rsidRDefault="000D1804" w:rsidP="000D1804">
      <w:pPr>
        <w:ind w:left="720" w:hanging="720"/>
        <w:jc w:val="center"/>
        <w:rPr>
          <w:b/>
          <w:bCs/>
          <w:iCs/>
          <w:caps/>
          <w:sz w:val="28"/>
          <w:szCs w:val="28"/>
        </w:rPr>
      </w:pPr>
      <w:r w:rsidRPr="004826CD">
        <w:rPr>
          <w:b/>
          <w:bCs/>
          <w:caps/>
          <w:sz w:val="72"/>
          <w:szCs w:val="72"/>
        </w:rPr>
        <w:t xml:space="preserve">D. </w:t>
      </w:r>
      <w:r w:rsidRPr="00E36B42">
        <w:rPr>
          <w:b/>
          <w:bCs/>
          <w:iCs/>
          <w:caps/>
          <w:sz w:val="72"/>
          <w:szCs w:val="72"/>
        </w:rPr>
        <w:t>institutional,</w:t>
      </w:r>
      <w:r>
        <w:rPr>
          <w:b/>
          <w:bCs/>
          <w:iCs/>
          <w:caps/>
          <w:sz w:val="72"/>
          <w:szCs w:val="72"/>
        </w:rPr>
        <w:t xml:space="preserve"> </w:t>
      </w:r>
      <w:r w:rsidRPr="00E36B42">
        <w:rPr>
          <w:b/>
          <w:bCs/>
          <w:iCs/>
          <w:caps/>
          <w:sz w:val="72"/>
          <w:szCs w:val="72"/>
        </w:rPr>
        <w:t>disciplinary, and/or professional service</w:t>
      </w:r>
    </w:p>
    <w:p w14:paraId="44114797" w14:textId="77777777" w:rsidR="00066386" w:rsidRDefault="00066386" w:rsidP="00066386">
      <w:pPr>
        <w:ind w:left="720" w:hanging="720"/>
        <w:rPr>
          <w:b/>
          <w:bCs/>
        </w:rPr>
      </w:pPr>
    </w:p>
    <w:p w14:paraId="65F43762" w14:textId="77777777" w:rsidR="000D1804" w:rsidRDefault="000D1804" w:rsidP="00066386">
      <w:pPr>
        <w:ind w:left="720" w:hanging="720"/>
        <w:rPr>
          <w:b/>
          <w:bCs/>
        </w:rPr>
      </w:pPr>
    </w:p>
    <w:p w14:paraId="64FD8809" w14:textId="77777777" w:rsidR="000D1804" w:rsidRDefault="000D1804" w:rsidP="00066386">
      <w:pPr>
        <w:ind w:left="720" w:hanging="720"/>
        <w:rPr>
          <w:b/>
          <w:bCs/>
        </w:rPr>
      </w:pPr>
    </w:p>
    <w:p w14:paraId="6D58AE83" w14:textId="77777777" w:rsidR="000D1804" w:rsidRDefault="000D1804" w:rsidP="00066386">
      <w:pPr>
        <w:ind w:left="720" w:hanging="720"/>
        <w:rPr>
          <w:b/>
          <w:bCs/>
        </w:rPr>
      </w:pPr>
    </w:p>
    <w:p w14:paraId="7E2BD158" w14:textId="77777777" w:rsidR="000D1804" w:rsidRDefault="000D1804" w:rsidP="00066386">
      <w:pPr>
        <w:ind w:left="720" w:hanging="720"/>
        <w:rPr>
          <w:b/>
          <w:bCs/>
        </w:rPr>
      </w:pPr>
    </w:p>
    <w:p w14:paraId="720B239D" w14:textId="77777777" w:rsidR="000D1804" w:rsidRDefault="000D1804" w:rsidP="00066386">
      <w:pPr>
        <w:ind w:left="720" w:hanging="720"/>
        <w:rPr>
          <w:b/>
          <w:bCs/>
        </w:rPr>
      </w:pPr>
    </w:p>
    <w:p w14:paraId="3062279C" w14:textId="77777777" w:rsidR="000D1804" w:rsidRDefault="000D1804" w:rsidP="00066386">
      <w:pPr>
        <w:ind w:left="720" w:hanging="720"/>
        <w:rPr>
          <w:b/>
          <w:bCs/>
        </w:rPr>
      </w:pPr>
    </w:p>
    <w:p w14:paraId="409662F7" w14:textId="77777777" w:rsidR="000D1804" w:rsidRDefault="000D1804" w:rsidP="00066386">
      <w:pPr>
        <w:ind w:left="720" w:hanging="720"/>
        <w:rPr>
          <w:b/>
          <w:bCs/>
        </w:rPr>
      </w:pPr>
    </w:p>
    <w:p w14:paraId="645F68A8" w14:textId="77777777" w:rsidR="000D1804" w:rsidRDefault="000D1804" w:rsidP="00066386">
      <w:pPr>
        <w:ind w:left="720" w:hanging="720"/>
        <w:rPr>
          <w:b/>
          <w:bCs/>
        </w:rPr>
      </w:pPr>
    </w:p>
    <w:p w14:paraId="3B3EE773" w14:textId="77777777" w:rsidR="000D1804" w:rsidRDefault="000D1804" w:rsidP="00066386">
      <w:pPr>
        <w:ind w:left="720" w:hanging="720"/>
        <w:rPr>
          <w:b/>
          <w:bCs/>
        </w:rPr>
      </w:pPr>
    </w:p>
    <w:p w14:paraId="7741E843" w14:textId="77777777" w:rsidR="000D1804" w:rsidRDefault="000D1804" w:rsidP="00066386">
      <w:pPr>
        <w:ind w:left="720" w:hanging="720"/>
        <w:rPr>
          <w:b/>
          <w:bCs/>
        </w:rPr>
      </w:pPr>
    </w:p>
    <w:p w14:paraId="3678491A" w14:textId="77777777" w:rsidR="000D1804" w:rsidRDefault="000D1804" w:rsidP="00066386">
      <w:pPr>
        <w:ind w:left="720" w:hanging="720"/>
        <w:rPr>
          <w:b/>
          <w:bCs/>
        </w:rPr>
      </w:pPr>
    </w:p>
    <w:p w14:paraId="3F99408A" w14:textId="77777777" w:rsidR="000D1804" w:rsidRDefault="000D1804" w:rsidP="00066386">
      <w:pPr>
        <w:ind w:left="720" w:hanging="720"/>
        <w:rPr>
          <w:b/>
          <w:bCs/>
        </w:rPr>
      </w:pPr>
    </w:p>
    <w:p w14:paraId="754DBCA8" w14:textId="77777777" w:rsidR="000D1804" w:rsidRDefault="000D1804" w:rsidP="00066386">
      <w:pPr>
        <w:ind w:left="720" w:hanging="720"/>
        <w:rPr>
          <w:b/>
          <w:bCs/>
        </w:rPr>
      </w:pPr>
    </w:p>
    <w:p w14:paraId="424B60A8" w14:textId="77777777" w:rsidR="000D1804" w:rsidRDefault="000D1804" w:rsidP="00066386">
      <w:pPr>
        <w:ind w:left="720" w:hanging="720"/>
        <w:rPr>
          <w:b/>
          <w:bCs/>
        </w:rPr>
      </w:pPr>
    </w:p>
    <w:p w14:paraId="60C7EEF6" w14:textId="77777777" w:rsidR="000D1804" w:rsidRDefault="000D1804" w:rsidP="00066386">
      <w:pPr>
        <w:ind w:left="720" w:hanging="720"/>
        <w:rPr>
          <w:b/>
          <w:bCs/>
        </w:rPr>
      </w:pPr>
    </w:p>
    <w:p w14:paraId="71273CB7" w14:textId="77777777" w:rsidR="000D1804" w:rsidRDefault="000D1804" w:rsidP="00066386">
      <w:pPr>
        <w:ind w:left="720" w:hanging="720"/>
        <w:rPr>
          <w:b/>
          <w:bCs/>
        </w:rPr>
      </w:pPr>
    </w:p>
    <w:p w14:paraId="09512129" w14:textId="77777777" w:rsidR="000D1804" w:rsidRDefault="000D1804" w:rsidP="00066386">
      <w:pPr>
        <w:ind w:left="720" w:hanging="720"/>
        <w:rPr>
          <w:b/>
          <w:bCs/>
        </w:rPr>
      </w:pPr>
    </w:p>
    <w:p w14:paraId="0871CBEF" w14:textId="77777777" w:rsidR="000D1804" w:rsidRDefault="000D1804" w:rsidP="00066386">
      <w:pPr>
        <w:ind w:left="720" w:hanging="720"/>
        <w:rPr>
          <w:b/>
          <w:bCs/>
        </w:rPr>
      </w:pPr>
    </w:p>
    <w:p w14:paraId="10A93F7B" w14:textId="77777777" w:rsidR="000D1804" w:rsidRDefault="000D1804" w:rsidP="00066386">
      <w:pPr>
        <w:ind w:left="720" w:hanging="720"/>
        <w:rPr>
          <w:b/>
          <w:bCs/>
        </w:rPr>
      </w:pPr>
    </w:p>
    <w:p w14:paraId="47F5193D" w14:textId="77777777" w:rsidR="000D1804" w:rsidRDefault="000D1804" w:rsidP="00066386">
      <w:pPr>
        <w:ind w:left="720" w:hanging="720"/>
        <w:rPr>
          <w:b/>
          <w:bCs/>
        </w:rPr>
      </w:pPr>
    </w:p>
    <w:p w14:paraId="20D624E9" w14:textId="77777777" w:rsidR="000D1804" w:rsidRDefault="000D1804" w:rsidP="00066386">
      <w:pPr>
        <w:ind w:left="720" w:hanging="720"/>
        <w:rPr>
          <w:b/>
          <w:bCs/>
        </w:rPr>
      </w:pPr>
    </w:p>
    <w:p w14:paraId="5252B9C3" w14:textId="77777777" w:rsidR="000D1804" w:rsidRDefault="000D1804" w:rsidP="00066386">
      <w:pPr>
        <w:ind w:left="720" w:hanging="720"/>
        <w:rPr>
          <w:b/>
          <w:bCs/>
        </w:rPr>
      </w:pPr>
    </w:p>
    <w:p w14:paraId="4AAD53BE" w14:textId="77777777" w:rsidR="000D1804" w:rsidRDefault="000D1804" w:rsidP="00066386">
      <w:pPr>
        <w:ind w:left="720" w:hanging="720"/>
        <w:rPr>
          <w:b/>
          <w:bCs/>
        </w:rPr>
      </w:pPr>
    </w:p>
    <w:p w14:paraId="76727B0F" w14:textId="77777777" w:rsidR="000D1804" w:rsidRDefault="000D1804" w:rsidP="00066386">
      <w:pPr>
        <w:ind w:left="720" w:hanging="720"/>
        <w:rPr>
          <w:b/>
          <w:bCs/>
        </w:rPr>
      </w:pPr>
    </w:p>
    <w:p w14:paraId="20E7E2E4" w14:textId="77777777" w:rsidR="000D1804" w:rsidRDefault="000D1804" w:rsidP="00066386">
      <w:pPr>
        <w:ind w:left="720" w:hanging="720"/>
        <w:rPr>
          <w:b/>
          <w:bCs/>
        </w:rPr>
      </w:pPr>
    </w:p>
    <w:p w14:paraId="7AF802CA" w14:textId="77777777" w:rsidR="000D1804" w:rsidRDefault="000D1804" w:rsidP="00066386">
      <w:pPr>
        <w:ind w:left="720" w:hanging="720"/>
        <w:rPr>
          <w:b/>
          <w:bCs/>
        </w:rPr>
      </w:pPr>
    </w:p>
    <w:p w14:paraId="179007E8" w14:textId="77777777" w:rsidR="00BA70AB" w:rsidRDefault="00BA70AB" w:rsidP="000D1804">
      <w:pPr>
        <w:jc w:val="center"/>
        <w:rPr>
          <w:b/>
          <w:bCs/>
          <w:iCs/>
          <w:sz w:val="28"/>
          <w:szCs w:val="28"/>
        </w:rPr>
      </w:pPr>
    </w:p>
    <w:p w14:paraId="0B8C00F6" w14:textId="77777777" w:rsidR="00BA70AB" w:rsidRDefault="00BA70AB" w:rsidP="000D1804">
      <w:pPr>
        <w:jc w:val="center"/>
        <w:rPr>
          <w:b/>
          <w:bCs/>
          <w:iCs/>
          <w:sz w:val="28"/>
          <w:szCs w:val="28"/>
        </w:rPr>
      </w:pPr>
    </w:p>
    <w:p w14:paraId="150DA141" w14:textId="77777777" w:rsidR="00BA70AB" w:rsidRDefault="00BA70AB" w:rsidP="000D1804">
      <w:pPr>
        <w:jc w:val="center"/>
        <w:rPr>
          <w:b/>
          <w:bCs/>
          <w:iCs/>
          <w:sz w:val="28"/>
          <w:szCs w:val="28"/>
        </w:rPr>
      </w:pPr>
    </w:p>
    <w:p w14:paraId="46F003D1" w14:textId="77777777" w:rsidR="00F5543C" w:rsidRDefault="00F5543C" w:rsidP="000D1804">
      <w:pPr>
        <w:jc w:val="center"/>
        <w:rPr>
          <w:b/>
          <w:bCs/>
          <w:iCs/>
          <w:sz w:val="28"/>
          <w:szCs w:val="28"/>
        </w:rPr>
        <w:sectPr w:rsidR="00F5543C" w:rsidSect="00F5543C">
          <w:headerReference w:type="default" r:id="rId29"/>
          <w:footerReference w:type="default" r:id="rId30"/>
          <w:pgSz w:w="12240" w:h="15840" w:code="1"/>
          <w:pgMar w:top="1440" w:right="1440" w:bottom="1440" w:left="1440" w:header="720" w:footer="720" w:gutter="0"/>
          <w:pgNumType w:start="1"/>
          <w:cols w:space="720"/>
          <w:docGrid w:linePitch="360"/>
        </w:sectPr>
      </w:pPr>
    </w:p>
    <w:p w14:paraId="00CF5487" w14:textId="77777777" w:rsidR="000D1804" w:rsidRPr="00E36B42" w:rsidRDefault="000D1804" w:rsidP="000D1804">
      <w:pPr>
        <w:jc w:val="center"/>
        <w:rPr>
          <w:b/>
          <w:bCs/>
          <w:iCs/>
          <w:sz w:val="28"/>
          <w:szCs w:val="28"/>
        </w:rPr>
      </w:pPr>
      <w:r>
        <w:rPr>
          <w:b/>
          <w:bCs/>
          <w:iCs/>
          <w:sz w:val="28"/>
          <w:szCs w:val="28"/>
        </w:rPr>
        <w:lastRenderedPageBreak/>
        <w:t>CANDIDATE'S STATEMENT</w:t>
      </w:r>
    </w:p>
    <w:p w14:paraId="2CEA6C3A" w14:textId="77777777" w:rsidR="0041786C" w:rsidRDefault="0041786C" w:rsidP="00725E12">
      <w:pPr>
        <w:rPr>
          <w:bCs/>
          <w:iCs/>
        </w:rPr>
      </w:pPr>
    </w:p>
    <w:p w14:paraId="3846B4DB" w14:textId="77777777" w:rsidR="00135168" w:rsidRDefault="00F97DEC" w:rsidP="00007BD8">
      <w:pPr>
        <w:rPr>
          <w:bCs/>
          <w:iCs/>
        </w:rPr>
      </w:pPr>
      <w:r>
        <w:rPr>
          <w:bCs/>
          <w:iCs/>
        </w:rPr>
        <w:t xml:space="preserve">I contribute </w:t>
      </w:r>
      <w:r w:rsidR="00194A8D">
        <w:rPr>
          <w:bCs/>
          <w:iCs/>
        </w:rPr>
        <w:t>to service within the department, throughout the University, and in the broader academic community. Within the department I serve as the head of the web committee, and for years maintained the department website personally</w:t>
      </w:r>
      <w:r w:rsidR="00F62FAB">
        <w:rPr>
          <w:bCs/>
          <w:iCs/>
        </w:rPr>
        <w:t>, including 76 blog posts</w:t>
      </w:r>
      <w:r w:rsidR="00BB416E">
        <w:rPr>
          <w:bCs/>
          <w:iCs/>
        </w:rPr>
        <w:t xml:space="preserve"> with department news</w:t>
      </w:r>
      <w:r w:rsidR="00194A8D">
        <w:rPr>
          <w:bCs/>
          <w:iCs/>
        </w:rPr>
        <w:t xml:space="preserve">. I was the point contact for the recent move of the department web site to new templates </w:t>
      </w:r>
      <w:r w:rsidR="00AA16E2">
        <w:rPr>
          <w:bCs/>
          <w:iCs/>
        </w:rPr>
        <w:t>by the UT Communications group, and I c</w:t>
      </w:r>
      <w:r w:rsidR="00F93866">
        <w:rPr>
          <w:bCs/>
          <w:iCs/>
        </w:rPr>
        <w:t xml:space="preserve">ontinue to oversee our website, including our extension into social media. </w:t>
      </w:r>
      <w:r w:rsidR="00365606">
        <w:rPr>
          <w:bCs/>
          <w:iCs/>
        </w:rPr>
        <w:t>While doing this service, I have also served on the undergr</w:t>
      </w:r>
      <w:r w:rsidR="00135168">
        <w:rPr>
          <w:bCs/>
          <w:iCs/>
        </w:rPr>
        <w:t>aduate curriculum committee and, currently, on the graduate admissions committee. I am also an active participant in departmental questions such as the search for the next head or ways to improve our core course.</w:t>
      </w:r>
    </w:p>
    <w:p w14:paraId="0B94F4FD" w14:textId="77777777" w:rsidR="00135168" w:rsidRDefault="00135168" w:rsidP="00007BD8">
      <w:pPr>
        <w:rPr>
          <w:bCs/>
          <w:iCs/>
        </w:rPr>
      </w:pPr>
    </w:p>
    <w:p w14:paraId="6C874B59" w14:textId="77777777" w:rsidR="00007BD8" w:rsidRDefault="00135168" w:rsidP="00007BD8">
      <w:pPr>
        <w:rPr>
          <w:bCs/>
          <w:iCs/>
        </w:rPr>
      </w:pPr>
      <w:r>
        <w:rPr>
          <w:bCs/>
          <w:iCs/>
        </w:rPr>
        <w:t xml:space="preserve">In the College and University, I contribute through serving on the Dean of Arts and Sciences’ Advisory Committee, both by giving feedback on various questions the Dean poses as well as, when appropriate, communicating </w:t>
      </w:r>
      <w:r w:rsidR="009B3010">
        <w:rPr>
          <w:bCs/>
          <w:iCs/>
        </w:rPr>
        <w:t xml:space="preserve">ideas from the Dean to our department’s faculty. I also am the faculty advisor for Darwin Day Tennessee, a long-running student-organized event that successfully educates students and members of the local community about evolution and related topics. Last year we invited Nobel Prize winner Camille Parmesan to campus to talk about evolution and climate change, while also educating local teachers through a workshop. </w:t>
      </w:r>
      <w:r w:rsidR="00672FB8">
        <w:rPr>
          <w:bCs/>
          <w:iCs/>
        </w:rPr>
        <w:t>I organized a cross-department discussion and speaker series about women in science issues, funded via an internal Haines-Morris grant.</w:t>
      </w:r>
    </w:p>
    <w:p w14:paraId="1D629370" w14:textId="77777777" w:rsidR="009B3010" w:rsidRDefault="009B3010" w:rsidP="00007BD8">
      <w:pPr>
        <w:rPr>
          <w:bCs/>
          <w:iCs/>
        </w:rPr>
      </w:pPr>
    </w:p>
    <w:p w14:paraId="69BEFE23" w14:textId="77777777" w:rsidR="009B3010" w:rsidRPr="00672FB8" w:rsidRDefault="009B3010" w:rsidP="00007BD8">
      <w:pPr>
        <w:rPr>
          <w:bCs/>
          <w:iCs/>
        </w:rPr>
      </w:pPr>
      <w:r>
        <w:rPr>
          <w:bCs/>
          <w:iCs/>
        </w:rPr>
        <w:t>I contribute extensively to service in the broader scientific community. I am an elected member of the Council for the Society of Sy</w:t>
      </w:r>
      <w:r w:rsidR="00300892">
        <w:rPr>
          <w:bCs/>
          <w:iCs/>
        </w:rPr>
        <w:t xml:space="preserve">stematic Biologists, publisher </w:t>
      </w:r>
      <w:r>
        <w:rPr>
          <w:bCs/>
          <w:iCs/>
        </w:rPr>
        <w:t xml:space="preserve">of one of the most highly cited journals in evolutionary biology. </w:t>
      </w:r>
      <w:r w:rsidR="00300892">
        <w:rPr>
          <w:bCs/>
          <w:iCs/>
        </w:rPr>
        <w:t>I am a member of the Phylotastic hackathon leadership team, a group that arranges funding for developers to meet to work together on coding solutions to problems in evolutionary biology. I have been in two invited symposia at our field’s major international meetin</w:t>
      </w:r>
      <w:r w:rsidR="00672FB8">
        <w:rPr>
          <w:bCs/>
          <w:iCs/>
        </w:rPr>
        <w:t xml:space="preserve">gs, the Evolution meetings. </w:t>
      </w:r>
      <w:r w:rsidR="00300892">
        <w:rPr>
          <w:bCs/>
          <w:iCs/>
        </w:rPr>
        <w:t xml:space="preserve">I initiated and organized the lightning talks at the most recent Evolution meeting and have been asked to do it at the next Evolution meeting. I have recently been asked to join the leadership team of the iEvoBio meeting, a meeting that overlaps with the Evolution meeting and which focuses on bioinformatics research for evolutionary biology. </w:t>
      </w:r>
      <w:r w:rsidR="00672FB8">
        <w:rPr>
          <w:bCs/>
          <w:iCs/>
        </w:rPr>
        <w:t xml:space="preserve">I review for NSF, </w:t>
      </w:r>
      <w:r w:rsidR="00672FB8">
        <w:rPr>
          <w:bCs/>
          <w:i/>
          <w:iCs/>
        </w:rPr>
        <w:t>Science</w:t>
      </w:r>
      <w:r w:rsidR="00672FB8">
        <w:rPr>
          <w:bCs/>
          <w:iCs/>
        </w:rPr>
        <w:t xml:space="preserve">, and many other journals. </w:t>
      </w:r>
      <w:r w:rsidR="002B1953">
        <w:rPr>
          <w:bCs/>
          <w:iCs/>
        </w:rPr>
        <w:t>I also have a strong online media presence as a scientist, with 52 YouTube videos of my talks</w:t>
      </w:r>
      <w:r w:rsidR="00D1591E">
        <w:rPr>
          <w:bCs/>
          <w:iCs/>
        </w:rPr>
        <w:t xml:space="preserve"> and lectures (watched a total of 3,282 minutes by the public, and available at </w:t>
      </w:r>
      <w:r w:rsidR="00D1591E" w:rsidRPr="00D1591E">
        <w:rPr>
          <w:bCs/>
          <w:iCs/>
        </w:rPr>
        <w:t>https://www.youtube.com/user/bcomeara</w:t>
      </w:r>
      <w:r w:rsidR="00D1591E">
        <w:rPr>
          <w:bCs/>
          <w:iCs/>
        </w:rPr>
        <w:t xml:space="preserve">), 459 followers on Twitter (including faculty from around the world, and available at </w:t>
      </w:r>
      <w:r w:rsidR="00D1591E" w:rsidRPr="00D1591E">
        <w:rPr>
          <w:bCs/>
          <w:iCs/>
        </w:rPr>
        <w:t>https://twitter.com/omearabrian</w:t>
      </w:r>
      <w:r w:rsidR="00D1591E">
        <w:rPr>
          <w:bCs/>
          <w:iCs/>
        </w:rPr>
        <w:t xml:space="preserve">), and prominent placement of my personal website in search results (for example, for </w:t>
      </w:r>
      <w:r w:rsidR="00F203E0">
        <w:rPr>
          <w:bCs/>
          <w:iCs/>
        </w:rPr>
        <w:t>a</w:t>
      </w:r>
      <w:r w:rsidR="00D1591E">
        <w:rPr>
          <w:bCs/>
          <w:iCs/>
        </w:rPr>
        <w:t xml:space="preserve"> widely used statistical approach</w:t>
      </w:r>
      <w:r w:rsidR="00F203E0">
        <w:rPr>
          <w:bCs/>
          <w:iCs/>
        </w:rPr>
        <w:t>,</w:t>
      </w:r>
      <w:r w:rsidR="00D1591E">
        <w:rPr>
          <w:bCs/>
          <w:iCs/>
        </w:rPr>
        <w:t xml:space="preserve"> the Akaike Information Criterion (AIC), my personal website is the second listing on Google and third listing on Bing; my website overall received 3,200 hits last month alone).</w:t>
      </w:r>
    </w:p>
    <w:p w14:paraId="5F28655F" w14:textId="77777777" w:rsidR="00007BD8" w:rsidRDefault="00007BD8" w:rsidP="00066386">
      <w:pPr>
        <w:ind w:left="720" w:hanging="720"/>
        <w:rPr>
          <w:b/>
          <w:bCs/>
          <w:iCs/>
        </w:rPr>
      </w:pPr>
    </w:p>
    <w:p w14:paraId="2BC5D37E" w14:textId="77777777" w:rsidR="00AD03B3" w:rsidRDefault="00AD03B3" w:rsidP="00066386">
      <w:pPr>
        <w:ind w:left="720" w:hanging="720"/>
        <w:rPr>
          <w:b/>
          <w:bCs/>
          <w:iCs/>
        </w:rPr>
      </w:pPr>
    </w:p>
    <w:p w14:paraId="5F4F446A" w14:textId="77777777" w:rsidR="00AD03B3" w:rsidRDefault="00AD03B3" w:rsidP="00066386">
      <w:pPr>
        <w:ind w:left="720" w:hanging="720"/>
        <w:rPr>
          <w:b/>
          <w:bCs/>
          <w:iCs/>
        </w:rPr>
      </w:pPr>
    </w:p>
    <w:p w14:paraId="7F0086D2" w14:textId="77777777" w:rsidR="00AD03B3" w:rsidRDefault="00AD03B3" w:rsidP="00066386">
      <w:pPr>
        <w:ind w:left="720" w:hanging="720"/>
        <w:rPr>
          <w:b/>
          <w:bCs/>
          <w:iCs/>
        </w:rPr>
      </w:pPr>
    </w:p>
    <w:p w14:paraId="52413135" w14:textId="77777777" w:rsidR="00AD03B3" w:rsidRDefault="00AD03B3" w:rsidP="00066386">
      <w:pPr>
        <w:ind w:left="720" w:hanging="720"/>
        <w:rPr>
          <w:b/>
          <w:bCs/>
          <w:iCs/>
        </w:rPr>
      </w:pPr>
    </w:p>
    <w:p w14:paraId="2A098F1A" w14:textId="77777777" w:rsidR="00AD03B3" w:rsidRDefault="00AD03B3" w:rsidP="00066386">
      <w:pPr>
        <w:ind w:left="720" w:hanging="720"/>
        <w:rPr>
          <w:b/>
          <w:bCs/>
          <w:iCs/>
        </w:rPr>
      </w:pPr>
    </w:p>
    <w:p w14:paraId="4BC3B1E9" w14:textId="77777777" w:rsidR="00AD03B3" w:rsidRDefault="00AD03B3" w:rsidP="00066386">
      <w:pPr>
        <w:ind w:left="720" w:hanging="720"/>
        <w:rPr>
          <w:b/>
          <w:bCs/>
          <w:iCs/>
        </w:rPr>
      </w:pPr>
    </w:p>
    <w:p w14:paraId="2D8D0CD7" w14:textId="77777777" w:rsidR="00AD03B3" w:rsidRDefault="00AD03B3" w:rsidP="00066386">
      <w:pPr>
        <w:ind w:left="720" w:hanging="720"/>
        <w:rPr>
          <w:b/>
          <w:bCs/>
          <w:iCs/>
        </w:rPr>
      </w:pPr>
    </w:p>
    <w:p w14:paraId="17325BBD" w14:textId="77777777" w:rsidR="00AD03B3" w:rsidRDefault="00AD03B3" w:rsidP="00066386">
      <w:pPr>
        <w:ind w:left="720" w:hanging="720"/>
        <w:rPr>
          <w:b/>
          <w:bCs/>
          <w:iCs/>
        </w:rPr>
      </w:pPr>
    </w:p>
    <w:p w14:paraId="01F62E04" w14:textId="77777777" w:rsidR="00AD03B3" w:rsidRDefault="00AD03B3" w:rsidP="00066386">
      <w:pPr>
        <w:ind w:left="720" w:hanging="720"/>
        <w:rPr>
          <w:b/>
          <w:bCs/>
          <w:iCs/>
        </w:rPr>
      </w:pPr>
    </w:p>
    <w:p w14:paraId="5C500673" w14:textId="77777777" w:rsidR="00AD03B3" w:rsidRDefault="00AD03B3" w:rsidP="00066386">
      <w:pPr>
        <w:ind w:left="720" w:hanging="720"/>
        <w:rPr>
          <w:b/>
          <w:bCs/>
          <w:iCs/>
        </w:rPr>
      </w:pPr>
    </w:p>
    <w:p w14:paraId="05145010" w14:textId="77777777" w:rsidR="00AD03B3" w:rsidRDefault="00AD03B3" w:rsidP="00066386">
      <w:pPr>
        <w:ind w:left="720" w:hanging="720"/>
        <w:rPr>
          <w:b/>
          <w:bCs/>
          <w:iCs/>
        </w:rPr>
      </w:pPr>
    </w:p>
    <w:p w14:paraId="7750179A" w14:textId="77777777" w:rsidR="00AD03B3" w:rsidRDefault="00AD03B3" w:rsidP="00066386">
      <w:pPr>
        <w:ind w:left="720" w:hanging="720"/>
        <w:rPr>
          <w:b/>
          <w:bCs/>
          <w:iCs/>
        </w:rPr>
      </w:pPr>
    </w:p>
    <w:p w14:paraId="56A66C13" w14:textId="77777777" w:rsidR="00AD03B3" w:rsidRDefault="00AD03B3" w:rsidP="00066386">
      <w:pPr>
        <w:ind w:left="720" w:hanging="720"/>
        <w:rPr>
          <w:b/>
          <w:bCs/>
          <w:iCs/>
        </w:rPr>
      </w:pPr>
    </w:p>
    <w:p w14:paraId="498CFBEE" w14:textId="77777777" w:rsidR="00AD03B3" w:rsidRDefault="00AD03B3" w:rsidP="00066386">
      <w:pPr>
        <w:ind w:left="720" w:hanging="720"/>
        <w:rPr>
          <w:b/>
          <w:bCs/>
          <w:iCs/>
        </w:rPr>
      </w:pPr>
    </w:p>
    <w:p w14:paraId="40A9A9EF" w14:textId="77777777" w:rsidR="00AD03B3" w:rsidRDefault="00AD03B3" w:rsidP="00066386">
      <w:pPr>
        <w:ind w:left="720" w:hanging="720"/>
        <w:rPr>
          <w:b/>
          <w:bCs/>
          <w:iCs/>
        </w:rPr>
      </w:pPr>
    </w:p>
    <w:p w14:paraId="47E912CF" w14:textId="77777777" w:rsidR="00AD03B3" w:rsidRDefault="00AD03B3" w:rsidP="00066386">
      <w:pPr>
        <w:ind w:left="720" w:hanging="720"/>
        <w:rPr>
          <w:b/>
          <w:bCs/>
          <w:iCs/>
        </w:rPr>
      </w:pPr>
    </w:p>
    <w:p w14:paraId="538378FF" w14:textId="77777777" w:rsidR="00AD03B3" w:rsidRDefault="00AD03B3" w:rsidP="00066386">
      <w:pPr>
        <w:ind w:left="720" w:hanging="720"/>
        <w:rPr>
          <w:b/>
          <w:bCs/>
          <w:iCs/>
        </w:rPr>
      </w:pPr>
    </w:p>
    <w:p w14:paraId="75C5BAC1" w14:textId="77777777" w:rsidR="00AD03B3" w:rsidRDefault="00AD03B3" w:rsidP="00066386">
      <w:pPr>
        <w:ind w:left="720" w:hanging="720"/>
        <w:rPr>
          <w:b/>
          <w:bCs/>
          <w:iCs/>
        </w:rPr>
      </w:pPr>
    </w:p>
    <w:p w14:paraId="3D9A8270" w14:textId="77777777" w:rsidR="00AD03B3" w:rsidRDefault="00AD03B3" w:rsidP="00066386">
      <w:pPr>
        <w:ind w:left="720" w:hanging="720"/>
        <w:rPr>
          <w:b/>
          <w:bCs/>
          <w:iCs/>
        </w:rPr>
      </w:pPr>
    </w:p>
    <w:p w14:paraId="6B8AD422" w14:textId="77777777" w:rsidR="00AD03B3" w:rsidRDefault="00AD03B3" w:rsidP="00066386">
      <w:pPr>
        <w:ind w:left="720" w:hanging="720"/>
        <w:rPr>
          <w:b/>
          <w:bCs/>
          <w:iCs/>
        </w:rPr>
      </w:pPr>
    </w:p>
    <w:p w14:paraId="47F90733" w14:textId="77777777" w:rsidR="00AD03B3" w:rsidRDefault="00AD03B3" w:rsidP="00066386">
      <w:pPr>
        <w:ind w:left="720" w:hanging="720"/>
        <w:rPr>
          <w:b/>
          <w:bCs/>
          <w:iCs/>
        </w:rPr>
      </w:pPr>
    </w:p>
    <w:p w14:paraId="37960A44" w14:textId="77777777" w:rsidR="00AD03B3" w:rsidRDefault="00AD03B3" w:rsidP="00066386">
      <w:pPr>
        <w:ind w:left="720" w:hanging="720"/>
        <w:rPr>
          <w:b/>
          <w:bCs/>
          <w:iCs/>
        </w:rPr>
      </w:pPr>
    </w:p>
    <w:p w14:paraId="1214AB46" w14:textId="77777777" w:rsidR="00AD03B3" w:rsidRDefault="00AD03B3" w:rsidP="00066386">
      <w:pPr>
        <w:ind w:left="720" w:hanging="720"/>
        <w:rPr>
          <w:b/>
          <w:bCs/>
          <w:iCs/>
        </w:rPr>
      </w:pPr>
    </w:p>
    <w:p w14:paraId="3DFB445E" w14:textId="77777777" w:rsidR="00AD03B3" w:rsidRDefault="00AD03B3" w:rsidP="00066386">
      <w:pPr>
        <w:ind w:left="720" w:hanging="720"/>
        <w:rPr>
          <w:b/>
          <w:bCs/>
          <w:iCs/>
        </w:rPr>
      </w:pPr>
    </w:p>
    <w:p w14:paraId="6B7A9CDE" w14:textId="77777777" w:rsidR="00AD03B3" w:rsidRDefault="00AD03B3" w:rsidP="00066386">
      <w:pPr>
        <w:ind w:left="720" w:hanging="720"/>
        <w:rPr>
          <w:b/>
          <w:bCs/>
          <w:iCs/>
        </w:rPr>
      </w:pPr>
    </w:p>
    <w:p w14:paraId="59E0DEDE" w14:textId="77777777" w:rsidR="00AD03B3" w:rsidRDefault="00AD03B3" w:rsidP="00066386">
      <w:pPr>
        <w:ind w:left="720" w:hanging="720"/>
        <w:rPr>
          <w:b/>
          <w:bCs/>
          <w:iCs/>
        </w:rPr>
      </w:pPr>
    </w:p>
    <w:p w14:paraId="22D2CBFB" w14:textId="77777777" w:rsidR="00AD03B3" w:rsidRDefault="00AD03B3" w:rsidP="00066386">
      <w:pPr>
        <w:ind w:left="720" w:hanging="720"/>
        <w:rPr>
          <w:b/>
          <w:bCs/>
          <w:iCs/>
        </w:rPr>
      </w:pPr>
    </w:p>
    <w:p w14:paraId="0BE83427" w14:textId="77777777" w:rsidR="00AD03B3" w:rsidRDefault="00AD03B3" w:rsidP="00066386">
      <w:pPr>
        <w:ind w:left="720" w:hanging="720"/>
        <w:rPr>
          <w:b/>
          <w:bCs/>
          <w:iCs/>
        </w:rPr>
      </w:pPr>
    </w:p>
    <w:p w14:paraId="66257915" w14:textId="77777777" w:rsidR="00AD03B3" w:rsidRDefault="00AD03B3" w:rsidP="00066386">
      <w:pPr>
        <w:ind w:left="720" w:hanging="720"/>
        <w:rPr>
          <w:b/>
          <w:bCs/>
          <w:iCs/>
        </w:rPr>
      </w:pPr>
    </w:p>
    <w:p w14:paraId="46A30E51" w14:textId="77777777" w:rsidR="00AD03B3" w:rsidRDefault="00AD03B3" w:rsidP="00066386">
      <w:pPr>
        <w:ind w:left="720" w:hanging="720"/>
        <w:rPr>
          <w:b/>
          <w:bCs/>
          <w:iCs/>
        </w:rPr>
      </w:pPr>
    </w:p>
    <w:p w14:paraId="786924A5" w14:textId="77777777" w:rsidR="00AD03B3" w:rsidRDefault="00AD03B3" w:rsidP="00066386">
      <w:pPr>
        <w:ind w:left="720" w:hanging="720"/>
        <w:rPr>
          <w:b/>
          <w:bCs/>
          <w:iCs/>
        </w:rPr>
      </w:pPr>
    </w:p>
    <w:p w14:paraId="74AFCB5E" w14:textId="77777777" w:rsidR="00AD03B3" w:rsidRDefault="00AD03B3" w:rsidP="00066386">
      <w:pPr>
        <w:ind w:left="720" w:hanging="720"/>
        <w:rPr>
          <w:b/>
          <w:bCs/>
          <w:iCs/>
        </w:rPr>
      </w:pPr>
    </w:p>
    <w:p w14:paraId="1719D80D" w14:textId="77777777" w:rsidR="00AD03B3" w:rsidRDefault="00AD03B3" w:rsidP="00066386">
      <w:pPr>
        <w:ind w:left="720" w:hanging="720"/>
        <w:rPr>
          <w:b/>
          <w:bCs/>
          <w:iCs/>
        </w:rPr>
      </w:pPr>
    </w:p>
    <w:p w14:paraId="55822AC9" w14:textId="77777777" w:rsidR="00AD03B3" w:rsidRDefault="00AD03B3" w:rsidP="00066386">
      <w:pPr>
        <w:ind w:left="720" w:hanging="720"/>
        <w:rPr>
          <w:b/>
          <w:bCs/>
          <w:iCs/>
        </w:rPr>
      </w:pPr>
    </w:p>
    <w:p w14:paraId="7DB04678" w14:textId="77777777" w:rsidR="00AD03B3" w:rsidRDefault="00AD03B3" w:rsidP="00066386">
      <w:pPr>
        <w:ind w:left="720" w:hanging="720"/>
        <w:rPr>
          <w:b/>
          <w:bCs/>
          <w:iCs/>
        </w:rPr>
      </w:pPr>
    </w:p>
    <w:p w14:paraId="6E8C678C" w14:textId="77777777" w:rsidR="00AD03B3" w:rsidRDefault="00AD03B3" w:rsidP="00066386">
      <w:pPr>
        <w:ind w:left="720" w:hanging="720"/>
        <w:rPr>
          <w:b/>
          <w:bCs/>
          <w:iCs/>
        </w:rPr>
      </w:pPr>
    </w:p>
    <w:p w14:paraId="1B6D4CBD" w14:textId="77777777" w:rsidR="00D84B63" w:rsidRPr="00FA39F7" w:rsidRDefault="00F0076A" w:rsidP="00AD03B3">
      <w:pPr>
        <w:ind w:left="720" w:hanging="720"/>
        <w:jc w:val="center"/>
        <w:rPr>
          <w:b/>
          <w:bCs/>
          <w:sz w:val="28"/>
          <w:szCs w:val="28"/>
        </w:rPr>
      </w:pPr>
      <w:r w:rsidRPr="00FA39F7">
        <w:rPr>
          <w:b/>
          <w:bCs/>
          <w:iCs/>
          <w:sz w:val="28"/>
          <w:szCs w:val="28"/>
        </w:rPr>
        <w:t>INSTITUTIONAL SERVICE</w:t>
      </w:r>
    </w:p>
    <w:p w14:paraId="4B25B145" w14:textId="77777777" w:rsidR="00AD03B3" w:rsidRDefault="00AD03B3" w:rsidP="00AD03B3">
      <w:pPr>
        <w:ind w:left="720" w:hanging="720"/>
        <w:jc w:val="center"/>
        <w:rPr>
          <w:b/>
          <w:bCs/>
        </w:rPr>
      </w:pPr>
    </w:p>
    <w:p w14:paraId="000E9044" w14:textId="77777777" w:rsidR="00834D1A" w:rsidRPr="0075103A" w:rsidRDefault="00834D1A" w:rsidP="0075103A">
      <w:pPr>
        <w:rPr>
          <w:b/>
          <w:i/>
        </w:rPr>
      </w:pPr>
      <w:r w:rsidRPr="0075103A">
        <w:rPr>
          <w:b/>
          <w:i/>
        </w:rPr>
        <w:t>Record of committee work at department, college, and university levels</w:t>
      </w:r>
    </w:p>
    <w:p w14:paraId="49C13F45" w14:textId="77777777" w:rsidR="00AD03B3" w:rsidRDefault="00AD03B3" w:rsidP="00D84B63">
      <w:pPr>
        <w:tabs>
          <w:tab w:val="left" w:pos="720"/>
        </w:tabs>
        <w:ind w:left="720" w:hanging="720"/>
        <w:rPr>
          <w:b/>
        </w:rPr>
      </w:pPr>
    </w:p>
    <w:p w14:paraId="15A5073F" w14:textId="77777777" w:rsidR="0017029B" w:rsidRPr="002B1953" w:rsidRDefault="0017029B" w:rsidP="0017029B">
      <w:pPr>
        <w:tabs>
          <w:tab w:val="left" w:pos="-450"/>
          <w:tab w:val="left" w:pos="0"/>
          <w:tab w:val="left" w:pos="5040"/>
          <w:tab w:val="left" w:pos="10627"/>
        </w:tabs>
      </w:pPr>
      <w:r w:rsidRPr="002B1953">
        <w:t>Served on strategic planning committee</w:t>
      </w:r>
    </w:p>
    <w:p w14:paraId="7713C071" w14:textId="77777777" w:rsidR="0017029B" w:rsidRPr="002B1953" w:rsidRDefault="0017029B" w:rsidP="0017029B">
      <w:pPr>
        <w:tabs>
          <w:tab w:val="left" w:pos="-450"/>
          <w:tab w:val="left" w:pos="0"/>
          <w:tab w:val="left" w:pos="5040"/>
          <w:tab w:val="left" w:pos="10627"/>
        </w:tabs>
      </w:pPr>
    </w:p>
    <w:p w14:paraId="4BCAB6F8" w14:textId="77777777" w:rsidR="0017029B" w:rsidRPr="002B1953" w:rsidRDefault="0017029B" w:rsidP="0017029B">
      <w:pPr>
        <w:tabs>
          <w:tab w:val="left" w:pos="-450"/>
          <w:tab w:val="left" w:pos="0"/>
          <w:tab w:val="left" w:pos="5040"/>
          <w:tab w:val="left" w:pos="10627"/>
        </w:tabs>
      </w:pPr>
      <w:r w:rsidRPr="002B1953">
        <w:t>Served on seminar planning committee</w:t>
      </w:r>
    </w:p>
    <w:p w14:paraId="3ADA351D" w14:textId="77777777" w:rsidR="0017029B" w:rsidRPr="002B1953" w:rsidRDefault="0017029B" w:rsidP="0017029B">
      <w:pPr>
        <w:tabs>
          <w:tab w:val="left" w:pos="-450"/>
          <w:tab w:val="left" w:pos="0"/>
          <w:tab w:val="left" w:pos="5040"/>
          <w:tab w:val="left" w:pos="10627"/>
        </w:tabs>
      </w:pPr>
    </w:p>
    <w:p w14:paraId="60347E63" w14:textId="77777777" w:rsidR="0017029B" w:rsidRDefault="0017029B" w:rsidP="0017029B">
      <w:pPr>
        <w:tabs>
          <w:tab w:val="left" w:pos="-450"/>
          <w:tab w:val="left" w:pos="0"/>
          <w:tab w:val="left" w:pos="5040"/>
          <w:tab w:val="left" w:pos="10627"/>
        </w:tabs>
      </w:pPr>
      <w:r w:rsidRPr="002B1953">
        <w:t>Served on website committee: created department blog, updated website.</w:t>
      </w:r>
    </w:p>
    <w:p w14:paraId="58E18889" w14:textId="77777777" w:rsidR="002B1953" w:rsidRDefault="002B1953" w:rsidP="0017029B">
      <w:pPr>
        <w:tabs>
          <w:tab w:val="left" w:pos="-450"/>
          <w:tab w:val="left" w:pos="0"/>
          <w:tab w:val="left" w:pos="5040"/>
          <w:tab w:val="left" w:pos="10627"/>
        </w:tabs>
      </w:pPr>
    </w:p>
    <w:p w14:paraId="5F3FD12D" w14:textId="77777777" w:rsidR="002B1953" w:rsidRDefault="002B1953" w:rsidP="0017029B">
      <w:pPr>
        <w:tabs>
          <w:tab w:val="left" w:pos="-450"/>
          <w:tab w:val="left" w:pos="0"/>
          <w:tab w:val="left" w:pos="5040"/>
          <w:tab w:val="left" w:pos="10627"/>
        </w:tabs>
      </w:pPr>
      <w:r>
        <w:t>Served on undergraduate curriculum committee</w:t>
      </w:r>
    </w:p>
    <w:p w14:paraId="2E488A49" w14:textId="77777777" w:rsidR="002B1953" w:rsidRDefault="002B1953" w:rsidP="0017029B">
      <w:pPr>
        <w:tabs>
          <w:tab w:val="left" w:pos="-450"/>
          <w:tab w:val="left" w:pos="0"/>
          <w:tab w:val="left" w:pos="5040"/>
          <w:tab w:val="left" w:pos="10627"/>
        </w:tabs>
      </w:pPr>
    </w:p>
    <w:p w14:paraId="2FEDCB51" w14:textId="77777777" w:rsidR="002B1953" w:rsidRPr="002B1953" w:rsidRDefault="002B1953" w:rsidP="0017029B">
      <w:pPr>
        <w:tabs>
          <w:tab w:val="left" w:pos="-450"/>
          <w:tab w:val="left" w:pos="0"/>
          <w:tab w:val="left" w:pos="5040"/>
          <w:tab w:val="left" w:pos="10627"/>
        </w:tabs>
      </w:pPr>
      <w:r>
        <w:t>Served on graduate admissions committee</w:t>
      </w:r>
    </w:p>
    <w:p w14:paraId="509DB020" w14:textId="77777777" w:rsidR="0017029B" w:rsidRPr="002B1953" w:rsidRDefault="0017029B" w:rsidP="0017029B">
      <w:pPr>
        <w:tabs>
          <w:tab w:val="left" w:pos="-450"/>
          <w:tab w:val="left" w:pos="0"/>
          <w:tab w:val="left" w:pos="5040"/>
          <w:tab w:val="left" w:pos="10627"/>
        </w:tabs>
      </w:pPr>
    </w:p>
    <w:p w14:paraId="4C7AA353" w14:textId="77777777" w:rsidR="0017029B" w:rsidRPr="002B1953" w:rsidRDefault="0017029B" w:rsidP="0017029B">
      <w:pPr>
        <w:tabs>
          <w:tab w:val="left" w:pos="-450"/>
          <w:tab w:val="left" w:pos="0"/>
          <w:tab w:val="left" w:pos="5040"/>
          <w:tab w:val="left" w:pos="10627"/>
        </w:tabs>
      </w:pPr>
      <w:r w:rsidRPr="002B1953">
        <w:t>Wrote and received grant for laptop teaching cart for EEB</w:t>
      </w:r>
    </w:p>
    <w:p w14:paraId="17D88FFB" w14:textId="77777777" w:rsidR="00D6795D" w:rsidRDefault="00D6795D" w:rsidP="00D75EE2">
      <w:pPr>
        <w:ind w:left="720" w:hanging="720"/>
        <w:rPr>
          <w:b/>
          <w:bCs/>
        </w:rPr>
      </w:pPr>
    </w:p>
    <w:p w14:paraId="6A184814" w14:textId="77777777" w:rsidR="002B1953" w:rsidRDefault="002B1953" w:rsidP="00D75EE2">
      <w:pPr>
        <w:ind w:left="720" w:hanging="720"/>
        <w:rPr>
          <w:bCs/>
        </w:rPr>
      </w:pPr>
      <w:r>
        <w:rPr>
          <w:bCs/>
        </w:rPr>
        <w:lastRenderedPageBreak/>
        <w:t>Dean’s Advisory Committee</w:t>
      </w:r>
    </w:p>
    <w:p w14:paraId="40921470" w14:textId="77777777" w:rsidR="002B1953" w:rsidRDefault="002B1953" w:rsidP="00D75EE2">
      <w:pPr>
        <w:ind w:left="720" w:hanging="720"/>
        <w:rPr>
          <w:bCs/>
        </w:rPr>
      </w:pPr>
    </w:p>
    <w:p w14:paraId="3F26D91D" w14:textId="77777777" w:rsidR="002B1953" w:rsidRPr="002B1953" w:rsidRDefault="002B1953" w:rsidP="00D75EE2">
      <w:pPr>
        <w:ind w:left="720" w:hanging="720"/>
        <w:rPr>
          <w:bCs/>
        </w:rPr>
      </w:pPr>
    </w:p>
    <w:p w14:paraId="506411DD" w14:textId="77777777" w:rsidR="00AD03B3" w:rsidRPr="002B1953" w:rsidRDefault="00AD03B3" w:rsidP="00D75EE2">
      <w:pPr>
        <w:ind w:left="720" w:hanging="720"/>
        <w:rPr>
          <w:b/>
          <w:bCs/>
        </w:rPr>
      </w:pPr>
    </w:p>
    <w:p w14:paraId="2A0E2D71" w14:textId="77777777" w:rsidR="00AD03B3" w:rsidRPr="002B1953" w:rsidRDefault="00AD03B3" w:rsidP="00D75EE2">
      <w:pPr>
        <w:ind w:left="720" w:hanging="720"/>
        <w:rPr>
          <w:b/>
          <w:bCs/>
        </w:rPr>
      </w:pPr>
    </w:p>
    <w:p w14:paraId="7CF21FF0" w14:textId="77777777" w:rsidR="00F0076A" w:rsidRPr="002B1953" w:rsidRDefault="00F0076A" w:rsidP="00D75EE2">
      <w:pPr>
        <w:ind w:left="720" w:hanging="720"/>
        <w:rPr>
          <w:b/>
          <w:bCs/>
        </w:rPr>
      </w:pPr>
    </w:p>
    <w:p w14:paraId="6FC03CDC" w14:textId="77777777" w:rsidR="00F0076A" w:rsidRPr="002B1953" w:rsidRDefault="00F0076A" w:rsidP="00D75EE2">
      <w:pPr>
        <w:ind w:left="720" w:hanging="720"/>
        <w:rPr>
          <w:b/>
          <w:bCs/>
        </w:rPr>
      </w:pPr>
    </w:p>
    <w:p w14:paraId="3CEBBBBC" w14:textId="77777777" w:rsidR="00AD03B3" w:rsidRDefault="00AD03B3" w:rsidP="00D75EE2">
      <w:pPr>
        <w:ind w:left="720" w:hanging="720"/>
        <w:rPr>
          <w:b/>
          <w:bCs/>
        </w:rPr>
      </w:pPr>
    </w:p>
    <w:p w14:paraId="3A8DDFDB" w14:textId="77777777" w:rsidR="00AD03B3" w:rsidRDefault="00AD03B3" w:rsidP="00D75EE2">
      <w:pPr>
        <w:ind w:left="720" w:hanging="720"/>
        <w:rPr>
          <w:b/>
          <w:bCs/>
        </w:rPr>
      </w:pPr>
    </w:p>
    <w:p w14:paraId="6FD1B61D" w14:textId="77777777" w:rsidR="00834D1A" w:rsidRPr="00FA39F7" w:rsidRDefault="00F0076A" w:rsidP="00AB23B0">
      <w:pPr>
        <w:ind w:left="720" w:hanging="720"/>
        <w:jc w:val="center"/>
        <w:rPr>
          <w:b/>
          <w:bCs/>
          <w:sz w:val="28"/>
          <w:szCs w:val="28"/>
        </w:rPr>
      </w:pPr>
      <w:r w:rsidRPr="00FA39F7">
        <w:rPr>
          <w:b/>
          <w:bCs/>
          <w:sz w:val="28"/>
          <w:szCs w:val="28"/>
        </w:rPr>
        <w:t>DISCIPLINARY SERVICE</w:t>
      </w:r>
    </w:p>
    <w:p w14:paraId="5B446368" w14:textId="77777777" w:rsidR="00AB23B0" w:rsidRDefault="00AB23B0" w:rsidP="00AB23B0">
      <w:pPr>
        <w:ind w:left="720" w:hanging="720"/>
        <w:jc w:val="center"/>
        <w:rPr>
          <w:b/>
          <w:bCs/>
        </w:rPr>
      </w:pPr>
    </w:p>
    <w:p w14:paraId="69A663C5" w14:textId="77777777" w:rsidR="008E35D5" w:rsidRPr="0075103A" w:rsidRDefault="00834D1A" w:rsidP="0075103A">
      <w:pPr>
        <w:rPr>
          <w:b/>
          <w:i/>
        </w:rPr>
      </w:pPr>
      <w:r w:rsidRPr="0075103A">
        <w:rPr>
          <w:b/>
          <w:i/>
        </w:rPr>
        <w:t>Record of membership and active participation in professional societies</w:t>
      </w:r>
    </w:p>
    <w:p w14:paraId="2F4E7859" w14:textId="77777777" w:rsidR="003A1DA8" w:rsidRDefault="002B1953" w:rsidP="003A1DA8">
      <w:pPr>
        <w:ind w:left="720" w:hanging="720"/>
      </w:pPr>
      <w:r>
        <w:t>Society of Systematic Biologists, elected member of Council</w:t>
      </w:r>
    </w:p>
    <w:p w14:paraId="706BCADE" w14:textId="77777777" w:rsidR="008E35D5" w:rsidRDefault="008E35D5" w:rsidP="008E35D5">
      <w:pPr>
        <w:rPr>
          <w:i/>
        </w:rPr>
      </w:pPr>
    </w:p>
    <w:p w14:paraId="72528CFF" w14:textId="77777777" w:rsidR="008E35D5" w:rsidRPr="008E35D5" w:rsidRDefault="008E35D5" w:rsidP="008E35D5"/>
    <w:p w14:paraId="63F817A2" w14:textId="77777777" w:rsidR="004A19DC" w:rsidRPr="0075103A" w:rsidRDefault="004A19DC" w:rsidP="0075103A">
      <w:pPr>
        <w:rPr>
          <w:b/>
          <w:i/>
        </w:rPr>
      </w:pPr>
      <w:r w:rsidRPr="0075103A">
        <w:rPr>
          <w:b/>
          <w:i/>
        </w:rPr>
        <w:t>Evaluation of peer research</w:t>
      </w:r>
      <w:r w:rsidR="003A1DA8">
        <w:rPr>
          <w:b/>
          <w:i/>
        </w:rPr>
        <w:t>-</w:t>
      </w:r>
    </w:p>
    <w:p w14:paraId="3FAF8B93" w14:textId="77777777" w:rsidR="00834D1A" w:rsidRPr="00B647A4" w:rsidRDefault="005869E2" w:rsidP="00D75EE2">
      <w:pPr>
        <w:ind w:left="720" w:hanging="720"/>
        <w:rPr>
          <w:bCs/>
        </w:rPr>
      </w:pPr>
      <w:r>
        <w:t>I have be</w:t>
      </w:r>
      <w:r w:rsidRPr="00B647A4">
        <w:t xml:space="preserve">en a reviewer for </w:t>
      </w:r>
      <w:r w:rsidRPr="00B647A4">
        <w:rPr>
          <w:i/>
        </w:rPr>
        <w:t xml:space="preserve">Science, </w:t>
      </w:r>
      <w:r w:rsidRPr="00B647A4">
        <w:t>NSF</w:t>
      </w:r>
      <w:r w:rsidRPr="00B647A4">
        <w:rPr>
          <w:i/>
        </w:rPr>
        <w:t xml:space="preserve">, Systematic Biology, Bioinformatics, Evolution, Nucleic Acids Research, Ecology, </w:t>
      </w:r>
      <w:r w:rsidRPr="00B647A4">
        <w:t>and</w:t>
      </w:r>
      <w:r w:rsidRPr="00B647A4">
        <w:rPr>
          <w:i/>
        </w:rPr>
        <w:t xml:space="preserve"> </w:t>
      </w:r>
      <w:r w:rsidRPr="00B647A4">
        <w:t>iEvoBio</w:t>
      </w:r>
      <w:r w:rsidR="00B647A4" w:rsidRPr="00B647A4">
        <w:t>, among others.</w:t>
      </w:r>
    </w:p>
    <w:p w14:paraId="6A4F4775" w14:textId="77777777" w:rsidR="00152B51" w:rsidRDefault="00152B51" w:rsidP="00D75EE2">
      <w:pPr>
        <w:ind w:left="720" w:hanging="720"/>
        <w:rPr>
          <w:b/>
          <w:bCs/>
        </w:rPr>
      </w:pPr>
    </w:p>
    <w:p w14:paraId="4C8A6B8E" w14:textId="7E5FCBB7" w:rsidR="00FC48D6" w:rsidRDefault="00FC48D6" w:rsidP="00DB4A00">
      <w:pPr>
        <w:rPr>
          <w:b/>
          <w:bCs/>
        </w:rPr>
      </w:pPr>
    </w:p>
    <w:sectPr w:rsidR="00FC48D6" w:rsidSect="00F5543C">
      <w:headerReference w:type="default" r:id="rId31"/>
      <w:footerReference w:type="default" r:id="rId32"/>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9A0D47" w14:textId="77777777" w:rsidR="00DB4A00" w:rsidRDefault="00DB4A00">
      <w:r>
        <w:separator/>
      </w:r>
    </w:p>
  </w:endnote>
  <w:endnote w:type="continuationSeparator" w:id="0">
    <w:p w14:paraId="283C33E2" w14:textId="77777777" w:rsidR="00DB4A00" w:rsidRDefault="00DB4A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MS Serif">
    <w:altName w:val="Times New Roman"/>
    <w:panose1 w:val="00000000000000000000"/>
    <w:charset w:val="4D"/>
    <w:family w:val="roman"/>
    <w:notTrueType/>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Rounded MT Bold">
    <w:panose1 w:val="020F0704030504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82D39" w14:textId="77777777" w:rsidR="00DB4A00" w:rsidRDefault="00DB4A00" w:rsidP="00A976FC">
    <w:pPr>
      <w:pStyle w:val="Footer"/>
      <w:ind w:right="360"/>
      <w:jc w:val="right"/>
    </w:pPr>
    <w:r>
      <w:tab/>
    </w:r>
    <w: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7C1BB" w14:textId="77777777" w:rsidR="00DB4A00" w:rsidRDefault="00DB4A00" w:rsidP="00A976FC">
    <w:pPr>
      <w:pStyle w:val="Footer"/>
      <w:ind w:right="360"/>
      <w:jc w:val="right"/>
    </w:pPr>
    <w:r>
      <w:tab/>
    </w:r>
    <w:r>
      <w:tab/>
      <w:t>A-</w:t>
    </w: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60CB3F" w14:textId="77777777" w:rsidR="00DB4A00" w:rsidRDefault="00DB4A00" w:rsidP="00A976FC">
    <w:pPr>
      <w:pStyle w:val="Footer"/>
      <w:ind w:right="360"/>
      <w:jc w:val="right"/>
    </w:pPr>
    <w:r>
      <w:tab/>
    </w:r>
    <w:r>
      <w:tab/>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6AF9CD" w14:textId="77777777" w:rsidR="00DB4A00" w:rsidRDefault="00DB4A00" w:rsidP="00A976FC">
    <w:pPr>
      <w:pStyle w:val="Footer"/>
      <w:ind w:right="360"/>
      <w:jc w:val="right"/>
    </w:pPr>
    <w:r>
      <w:tab/>
    </w:r>
    <w:r>
      <w:tab/>
      <w:t>B-</w:t>
    </w:r>
    <w:r>
      <w:rPr>
        <w:rStyle w:val="PageNumber"/>
      </w:rPr>
      <w:fldChar w:fldCharType="begin"/>
    </w:r>
    <w:r>
      <w:rPr>
        <w:rStyle w:val="PageNumber"/>
      </w:rPr>
      <w:instrText xml:space="preserve"> PAGE </w:instrText>
    </w:r>
    <w:r>
      <w:rPr>
        <w:rStyle w:val="PageNumber"/>
      </w:rPr>
      <w:fldChar w:fldCharType="separate"/>
    </w:r>
    <w:r w:rsidR="00BE3FCF">
      <w:rPr>
        <w:rStyle w:val="PageNumber"/>
        <w:noProof/>
      </w:rPr>
      <w:t>17</w:t>
    </w:r>
    <w:r>
      <w:rPr>
        <w:rStyle w:val="PageNumber"/>
      </w:rP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3F4495" w14:textId="77777777" w:rsidR="00DB4A00" w:rsidRDefault="00DB4A00" w:rsidP="00A976FC">
    <w:pPr>
      <w:pStyle w:val="Footer"/>
      <w:ind w:right="360"/>
      <w:jc w:val="right"/>
    </w:pPr>
    <w:r>
      <w:tab/>
    </w:r>
    <w:r>
      <w:tab/>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FB0377" w14:textId="77777777" w:rsidR="00DB4A00" w:rsidRDefault="00DB4A00" w:rsidP="00A976FC">
    <w:pPr>
      <w:pStyle w:val="Footer"/>
      <w:ind w:right="360"/>
      <w:jc w:val="right"/>
    </w:pPr>
    <w:r>
      <w:tab/>
    </w:r>
    <w:r>
      <w:tab/>
      <w:t>C-</w:t>
    </w:r>
    <w:r>
      <w:rPr>
        <w:rStyle w:val="PageNumber"/>
      </w:rPr>
      <w:fldChar w:fldCharType="begin"/>
    </w:r>
    <w:r>
      <w:rPr>
        <w:rStyle w:val="PageNumber"/>
      </w:rPr>
      <w:instrText xml:space="preserve"> PAGE </w:instrText>
    </w:r>
    <w:r>
      <w:rPr>
        <w:rStyle w:val="PageNumber"/>
      </w:rPr>
      <w:fldChar w:fldCharType="separate"/>
    </w:r>
    <w:r w:rsidR="00B74B8A">
      <w:rPr>
        <w:rStyle w:val="PageNumber"/>
        <w:noProof/>
      </w:rPr>
      <w:t>8</w:t>
    </w:r>
    <w:r>
      <w:rPr>
        <w:rStyle w:val="PageNumber"/>
      </w:rPr>
      <w:fldChar w:fldCharType="end"/>
    </w: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890DA9" w14:textId="77777777" w:rsidR="00DB4A00" w:rsidRDefault="00DB4A00" w:rsidP="00A976FC">
    <w:pPr>
      <w:pStyle w:val="Footer"/>
      <w:ind w:right="360"/>
      <w:jc w:val="right"/>
    </w:pPr>
    <w:r>
      <w:tab/>
    </w:r>
    <w:r>
      <w:tab/>
    </w: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7D3A46" w14:textId="77777777" w:rsidR="00DB4A00" w:rsidRDefault="00DB4A00" w:rsidP="00A976FC">
    <w:pPr>
      <w:pStyle w:val="Footer"/>
      <w:ind w:right="360"/>
      <w:jc w:val="right"/>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4D08AA" w14:textId="77777777" w:rsidR="00DB4A00" w:rsidRDefault="00DB4A00">
      <w:r>
        <w:separator/>
      </w:r>
    </w:p>
  </w:footnote>
  <w:footnote w:type="continuationSeparator" w:id="0">
    <w:p w14:paraId="1D2EDB6E" w14:textId="77777777" w:rsidR="00DB4A00" w:rsidRDefault="00DB4A0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A3BEBC" w14:textId="77777777" w:rsidR="00DB4A00" w:rsidRPr="00A976FC" w:rsidRDefault="00DB4A00" w:rsidP="00CA5968">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965127" w14:textId="77777777" w:rsidR="00DB4A00" w:rsidRPr="006C5FC3" w:rsidRDefault="00DB4A00" w:rsidP="006C5FC3">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B13F3" w14:textId="77777777" w:rsidR="00DB4A00" w:rsidRPr="00CA5968" w:rsidRDefault="00DB4A00" w:rsidP="00CA5968">
    <w:pPr>
      <w:pStyle w:val="Header"/>
      <w:jc w:val="right"/>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F977CC" w14:textId="77777777" w:rsidR="00DB4A00" w:rsidRPr="003D23DB" w:rsidRDefault="00DB4A00" w:rsidP="003D23DB">
    <w:pPr>
      <w:pStyle w:val="Header"/>
      <w:jc w:val="right"/>
    </w:pPr>
    <w:r>
      <w:t>Brian C. O’Meara</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46B53" w14:textId="77777777" w:rsidR="00DB4A00" w:rsidRPr="008C38F2" w:rsidRDefault="00DB4A00" w:rsidP="00F5543C">
    <w:pPr>
      <w:pStyle w:val="Header"/>
      <w:jc w:val="right"/>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F3EEDD" w14:textId="77777777" w:rsidR="00DB4A00" w:rsidRPr="008C38F2" w:rsidRDefault="00DB4A00" w:rsidP="00F5543C">
    <w:pPr>
      <w:pStyle w:val="Header"/>
      <w:jc w:val="right"/>
    </w:pPr>
    <w:r>
      <w:t>Brian C. O’Meara</w:t>
    </w: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58713C" w14:textId="77777777" w:rsidR="00DB4A00" w:rsidRPr="00F5543C" w:rsidRDefault="00DB4A00" w:rsidP="00F5543C">
    <w:pPr>
      <w:pStyle w:val="Heade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6130CF" w14:textId="77777777" w:rsidR="00DB4A00" w:rsidRPr="007F5EEE" w:rsidRDefault="00DB4A00" w:rsidP="007F5E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singleLevel"/>
    <w:tmpl w:val="48321786"/>
    <w:lvl w:ilvl="0">
      <w:start w:val="1"/>
      <w:numFmt w:val="decimal"/>
      <w:pStyle w:val="1"/>
      <w:lvlText w:val="%1."/>
      <w:lvlJc w:val="left"/>
      <w:pPr>
        <w:tabs>
          <w:tab w:val="num" w:pos="720"/>
        </w:tabs>
        <w:ind w:left="0" w:firstLine="0"/>
      </w:pPr>
      <w:rPr>
        <w:rFonts w:ascii="Times New Roman" w:hAnsi="Times New Roman" w:cs="Times New Roman"/>
        <w:sz w:val="24"/>
        <w:szCs w:val="24"/>
      </w:rPr>
    </w:lvl>
  </w:abstractNum>
  <w:abstractNum w:abstractNumId="1">
    <w:nsid w:val="01136622"/>
    <w:multiLevelType w:val="hybridMultilevel"/>
    <w:tmpl w:val="EFA8830E"/>
    <w:lvl w:ilvl="0" w:tplc="2DE27E78">
      <w:start w:val="1"/>
      <w:numFmt w:val="lowerRoman"/>
      <w:lvlText w:val="%1."/>
      <w:lvlJc w:val="left"/>
      <w:pPr>
        <w:tabs>
          <w:tab w:val="num" w:pos="1440"/>
        </w:tabs>
        <w:ind w:left="1440" w:hanging="720"/>
      </w:pPr>
      <w:rPr>
        <w:rFonts w:ascii="Times New Roman" w:eastAsia="Times New Roman" w:hAnsi="Times New Roman" w:cs="Times New Roman"/>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nsid w:val="22252521"/>
    <w:multiLevelType w:val="hybridMultilevel"/>
    <w:tmpl w:val="19E4888C"/>
    <w:lvl w:ilvl="0" w:tplc="797C1B28">
      <w:start w:val="3"/>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3">
    <w:nsid w:val="65617934"/>
    <w:multiLevelType w:val="hybridMultilevel"/>
    <w:tmpl w:val="619E6246"/>
    <w:lvl w:ilvl="0" w:tplc="01D828F4">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4">
    <w:nsid w:val="79544C35"/>
    <w:multiLevelType w:val="hybridMultilevel"/>
    <w:tmpl w:val="C9D6B538"/>
    <w:lvl w:ilvl="0" w:tplc="5CAA5C2E">
      <w:start w:val="1"/>
      <w:numFmt w:val="lowerRoman"/>
      <w:lvlText w:val="%1."/>
      <w:lvlJc w:val="left"/>
      <w:pPr>
        <w:tabs>
          <w:tab w:val="num" w:pos="1440"/>
        </w:tabs>
        <w:ind w:left="1440" w:hanging="72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1"/>
  </w:num>
  <w:num w:numId="2">
    <w:abstractNumId w:val="4"/>
  </w:num>
  <w:num w:numId="3">
    <w:abstractNumId w:val="3"/>
  </w:num>
  <w:num w:numId="4">
    <w:abstractNumId w:val="2"/>
  </w:num>
  <w:num w:numId="5">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6">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7">
    <w:abstractNumId w:val="0"/>
    <w:lvlOverride w:ilvl="0">
      <w:lvl w:ilvl="0">
        <w:start w:val="1"/>
        <w:numFmt w:val="decimal"/>
        <w:pStyle w:val="1"/>
        <w:lvlText w:val="%1."/>
        <w:lvlJc w:val="left"/>
        <w:pPr>
          <w:ind w:left="0" w:firstLine="0"/>
        </w:pPr>
        <w:rPr>
          <w:rFonts w:ascii="Times New Roman" w:hAnsi="Times New Roman" w:cs="Times New Roman"/>
          <w:sz w:val="24"/>
          <w:szCs w:val="24"/>
        </w:rPr>
      </w:lvl>
    </w:lvlOverride>
  </w:num>
  <w:num w:numId="8">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 w:numId="9">
    <w:abstractNumId w:val="0"/>
    <w:lvlOverride w:ilvl="0">
      <w:startOverride w:val="1"/>
      <w:lvl w:ilvl="0">
        <w:start w:val="1"/>
        <w:numFmt w:val="decimal"/>
        <w:pStyle w:val="1"/>
        <w:lvlText w:val="%1."/>
        <w:lvlJc w:val="left"/>
        <w:pPr>
          <w:ind w:left="0" w:firstLine="0"/>
        </w:pPr>
        <w:rPr>
          <w:rFonts w:ascii="Times New Roman" w:hAnsi="Times New Roman" w:cs="Times New Roman"/>
          <w:sz w:val="24"/>
          <w:szCs w:val="24"/>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0fw9tzn52tt5e2dzm5edtsxv0se9dpzf9z&quot;&gt;OMeara6&lt;record-ids&gt;&lt;item&gt;15762&lt;/item&gt;&lt;item&gt;15763&lt;/item&gt;&lt;item&gt;15765&lt;/item&gt;&lt;item&gt;15766&lt;/item&gt;&lt;item&gt;15767&lt;/item&gt;&lt;item&gt;23275&lt;/item&gt;&lt;item&gt;23803&lt;/item&gt;&lt;item&gt;24664&lt;/item&gt;&lt;item&gt;24821&lt;/item&gt;&lt;item&gt;25760&lt;/item&gt;&lt;item&gt;25761&lt;/item&gt;&lt;item&gt;27011&lt;/item&gt;&lt;item&gt;27063&lt;/item&gt;&lt;item&gt;27080&lt;/item&gt;&lt;item&gt;27221&lt;/item&gt;&lt;item&gt;27751&lt;/item&gt;&lt;item&gt;27758&lt;/item&gt;&lt;item&gt;27761&lt;/item&gt;&lt;item&gt;27762&lt;/item&gt;&lt;item&gt;27780&lt;/item&gt;&lt;item&gt;28648&lt;/item&gt;&lt;item&gt;28653&lt;/item&gt;&lt;item&gt;28654&lt;/item&gt;&lt;item&gt;28659&lt;/item&gt;&lt;item&gt;28660&lt;/item&gt;&lt;/record-ids&gt;&lt;/item&gt;&lt;/Libraries&gt;"/>
  </w:docVars>
  <w:rsids>
    <w:rsidRoot w:val="00FD60C7"/>
    <w:rsid w:val="00000378"/>
    <w:rsid w:val="000015CF"/>
    <w:rsid w:val="000060E8"/>
    <w:rsid w:val="00006758"/>
    <w:rsid w:val="00007BD8"/>
    <w:rsid w:val="0001289E"/>
    <w:rsid w:val="000140E0"/>
    <w:rsid w:val="000157EA"/>
    <w:rsid w:val="000171BF"/>
    <w:rsid w:val="00021A34"/>
    <w:rsid w:val="00030038"/>
    <w:rsid w:val="00030CDE"/>
    <w:rsid w:val="00031FFC"/>
    <w:rsid w:val="00032296"/>
    <w:rsid w:val="00036966"/>
    <w:rsid w:val="00042514"/>
    <w:rsid w:val="0005218C"/>
    <w:rsid w:val="000569BB"/>
    <w:rsid w:val="00060223"/>
    <w:rsid w:val="00062117"/>
    <w:rsid w:val="00066386"/>
    <w:rsid w:val="00072B5F"/>
    <w:rsid w:val="00073723"/>
    <w:rsid w:val="0009294E"/>
    <w:rsid w:val="000B4B20"/>
    <w:rsid w:val="000B5D5D"/>
    <w:rsid w:val="000B5EFD"/>
    <w:rsid w:val="000C5910"/>
    <w:rsid w:val="000C5DA1"/>
    <w:rsid w:val="000D1804"/>
    <w:rsid w:val="000D413A"/>
    <w:rsid w:val="000F0F38"/>
    <w:rsid w:val="00135168"/>
    <w:rsid w:val="0014272A"/>
    <w:rsid w:val="0014400D"/>
    <w:rsid w:val="00151E7B"/>
    <w:rsid w:val="00152B51"/>
    <w:rsid w:val="00167CEA"/>
    <w:rsid w:val="0017029B"/>
    <w:rsid w:val="00170E2A"/>
    <w:rsid w:val="00181BAA"/>
    <w:rsid w:val="00194A8D"/>
    <w:rsid w:val="001957B9"/>
    <w:rsid w:val="00197EC4"/>
    <w:rsid w:val="001A0684"/>
    <w:rsid w:val="001A646A"/>
    <w:rsid w:val="001A687A"/>
    <w:rsid w:val="001B176E"/>
    <w:rsid w:val="001B260E"/>
    <w:rsid w:val="001B5799"/>
    <w:rsid w:val="001B6FCA"/>
    <w:rsid w:val="001C34EA"/>
    <w:rsid w:val="001E1961"/>
    <w:rsid w:val="001E247F"/>
    <w:rsid w:val="001F3D3B"/>
    <w:rsid w:val="001F6DE4"/>
    <w:rsid w:val="00202DEB"/>
    <w:rsid w:val="00205781"/>
    <w:rsid w:val="0021050F"/>
    <w:rsid w:val="00220273"/>
    <w:rsid w:val="00220D5B"/>
    <w:rsid w:val="002357B1"/>
    <w:rsid w:val="00251142"/>
    <w:rsid w:val="002527F2"/>
    <w:rsid w:val="0026048C"/>
    <w:rsid w:val="00260DFE"/>
    <w:rsid w:val="00263903"/>
    <w:rsid w:val="002651D0"/>
    <w:rsid w:val="002720E4"/>
    <w:rsid w:val="002722D4"/>
    <w:rsid w:val="00273618"/>
    <w:rsid w:val="002748F4"/>
    <w:rsid w:val="00281804"/>
    <w:rsid w:val="00283F97"/>
    <w:rsid w:val="00284BCE"/>
    <w:rsid w:val="00290925"/>
    <w:rsid w:val="002915BB"/>
    <w:rsid w:val="002A28F0"/>
    <w:rsid w:val="002A5BC8"/>
    <w:rsid w:val="002A6B5D"/>
    <w:rsid w:val="002B1953"/>
    <w:rsid w:val="002B3A6A"/>
    <w:rsid w:val="002B3A90"/>
    <w:rsid w:val="002C0254"/>
    <w:rsid w:val="002C4216"/>
    <w:rsid w:val="002C42E9"/>
    <w:rsid w:val="002C5748"/>
    <w:rsid w:val="002C6802"/>
    <w:rsid w:val="002D3193"/>
    <w:rsid w:val="002D5167"/>
    <w:rsid w:val="002D5C79"/>
    <w:rsid w:val="002D6834"/>
    <w:rsid w:val="002E1359"/>
    <w:rsid w:val="002E464D"/>
    <w:rsid w:val="002F0729"/>
    <w:rsid w:val="002F302E"/>
    <w:rsid w:val="002F435C"/>
    <w:rsid w:val="002F7350"/>
    <w:rsid w:val="00300892"/>
    <w:rsid w:val="00301E7C"/>
    <w:rsid w:val="00303696"/>
    <w:rsid w:val="00303C8C"/>
    <w:rsid w:val="00313B9F"/>
    <w:rsid w:val="00315BF8"/>
    <w:rsid w:val="00321AB8"/>
    <w:rsid w:val="00323CAC"/>
    <w:rsid w:val="00324849"/>
    <w:rsid w:val="003275F2"/>
    <w:rsid w:val="00333453"/>
    <w:rsid w:val="003345BF"/>
    <w:rsid w:val="003433F7"/>
    <w:rsid w:val="00361069"/>
    <w:rsid w:val="003626DE"/>
    <w:rsid w:val="00363079"/>
    <w:rsid w:val="00365606"/>
    <w:rsid w:val="0036663E"/>
    <w:rsid w:val="00366B0C"/>
    <w:rsid w:val="00370836"/>
    <w:rsid w:val="003714EC"/>
    <w:rsid w:val="00371E3D"/>
    <w:rsid w:val="003842F7"/>
    <w:rsid w:val="00386AFD"/>
    <w:rsid w:val="003877D4"/>
    <w:rsid w:val="00390DC8"/>
    <w:rsid w:val="00393B92"/>
    <w:rsid w:val="003A1DA8"/>
    <w:rsid w:val="003B11E8"/>
    <w:rsid w:val="003B74F5"/>
    <w:rsid w:val="003B7B9C"/>
    <w:rsid w:val="003C05F7"/>
    <w:rsid w:val="003C2D42"/>
    <w:rsid w:val="003C634A"/>
    <w:rsid w:val="003C7740"/>
    <w:rsid w:val="003D0F7C"/>
    <w:rsid w:val="003D1C76"/>
    <w:rsid w:val="003D23DB"/>
    <w:rsid w:val="003D2F7F"/>
    <w:rsid w:val="003E4219"/>
    <w:rsid w:val="003F0186"/>
    <w:rsid w:val="003F1913"/>
    <w:rsid w:val="003F6A58"/>
    <w:rsid w:val="004041B6"/>
    <w:rsid w:val="0040796D"/>
    <w:rsid w:val="004117E1"/>
    <w:rsid w:val="00412502"/>
    <w:rsid w:val="00414BAC"/>
    <w:rsid w:val="0041786C"/>
    <w:rsid w:val="00422D14"/>
    <w:rsid w:val="004319D2"/>
    <w:rsid w:val="00431E15"/>
    <w:rsid w:val="00437F87"/>
    <w:rsid w:val="0044605A"/>
    <w:rsid w:val="00447825"/>
    <w:rsid w:val="00456A54"/>
    <w:rsid w:val="0046609F"/>
    <w:rsid w:val="00466133"/>
    <w:rsid w:val="00467E49"/>
    <w:rsid w:val="0047104E"/>
    <w:rsid w:val="00472D63"/>
    <w:rsid w:val="004754A9"/>
    <w:rsid w:val="0048219A"/>
    <w:rsid w:val="00485D9D"/>
    <w:rsid w:val="00487783"/>
    <w:rsid w:val="00491343"/>
    <w:rsid w:val="0049450D"/>
    <w:rsid w:val="004A006A"/>
    <w:rsid w:val="004A19DC"/>
    <w:rsid w:val="004A1FA2"/>
    <w:rsid w:val="004A5D87"/>
    <w:rsid w:val="004B2B33"/>
    <w:rsid w:val="004B5AAC"/>
    <w:rsid w:val="004C3B1A"/>
    <w:rsid w:val="004D0E27"/>
    <w:rsid w:val="004D21E0"/>
    <w:rsid w:val="004E61AE"/>
    <w:rsid w:val="004E6BDB"/>
    <w:rsid w:val="004E7E29"/>
    <w:rsid w:val="004F12C2"/>
    <w:rsid w:val="004F579F"/>
    <w:rsid w:val="004F5F4E"/>
    <w:rsid w:val="004F65F1"/>
    <w:rsid w:val="00504F02"/>
    <w:rsid w:val="00504FA2"/>
    <w:rsid w:val="00510CFA"/>
    <w:rsid w:val="00515F0E"/>
    <w:rsid w:val="005167E6"/>
    <w:rsid w:val="005211CF"/>
    <w:rsid w:val="0052306A"/>
    <w:rsid w:val="0052677F"/>
    <w:rsid w:val="0053085A"/>
    <w:rsid w:val="00533464"/>
    <w:rsid w:val="00537E13"/>
    <w:rsid w:val="005402C7"/>
    <w:rsid w:val="00540A2C"/>
    <w:rsid w:val="00541A55"/>
    <w:rsid w:val="00546DA0"/>
    <w:rsid w:val="00550E45"/>
    <w:rsid w:val="00550FFE"/>
    <w:rsid w:val="00554D32"/>
    <w:rsid w:val="0055543E"/>
    <w:rsid w:val="005567AC"/>
    <w:rsid w:val="00556B51"/>
    <w:rsid w:val="00565728"/>
    <w:rsid w:val="00572458"/>
    <w:rsid w:val="0058205C"/>
    <w:rsid w:val="005828B8"/>
    <w:rsid w:val="005869E2"/>
    <w:rsid w:val="005877D6"/>
    <w:rsid w:val="005A07C4"/>
    <w:rsid w:val="005A1049"/>
    <w:rsid w:val="005A39B8"/>
    <w:rsid w:val="005A70A6"/>
    <w:rsid w:val="005B4D12"/>
    <w:rsid w:val="005C563E"/>
    <w:rsid w:val="005C73DA"/>
    <w:rsid w:val="005D0120"/>
    <w:rsid w:val="005D5F99"/>
    <w:rsid w:val="005D660C"/>
    <w:rsid w:val="005E1046"/>
    <w:rsid w:val="005E1BF3"/>
    <w:rsid w:val="005E2D18"/>
    <w:rsid w:val="005E5CF0"/>
    <w:rsid w:val="005F0464"/>
    <w:rsid w:val="005F1CD9"/>
    <w:rsid w:val="005F33E8"/>
    <w:rsid w:val="005F6B28"/>
    <w:rsid w:val="005F7420"/>
    <w:rsid w:val="00600167"/>
    <w:rsid w:val="00600DAC"/>
    <w:rsid w:val="00602633"/>
    <w:rsid w:val="00603EED"/>
    <w:rsid w:val="00605D07"/>
    <w:rsid w:val="006071C2"/>
    <w:rsid w:val="00611E29"/>
    <w:rsid w:val="00612166"/>
    <w:rsid w:val="00624780"/>
    <w:rsid w:val="00624DB5"/>
    <w:rsid w:val="00625E9F"/>
    <w:rsid w:val="00631C4C"/>
    <w:rsid w:val="00631C96"/>
    <w:rsid w:val="0063379D"/>
    <w:rsid w:val="00634CBB"/>
    <w:rsid w:val="00635875"/>
    <w:rsid w:val="00635ACF"/>
    <w:rsid w:val="006410B7"/>
    <w:rsid w:val="00647161"/>
    <w:rsid w:val="0066033D"/>
    <w:rsid w:val="00664C56"/>
    <w:rsid w:val="00665115"/>
    <w:rsid w:val="00665DA6"/>
    <w:rsid w:val="00672FB8"/>
    <w:rsid w:val="00683554"/>
    <w:rsid w:val="00690A93"/>
    <w:rsid w:val="0069341B"/>
    <w:rsid w:val="006967F8"/>
    <w:rsid w:val="00697B6A"/>
    <w:rsid w:val="006A2E79"/>
    <w:rsid w:val="006A4DE2"/>
    <w:rsid w:val="006B2ED2"/>
    <w:rsid w:val="006C096A"/>
    <w:rsid w:val="006C5FC3"/>
    <w:rsid w:val="006D0034"/>
    <w:rsid w:val="006D163D"/>
    <w:rsid w:val="006D29CF"/>
    <w:rsid w:val="006D3D36"/>
    <w:rsid w:val="006D5B0C"/>
    <w:rsid w:val="006E3E13"/>
    <w:rsid w:val="006E4912"/>
    <w:rsid w:val="006E51E3"/>
    <w:rsid w:val="006E66F5"/>
    <w:rsid w:val="006E79F2"/>
    <w:rsid w:val="006F2185"/>
    <w:rsid w:val="006F5E6D"/>
    <w:rsid w:val="006F75E3"/>
    <w:rsid w:val="0071002B"/>
    <w:rsid w:val="0071657E"/>
    <w:rsid w:val="0071758B"/>
    <w:rsid w:val="00720988"/>
    <w:rsid w:val="007219EE"/>
    <w:rsid w:val="007235C5"/>
    <w:rsid w:val="00725E12"/>
    <w:rsid w:val="00725E97"/>
    <w:rsid w:val="00727AE6"/>
    <w:rsid w:val="007378E3"/>
    <w:rsid w:val="00743B33"/>
    <w:rsid w:val="00745957"/>
    <w:rsid w:val="0075103A"/>
    <w:rsid w:val="00770235"/>
    <w:rsid w:val="00770A8A"/>
    <w:rsid w:val="00777761"/>
    <w:rsid w:val="00780865"/>
    <w:rsid w:val="00791600"/>
    <w:rsid w:val="00792DFA"/>
    <w:rsid w:val="0079698C"/>
    <w:rsid w:val="007B1A02"/>
    <w:rsid w:val="007B2321"/>
    <w:rsid w:val="007B2BF6"/>
    <w:rsid w:val="007D0DC8"/>
    <w:rsid w:val="007D5551"/>
    <w:rsid w:val="007F1823"/>
    <w:rsid w:val="007F3339"/>
    <w:rsid w:val="007F47EA"/>
    <w:rsid w:val="007F5EEE"/>
    <w:rsid w:val="007F681A"/>
    <w:rsid w:val="00804F26"/>
    <w:rsid w:val="00811874"/>
    <w:rsid w:val="00816263"/>
    <w:rsid w:val="008176E8"/>
    <w:rsid w:val="008219C0"/>
    <w:rsid w:val="00823250"/>
    <w:rsid w:val="00825B67"/>
    <w:rsid w:val="008272CE"/>
    <w:rsid w:val="008276A3"/>
    <w:rsid w:val="0083202F"/>
    <w:rsid w:val="00834D1A"/>
    <w:rsid w:val="00835882"/>
    <w:rsid w:val="008418CC"/>
    <w:rsid w:val="00842BE7"/>
    <w:rsid w:val="00846D12"/>
    <w:rsid w:val="00851CF6"/>
    <w:rsid w:val="0085300B"/>
    <w:rsid w:val="00854FFB"/>
    <w:rsid w:val="008601DE"/>
    <w:rsid w:val="00870271"/>
    <w:rsid w:val="00872079"/>
    <w:rsid w:val="00883286"/>
    <w:rsid w:val="00893FCB"/>
    <w:rsid w:val="008965CB"/>
    <w:rsid w:val="008A5148"/>
    <w:rsid w:val="008A722F"/>
    <w:rsid w:val="008A7792"/>
    <w:rsid w:val="008B1FE3"/>
    <w:rsid w:val="008C38F2"/>
    <w:rsid w:val="008D14B6"/>
    <w:rsid w:val="008D5E0C"/>
    <w:rsid w:val="008D7270"/>
    <w:rsid w:val="008E0450"/>
    <w:rsid w:val="008E10D5"/>
    <w:rsid w:val="008E1EC7"/>
    <w:rsid w:val="008E35D5"/>
    <w:rsid w:val="008E4D64"/>
    <w:rsid w:val="008F0790"/>
    <w:rsid w:val="008F5595"/>
    <w:rsid w:val="00902C91"/>
    <w:rsid w:val="00903132"/>
    <w:rsid w:val="00905622"/>
    <w:rsid w:val="00912492"/>
    <w:rsid w:val="009201F0"/>
    <w:rsid w:val="00923793"/>
    <w:rsid w:val="00927492"/>
    <w:rsid w:val="0093614D"/>
    <w:rsid w:val="00945AD7"/>
    <w:rsid w:val="00946874"/>
    <w:rsid w:val="009516BA"/>
    <w:rsid w:val="009535DD"/>
    <w:rsid w:val="009542E2"/>
    <w:rsid w:val="00955F63"/>
    <w:rsid w:val="00956345"/>
    <w:rsid w:val="00956F55"/>
    <w:rsid w:val="00957F9B"/>
    <w:rsid w:val="009603C0"/>
    <w:rsid w:val="009656C2"/>
    <w:rsid w:val="009677CE"/>
    <w:rsid w:val="009757EC"/>
    <w:rsid w:val="00981DC4"/>
    <w:rsid w:val="00986DAD"/>
    <w:rsid w:val="00991139"/>
    <w:rsid w:val="009914BC"/>
    <w:rsid w:val="00994D96"/>
    <w:rsid w:val="00995506"/>
    <w:rsid w:val="009A5012"/>
    <w:rsid w:val="009A5A93"/>
    <w:rsid w:val="009B3010"/>
    <w:rsid w:val="009B556C"/>
    <w:rsid w:val="009B7540"/>
    <w:rsid w:val="009B7821"/>
    <w:rsid w:val="009C3C3D"/>
    <w:rsid w:val="009D120E"/>
    <w:rsid w:val="009D4261"/>
    <w:rsid w:val="009D42CF"/>
    <w:rsid w:val="009D4623"/>
    <w:rsid w:val="009D5245"/>
    <w:rsid w:val="009D535C"/>
    <w:rsid w:val="009D56B5"/>
    <w:rsid w:val="009E0419"/>
    <w:rsid w:val="009E24B8"/>
    <w:rsid w:val="009E707C"/>
    <w:rsid w:val="009F2393"/>
    <w:rsid w:val="009F45FA"/>
    <w:rsid w:val="009F4EA0"/>
    <w:rsid w:val="00A01445"/>
    <w:rsid w:val="00A042C7"/>
    <w:rsid w:val="00A1061C"/>
    <w:rsid w:val="00A10F2C"/>
    <w:rsid w:val="00A11404"/>
    <w:rsid w:val="00A12875"/>
    <w:rsid w:val="00A12BF5"/>
    <w:rsid w:val="00A13AE5"/>
    <w:rsid w:val="00A17082"/>
    <w:rsid w:val="00A179C8"/>
    <w:rsid w:val="00A24AC3"/>
    <w:rsid w:val="00A3117C"/>
    <w:rsid w:val="00A32F86"/>
    <w:rsid w:val="00A54985"/>
    <w:rsid w:val="00A62EF1"/>
    <w:rsid w:val="00A80491"/>
    <w:rsid w:val="00A80906"/>
    <w:rsid w:val="00A909F8"/>
    <w:rsid w:val="00A91115"/>
    <w:rsid w:val="00A97421"/>
    <w:rsid w:val="00A976FC"/>
    <w:rsid w:val="00AA0D79"/>
    <w:rsid w:val="00AA16E2"/>
    <w:rsid w:val="00AB23B0"/>
    <w:rsid w:val="00AC1DA2"/>
    <w:rsid w:val="00AC2209"/>
    <w:rsid w:val="00AC264A"/>
    <w:rsid w:val="00AC303E"/>
    <w:rsid w:val="00AC574B"/>
    <w:rsid w:val="00AC5D1F"/>
    <w:rsid w:val="00AD03B3"/>
    <w:rsid w:val="00AD0CFB"/>
    <w:rsid w:val="00AD370B"/>
    <w:rsid w:val="00AD5546"/>
    <w:rsid w:val="00AD65B7"/>
    <w:rsid w:val="00AD70FD"/>
    <w:rsid w:val="00AD7379"/>
    <w:rsid w:val="00AE57DF"/>
    <w:rsid w:val="00B07A17"/>
    <w:rsid w:val="00B1165B"/>
    <w:rsid w:val="00B1308F"/>
    <w:rsid w:val="00B132D0"/>
    <w:rsid w:val="00B13AB0"/>
    <w:rsid w:val="00B14676"/>
    <w:rsid w:val="00B15D71"/>
    <w:rsid w:val="00B1761E"/>
    <w:rsid w:val="00B34BE8"/>
    <w:rsid w:val="00B34D7A"/>
    <w:rsid w:val="00B35F3A"/>
    <w:rsid w:val="00B50A9D"/>
    <w:rsid w:val="00B5123E"/>
    <w:rsid w:val="00B552B1"/>
    <w:rsid w:val="00B568AC"/>
    <w:rsid w:val="00B647A4"/>
    <w:rsid w:val="00B651E3"/>
    <w:rsid w:val="00B66762"/>
    <w:rsid w:val="00B7289F"/>
    <w:rsid w:val="00B747DB"/>
    <w:rsid w:val="00B74B8A"/>
    <w:rsid w:val="00B74E5E"/>
    <w:rsid w:val="00B761D5"/>
    <w:rsid w:val="00B84C6F"/>
    <w:rsid w:val="00B90F17"/>
    <w:rsid w:val="00B92A5B"/>
    <w:rsid w:val="00B95296"/>
    <w:rsid w:val="00BA007F"/>
    <w:rsid w:val="00BA123D"/>
    <w:rsid w:val="00BA13C0"/>
    <w:rsid w:val="00BA70AB"/>
    <w:rsid w:val="00BA7DA2"/>
    <w:rsid w:val="00BB0C1C"/>
    <w:rsid w:val="00BB242B"/>
    <w:rsid w:val="00BB416E"/>
    <w:rsid w:val="00BB6490"/>
    <w:rsid w:val="00BB6B73"/>
    <w:rsid w:val="00BC15AA"/>
    <w:rsid w:val="00BC4D4E"/>
    <w:rsid w:val="00BD35C7"/>
    <w:rsid w:val="00BE1627"/>
    <w:rsid w:val="00BE17C1"/>
    <w:rsid w:val="00BE3FCF"/>
    <w:rsid w:val="00BE717C"/>
    <w:rsid w:val="00C10735"/>
    <w:rsid w:val="00C152FF"/>
    <w:rsid w:val="00C1767E"/>
    <w:rsid w:val="00C21777"/>
    <w:rsid w:val="00C30160"/>
    <w:rsid w:val="00C3628D"/>
    <w:rsid w:val="00C43FCC"/>
    <w:rsid w:val="00C50E7A"/>
    <w:rsid w:val="00C51E5D"/>
    <w:rsid w:val="00C52F77"/>
    <w:rsid w:val="00C565E7"/>
    <w:rsid w:val="00C60081"/>
    <w:rsid w:val="00C618EA"/>
    <w:rsid w:val="00C74702"/>
    <w:rsid w:val="00C75C2C"/>
    <w:rsid w:val="00C80FD5"/>
    <w:rsid w:val="00C82ECD"/>
    <w:rsid w:val="00C91FC7"/>
    <w:rsid w:val="00C93651"/>
    <w:rsid w:val="00CA0536"/>
    <w:rsid w:val="00CA1DC5"/>
    <w:rsid w:val="00CA2AF0"/>
    <w:rsid w:val="00CA5968"/>
    <w:rsid w:val="00CB1D61"/>
    <w:rsid w:val="00CC49EF"/>
    <w:rsid w:val="00CC7BB7"/>
    <w:rsid w:val="00CE3BB7"/>
    <w:rsid w:val="00CE77EF"/>
    <w:rsid w:val="00D01B8F"/>
    <w:rsid w:val="00D04C87"/>
    <w:rsid w:val="00D05E27"/>
    <w:rsid w:val="00D10979"/>
    <w:rsid w:val="00D1591E"/>
    <w:rsid w:val="00D15E1F"/>
    <w:rsid w:val="00D1755D"/>
    <w:rsid w:val="00D25BBF"/>
    <w:rsid w:val="00D32475"/>
    <w:rsid w:val="00D35A51"/>
    <w:rsid w:val="00D408CF"/>
    <w:rsid w:val="00D53DF5"/>
    <w:rsid w:val="00D5497A"/>
    <w:rsid w:val="00D60ACC"/>
    <w:rsid w:val="00D635E5"/>
    <w:rsid w:val="00D6795D"/>
    <w:rsid w:val="00D72934"/>
    <w:rsid w:val="00D74035"/>
    <w:rsid w:val="00D74470"/>
    <w:rsid w:val="00D75EE2"/>
    <w:rsid w:val="00D82BC3"/>
    <w:rsid w:val="00D83672"/>
    <w:rsid w:val="00D8423F"/>
    <w:rsid w:val="00D84B63"/>
    <w:rsid w:val="00D94932"/>
    <w:rsid w:val="00D9554F"/>
    <w:rsid w:val="00DA0A5A"/>
    <w:rsid w:val="00DA45E3"/>
    <w:rsid w:val="00DA4F2E"/>
    <w:rsid w:val="00DA5869"/>
    <w:rsid w:val="00DB13BE"/>
    <w:rsid w:val="00DB4A00"/>
    <w:rsid w:val="00DC2A8B"/>
    <w:rsid w:val="00DC41F8"/>
    <w:rsid w:val="00DC7C0D"/>
    <w:rsid w:val="00DF0B1A"/>
    <w:rsid w:val="00DF13E7"/>
    <w:rsid w:val="00DF47C3"/>
    <w:rsid w:val="00E061A0"/>
    <w:rsid w:val="00E15760"/>
    <w:rsid w:val="00E15AF9"/>
    <w:rsid w:val="00E23E59"/>
    <w:rsid w:val="00E27727"/>
    <w:rsid w:val="00E3075F"/>
    <w:rsid w:val="00E3663A"/>
    <w:rsid w:val="00E41784"/>
    <w:rsid w:val="00E43C50"/>
    <w:rsid w:val="00E46E2F"/>
    <w:rsid w:val="00E50A39"/>
    <w:rsid w:val="00E61FFC"/>
    <w:rsid w:val="00E6695A"/>
    <w:rsid w:val="00E67421"/>
    <w:rsid w:val="00E70BDC"/>
    <w:rsid w:val="00E73EC3"/>
    <w:rsid w:val="00E85360"/>
    <w:rsid w:val="00E86A20"/>
    <w:rsid w:val="00E906A4"/>
    <w:rsid w:val="00E9521C"/>
    <w:rsid w:val="00E97A44"/>
    <w:rsid w:val="00EA0B2F"/>
    <w:rsid w:val="00EA7E59"/>
    <w:rsid w:val="00EC2373"/>
    <w:rsid w:val="00EC5277"/>
    <w:rsid w:val="00EC76F1"/>
    <w:rsid w:val="00ED4C7E"/>
    <w:rsid w:val="00ED577F"/>
    <w:rsid w:val="00EF3357"/>
    <w:rsid w:val="00F0076A"/>
    <w:rsid w:val="00F04A7A"/>
    <w:rsid w:val="00F04CD3"/>
    <w:rsid w:val="00F06A25"/>
    <w:rsid w:val="00F11249"/>
    <w:rsid w:val="00F15498"/>
    <w:rsid w:val="00F1755C"/>
    <w:rsid w:val="00F1785E"/>
    <w:rsid w:val="00F201C3"/>
    <w:rsid w:val="00F203E0"/>
    <w:rsid w:val="00F25DC9"/>
    <w:rsid w:val="00F33B17"/>
    <w:rsid w:val="00F33D70"/>
    <w:rsid w:val="00F341CF"/>
    <w:rsid w:val="00F35730"/>
    <w:rsid w:val="00F50F7F"/>
    <w:rsid w:val="00F5543C"/>
    <w:rsid w:val="00F62FAB"/>
    <w:rsid w:val="00F6497C"/>
    <w:rsid w:val="00F65B54"/>
    <w:rsid w:val="00F65D16"/>
    <w:rsid w:val="00F70F2A"/>
    <w:rsid w:val="00F76DA1"/>
    <w:rsid w:val="00F8725C"/>
    <w:rsid w:val="00F87B48"/>
    <w:rsid w:val="00F91F72"/>
    <w:rsid w:val="00F91FA0"/>
    <w:rsid w:val="00F93866"/>
    <w:rsid w:val="00F949B5"/>
    <w:rsid w:val="00F97DEC"/>
    <w:rsid w:val="00FA39F7"/>
    <w:rsid w:val="00FA7895"/>
    <w:rsid w:val="00FA7DF6"/>
    <w:rsid w:val="00FB0961"/>
    <w:rsid w:val="00FB2346"/>
    <w:rsid w:val="00FB2C8C"/>
    <w:rsid w:val="00FB331D"/>
    <w:rsid w:val="00FB37F6"/>
    <w:rsid w:val="00FB5666"/>
    <w:rsid w:val="00FC09E4"/>
    <w:rsid w:val="00FC246A"/>
    <w:rsid w:val="00FC24F4"/>
    <w:rsid w:val="00FC48D6"/>
    <w:rsid w:val="00FD54EB"/>
    <w:rsid w:val="00FD5764"/>
    <w:rsid w:val="00FD60C7"/>
    <w:rsid w:val="00FD735A"/>
    <w:rsid w:val="00FE1B72"/>
    <w:rsid w:val="00FF2E2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48E169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AE57DF"/>
    <w:rPr>
      <w:sz w:val="24"/>
      <w:szCs w:val="24"/>
    </w:rPr>
  </w:style>
  <w:style w:type="paragraph" w:styleId="Heading1">
    <w:name w:val="heading 1"/>
    <w:basedOn w:val="Normal"/>
    <w:next w:val="Normal"/>
    <w:qFormat/>
    <w:rsid w:val="00C10735"/>
    <w:pPr>
      <w:keepNext/>
      <w:autoSpaceDE w:val="0"/>
      <w:autoSpaceDN w:val="0"/>
      <w:spacing w:line="360" w:lineRule="auto"/>
      <w:ind w:left="720" w:hanging="720"/>
      <w:jc w:val="center"/>
      <w:outlineLvl w:val="0"/>
    </w:pPr>
    <w:rPr>
      <w:rFonts w:ascii="MS Serif" w:hAnsi="MS Serif"/>
      <w:b/>
      <w:szCs w:val="20"/>
    </w:rPr>
  </w:style>
  <w:style w:type="paragraph" w:styleId="Heading4">
    <w:name w:val="heading 4"/>
    <w:basedOn w:val="Normal"/>
    <w:next w:val="Normal"/>
    <w:qFormat/>
    <w:rsid w:val="003C7740"/>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rsid w:val="00FD60C7"/>
    <w:pPr>
      <w:autoSpaceDE w:val="0"/>
      <w:autoSpaceDN w:val="0"/>
      <w:spacing w:line="360" w:lineRule="auto"/>
      <w:ind w:left="720" w:hanging="720"/>
    </w:pPr>
    <w:rPr>
      <w:rFonts w:ascii="MS Serif" w:hAnsi="MS Serif"/>
      <w:szCs w:val="20"/>
    </w:rPr>
  </w:style>
  <w:style w:type="paragraph" w:styleId="Title">
    <w:name w:val="Title"/>
    <w:basedOn w:val="Normal"/>
    <w:qFormat/>
    <w:rsid w:val="00437F87"/>
    <w:pPr>
      <w:autoSpaceDE w:val="0"/>
      <w:autoSpaceDN w:val="0"/>
      <w:jc w:val="center"/>
    </w:pPr>
    <w:rPr>
      <w:rFonts w:ascii="MS Serif" w:hAnsi="MS Serif"/>
      <w:b/>
      <w:szCs w:val="20"/>
    </w:rPr>
  </w:style>
  <w:style w:type="character" w:styleId="Hyperlink">
    <w:name w:val="Hyperlink"/>
    <w:rsid w:val="00AC2209"/>
    <w:rPr>
      <w:color w:val="0000FF"/>
      <w:u w:val="single"/>
    </w:rPr>
  </w:style>
  <w:style w:type="paragraph" w:customStyle="1" w:styleId="content">
    <w:name w:val="content"/>
    <w:basedOn w:val="Normal"/>
    <w:rsid w:val="00AC2209"/>
    <w:pPr>
      <w:spacing w:before="100" w:beforeAutospacing="1" w:after="100" w:afterAutospacing="1"/>
    </w:pPr>
    <w:rPr>
      <w:rFonts w:ascii="Verdana" w:hAnsi="Verdana"/>
      <w:color w:val="666666"/>
      <w:sz w:val="21"/>
      <w:szCs w:val="21"/>
    </w:rPr>
  </w:style>
  <w:style w:type="character" w:customStyle="1" w:styleId="paragraphalign1">
    <w:name w:val="paragraphalign1"/>
    <w:rsid w:val="00AC2209"/>
    <w:rPr>
      <w:rFonts w:ascii="Verdana" w:hAnsi="Verdana" w:hint="default"/>
      <w:b w:val="0"/>
      <w:bCs w:val="0"/>
      <w:i w:val="0"/>
      <w:iCs w:val="0"/>
      <w:color w:val="666666"/>
      <w:sz w:val="21"/>
      <w:szCs w:val="21"/>
    </w:rPr>
  </w:style>
  <w:style w:type="character" w:customStyle="1" w:styleId="apple-style-span">
    <w:name w:val="apple-style-span"/>
    <w:basedOn w:val="DefaultParagraphFont"/>
    <w:rsid w:val="00281804"/>
  </w:style>
  <w:style w:type="table" w:styleId="TableClassic1">
    <w:name w:val="Table Classic 1"/>
    <w:basedOn w:val="TableNormal"/>
    <w:rsid w:val="000569BB"/>
    <w:tblPr>
      <w:tblInd w:w="0" w:type="dxa"/>
      <w:tblBorders>
        <w:top w:val="single" w:sz="12" w:space="0" w:color="000000"/>
        <w:bottom w:val="single" w:sz="12" w:space="0" w:color="000000"/>
        <w:insideH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lastCol">
      <w:tblPr/>
      <w:tcPr>
        <w:tcBorders>
          <w:top w:val="nil"/>
          <w:left w:val="nil"/>
          <w:bottom w:val="nil"/>
          <w:right w:val="nil"/>
          <w:insideH w:val="nil"/>
          <w:insideV w:val="nil"/>
          <w:tl2br w:val="nil"/>
          <w:tr2bl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safetag">
    <w:name w:val="safetag"/>
    <w:basedOn w:val="DefaultParagraphFont"/>
    <w:rsid w:val="003C7740"/>
  </w:style>
  <w:style w:type="paragraph" w:styleId="Header">
    <w:name w:val="header"/>
    <w:basedOn w:val="Normal"/>
    <w:rsid w:val="00727AE6"/>
    <w:pPr>
      <w:tabs>
        <w:tab w:val="center" w:pos="4320"/>
        <w:tab w:val="right" w:pos="8640"/>
      </w:tabs>
    </w:pPr>
  </w:style>
  <w:style w:type="paragraph" w:styleId="Footer">
    <w:name w:val="footer"/>
    <w:basedOn w:val="Normal"/>
    <w:rsid w:val="00727AE6"/>
    <w:pPr>
      <w:tabs>
        <w:tab w:val="center" w:pos="4320"/>
        <w:tab w:val="right" w:pos="8640"/>
      </w:tabs>
    </w:pPr>
  </w:style>
  <w:style w:type="character" w:styleId="PageNumber">
    <w:name w:val="page number"/>
    <w:basedOn w:val="DefaultParagraphFont"/>
    <w:rsid w:val="008E0450"/>
  </w:style>
  <w:style w:type="character" w:customStyle="1" w:styleId="text1">
    <w:name w:val="text1"/>
    <w:rsid w:val="00EA0B2F"/>
    <w:rPr>
      <w:rFonts w:ascii="Arial" w:hAnsi="Arial" w:cs="Arial" w:hint="default"/>
      <w:sz w:val="8"/>
      <w:szCs w:val="8"/>
    </w:rPr>
  </w:style>
  <w:style w:type="paragraph" w:styleId="NormalWeb">
    <w:name w:val="Normal (Web)"/>
    <w:basedOn w:val="Normal"/>
    <w:rsid w:val="002D5167"/>
    <w:pPr>
      <w:spacing w:before="288" w:after="288" w:line="360" w:lineRule="atLeast"/>
    </w:pPr>
  </w:style>
  <w:style w:type="paragraph" w:customStyle="1" w:styleId="1">
    <w:name w:val="1"/>
    <w:aliases w:val="2,3"/>
    <w:basedOn w:val="Normal"/>
    <w:rsid w:val="00042514"/>
    <w:pPr>
      <w:widowControl w:val="0"/>
      <w:numPr>
        <w:numId w:val="5"/>
      </w:numPr>
      <w:autoSpaceDE w:val="0"/>
      <w:autoSpaceDN w:val="0"/>
      <w:adjustRightInd w:val="0"/>
      <w:ind w:left="720" w:hanging="720"/>
    </w:pPr>
    <w:rPr>
      <w:rFonts w:ascii="Courier" w:hAnsi="Courier"/>
    </w:rPr>
  </w:style>
  <w:style w:type="character" w:styleId="CommentReference">
    <w:name w:val="annotation reference"/>
    <w:rsid w:val="00BB6490"/>
    <w:rPr>
      <w:sz w:val="18"/>
      <w:szCs w:val="18"/>
    </w:rPr>
  </w:style>
  <w:style w:type="paragraph" w:styleId="CommentText">
    <w:name w:val="annotation text"/>
    <w:basedOn w:val="Normal"/>
    <w:link w:val="CommentTextChar"/>
    <w:rsid w:val="00BB6490"/>
  </w:style>
  <w:style w:type="character" w:customStyle="1" w:styleId="CommentTextChar">
    <w:name w:val="Comment Text Char"/>
    <w:link w:val="CommentText"/>
    <w:rsid w:val="00BB6490"/>
    <w:rPr>
      <w:sz w:val="24"/>
      <w:szCs w:val="24"/>
    </w:rPr>
  </w:style>
  <w:style w:type="paragraph" w:styleId="CommentSubject">
    <w:name w:val="annotation subject"/>
    <w:basedOn w:val="CommentText"/>
    <w:next w:val="CommentText"/>
    <w:link w:val="CommentSubjectChar"/>
    <w:rsid w:val="00BB6490"/>
    <w:rPr>
      <w:b/>
      <w:bCs/>
      <w:sz w:val="20"/>
      <w:szCs w:val="20"/>
    </w:rPr>
  </w:style>
  <w:style w:type="character" w:customStyle="1" w:styleId="CommentSubjectChar">
    <w:name w:val="Comment Subject Char"/>
    <w:link w:val="CommentSubject"/>
    <w:rsid w:val="00BB6490"/>
    <w:rPr>
      <w:b/>
      <w:bCs/>
      <w:sz w:val="24"/>
      <w:szCs w:val="24"/>
    </w:rPr>
  </w:style>
  <w:style w:type="paragraph" w:styleId="BalloonText">
    <w:name w:val="Balloon Text"/>
    <w:basedOn w:val="Normal"/>
    <w:link w:val="BalloonTextChar"/>
    <w:rsid w:val="00BB6490"/>
    <w:rPr>
      <w:rFonts w:ascii="Lucida Grande" w:hAnsi="Lucida Grande" w:cs="Lucida Grande"/>
      <w:sz w:val="18"/>
      <w:szCs w:val="18"/>
    </w:rPr>
  </w:style>
  <w:style w:type="character" w:customStyle="1" w:styleId="BalloonTextChar">
    <w:name w:val="Balloon Text Char"/>
    <w:link w:val="BalloonText"/>
    <w:rsid w:val="00BB6490"/>
    <w:rPr>
      <w:rFonts w:ascii="Lucida Grande" w:hAnsi="Lucida Grande" w:cs="Lucida Grande"/>
      <w:sz w:val="18"/>
      <w:szCs w:val="18"/>
    </w:rPr>
  </w:style>
  <w:style w:type="table" w:styleId="TableContemporary">
    <w:name w:val="Table Contemporary"/>
    <w:basedOn w:val="TableNormal"/>
    <w:rsid w:val="006D5B0C"/>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1093">
      <w:bodyDiv w:val="1"/>
      <w:marLeft w:val="0"/>
      <w:marRight w:val="0"/>
      <w:marTop w:val="0"/>
      <w:marBottom w:val="0"/>
      <w:divBdr>
        <w:top w:val="none" w:sz="0" w:space="0" w:color="auto"/>
        <w:left w:val="none" w:sz="0" w:space="0" w:color="auto"/>
        <w:bottom w:val="none" w:sz="0" w:space="0" w:color="auto"/>
        <w:right w:val="none" w:sz="0" w:space="0" w:color="auto"/>
      </w:divBdr>
    </w:div>
    <w:div w:id="267350827">
      <w:bodyDiv w:val="1"/>
      <w:marLeft w:val="0"/>
      <w:marRight w:val="0"/>
      <w:marTop w:val="0"/>
      <w:marBottom w:val="0"/>
      <w:divBdr>
        <w:top w:val="none" w:sz="0" w:space="0" w:color="auto"/>
        <w:left w:val="none" w:sz="0" w:space="0" w:color="auto"/>
        <w:bottom w:val="none" w:sz="0" w:space="0" w:color="auto"/>
        <w:right w:val="none" w:sz="0" w:space="0" w:color="auto"/>
      </w:divBdr>
      <w:divsChild>
        <w:div w:id="516236211">
          <w:marLeft w:val="0"/>
          <w:marRight w:val="0"/>
          <w:marTop w:val="0"/>
          <w:marBottom w:val="0"/>
          <w:divBdr>
            <w:top w:val="none" w:sz="0" w:space="0" w:color="auto"/>
            <w:left w:val="none" w:sz="0" w:space="0" w:color="auto"/>
            <w:bottom w:val="none" w:sz="0" w:space="0" w:color="auto"/>
            <w:right w:val="none" w:sz="0" w:space="0" w:color="auto"/>
          </w:divBdr>
          <w:divsChild>
            <w:div w:id="1253273745">
              <w:marLeft w:val="0"/>
              <w:marRight w:val="0"/>
              <w:marTop w:val="0"/>
              <w:marBottom w:val="0"/>
              <w:divBdr>
                <w:top w:val="single" w:sz="6" w:space="0" w:color="DCDCDC"/>
                <w:left w:val="single" w:sz="6" w:space="0" w:color="DCDCDC"/>
                <w:bottom w:val="single" w:sz="2" w:space="0" w:color="DCDCDC"/>
                <w:right w:val="single" w:sz="2" w:space="0" w:color="DCDCDC"/>
              </w:divBdr>
              <w:divsChild>
                <w:div w:id="852300773">
                  <w:marLeft w:val="0"/>
                  <w:marRight w:val="0"/>
                  <w:marTop w:val="0"/>
                  <w:marBottom w:val="0"/>
                  <w:divBdr>
                    <w:top w:val="none" w:sz="0" w:space="0" w:color="auto"/>
                    <w:left w:val="none" w:sz="0" w:space="0" w:color="auto"/>
                    <w:bottom w:val="none" w:sz="0" w:space="0" w:color="auto"/>
                    <w:right w:val="none" w:sz="0" w:space="0" w:color="auto"/>
                  </w:divBdr>
                  <w:divsChild>
                    <w:div w:id="180565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837361">
      <w:bodyDiv w:val="1"/>
      <w:marLeft w:val="0"/>
      <w:marRight w:val="0"/>
      <w:marTop w:val="0"/>
      <w:marBottom w:val="0"/>
      <w:divBdr>
        <w:top w:val="none" w:sz="0" w:space="0" w:color="auto"/>
        <w:left w:val="none" w:sz="0" w:space="0" w:color="auto"/>
        <w:bottom w:val="none" w:sz="0" w:space="0" w:color="auto"/>
        <w:right w:val="none" w:sz="0" w:space="0" w:color="auto"/>
      </w:divBdr>
    </w:div>
    <w:div w:id="1459378574">
      <w:bodyDiv w:val="1"/>
      <w:marLeft w:val="0"/>
      <w:marRight w:val="0"/>
      <w:marTop w:val="0"/>
      <w:marBottom w:val="0"/>
      <w:divBdr>
        <w:top w:val="none" w:sz="0" w:space="0" w:color="auto"/>
        <w:left w:val="none" w:sz="0" w:space="0" w:color="auto"/>
        <w:bottom w:val="none" w:sz="0" w:space="0" w:color="auto"/>
        <w:right w:val="none" w:sz="0" w:space="0" w:color="auto"/>
      </w:divBdr>
      <w:divsChild>
        <w:div w:id="1467971084">
          <w:marLeft w:val="0"/>
          <w:marRight w:val="0"/>
          <w:marTop w:val="0"/>
          <w:marBottom w:val="0"/>
          <w:divBdr>
            <w:top w:val="none" w:sz="0" w:space="0" w:color="auto"/>
            <w:left w:val="none" w:sz="0" w:space="0" w:color="auto"/>
            <w:bottom w:val="none" w:sz="0" w:space="0" w:color="auto"/>
            <w:right w:val="none" w:sz="0" w:space="0" w:color="auto"/>
          </w:divBdr>
          <w:divsChild>
            <w:div w:id="796140192">
              <w:marLeft w:val="0"/>
              <w:marRight w:val="0"/>
              <w:marTop w:val="0"/>
              <w:marBottom w:val="0"/>
              <w:divBdr>
                <w:top w:val="single" w:sz="6" w:space="0" w:color="DCDCDC"/>
                <w:left w:val="single" w:sz="6" w:space="0" w:color="DCDCDC"/>
                <w:bottom w:val="single" w:sz="2" w:space="0" w:color="DCDCDC"/>
                <w:right w:val="single" w:sz="2" w:space="0" w:color="DCDCDC"/>
              </w:divBdr>
              <w:divsChild>
                <w:div w:id="1177698133">
                  <w:marLeft w:val="0"/>
                  <w:marRight w:val="0"/>
                  <w:marTop w:val="0"/>
                  <w:marBottom w:val="0"/>
                  <w:divBdr>
                    <w:top w:val="none" w:sz="0" w:space="0" w:color="auto"/>
                    <w:left w:val="none" w:sz="0" w:space="0" w:color="auto"/>
                    <w:bottom w:val="none" w:sz="0" w:space="0" w:color="auto"/>
                    <w:right w:val="none" w:sz="0" w:space="0" w:color="auto"/>
                  </w:divBdr>
                  <w:divsChild>
                    <w:div w:id="42486587">
                      <w:marLeft w:val="0"/>
                      <w:marRight w:val="0"/>
                      <w:marTop w:val="0"/>
                      <w:marBottom w:val="0"/>
                      <w:divBdr>
                        <w:top w:val="none" w:sz="0" w:space="0" w:color="auto"/>
                        <w:left w:val="none" w:sz="0" w:space="0" w:color="auto"/>
                        <w:bottom w:val="none" w:sz="0" w:space="0" w:color="auto"/>
                        <w:right w:val="none" w:sz="0" w:space="0" w:color="auto"/>
                      </w:divBdr>
                      <w:divsChild>
                        <w:div w:id="570695901">
                          <w:marLeft w:val="0"/>
                          <w:marRight w:val="0"/>
                          <w:marTop w:val="23"/>
                          <w:marBottom w:val="0"/>
                          <w:divBdr>
                            <w:top w:val="none" w:sz="0" w:space="0" w:color="auto"/>
                            <w:left w:val="none" w:sz="0" w:space="0" w:color="auto"/>
                            <w:bottom w:val="none" w:sz="0" w:space="0" w:color="auto"/>
                            <w:right w:val="none" w:sz="0" w:space="0" w:color="auto"/>
                          </w:divBdr>
                          <w:divsChild>
                            <w:div w:id="1851722760">
                              <w:marLeft w:val="0"/>
                              <w:marRight w:val="0"/>
                              <w:marTop w:val="23"/>
                              <w:marBottom w:val="0"/>
                              <w:divBdr>
                                <w:top w:val="none" w:sz="0" w:space="0" w:color="auto"/>
                                <w:left w:val="none" w:sz="0" w:space="0" w:color="auto"/>
                                <w:bottom w:val="none" w:sz="0" w:space="0" w:color="auto"/>
                                <w:right w:val="none" w:sz="0" w:space="0" w:color="auto"/>
                              </w:divBdr>
                            </w:div>
                          </w:divsChild>
                        </w:div>
                        <w:div w:id="1650207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6454875">
      <w:bodyDiv w:val="1"/>
      <w:marLeft w:val="0"/>
      <w:marRight w:val="0"/>
      <w:marTop w:val="0"/>
      <w:marBottom w:val="0"/>
      <w:divBdr>
        <w:top w:val="none" w:sz="0" w:space="0" w:color="auto"/>
        <w:left w:val="none" w:sz="0" w:space="0" w:color="auto"/>
        <w:bottom w:val="none" w:sz="0" w:space="0" w:color="auto"/>
        <w:right w:val="none" w:sz="0" w:space="0" w:color="auto"/>
      </w:divBdr>
      <w:divsChild>
        <w:div w:id="1633516044">
          <w:marLeft w:val="0"/>
          <w:marRight w:val="0"/>
          <w:marTop w:val="0"/>
          <w:marBottom w:val="0"/>
          <w:divBdr>
            <w:top w:val="none" w:sz="0" w:space="0" w:color="auto"/>
            <w:left w:val="none" w:sz="0" w:space="0" w:color="auto"/>
            <w:bottom w:val="none" w:sz="0" w:space="0" w:color="auto"/>
            <w:right w:val="none" w:sz="0" w:space="0" w:color="auto"/>
          </w:divBdr>
          <w:divsChild>
            <w:div w:id="1527906823">
              <w:marLeft w:val="0"/>
              <w:marRight w:val="0"/>
              <w:marTop w:val="0"/>
              <w:marBottom w:val="0"/>
              <w:divBdr>
                <w:top w:val="none" w:sz="0" w:space="0" w:color="auto"/>
                <w:left w:val="none" w:sz="0" w:space="0" w:color="auto"/>
                <w:bottom w:val="none" w:sz="0" w:space="0" w:color="auto"/>
                <w:right w:val="none" w:sz="0" w:space="0" w:color="auto"/>
              </w:divBdr>
              <w:divsChild>
                <w:div w:id="1630209794">
                  <w:marLeft w:val="0"/>
                  <w:marRight w:val="0"/>
                  <w:marTop w:val="0"/>
                  <w:marBottom w:val="103"/>
                  <w:divBdr>
                    <w:top w:val="dotted" w:sz="2" w:space="0" w:color="CCD0FF"/>
                    <w:left w:val="none" w:sz="0" w:space="0" w:color="auto"/>
                    <w:bottom w:val="dotted" w:sz="2" w:space="1" w:color="CCD0FF"/>
                    <w:right w:val="none" w:sz="0" w:space="0" w:color="auto"/>
                  </w:divBdr>
                  <w:divsChild>
                    <w:div w:id="1389575965">
                      <w:marLeft w:val="0"/>
                      <w:marRight w:val="0"/>
                      <w:marTop w:val="0"/>
                      <w:marBottom w:val="0"/>
                      <w:divBdr>
                        <w:top w:val="none" w:sz="0" w:space="0" w:color="auto"/>
                        <w:left w:val="none" w:sz="0" w:space="0" w:color="auto"/>
                        <w:bottom w:val="none" w:sz="0" w:space="0" w:color="auto"/>
                        <w:right w:val="none" w:sz="0" w:space="0" w:color="auto"/>
                      </w:divBdr>
                      <w:divsChild>
                        <w:div w:id="1843082809">
                          <w:marLeft w:val="0"/>
                          <w:marRight w:val="0"/>
                          <w:marTop w:val="0"/>
                          <w:marBottom w:val="0"/>
                          <w:divBdr>
                            <w:top w:val="none" w:sz="0" w:space="0" w:color="auto"/>
                            <w:left w:val="none" w:sz="0" w:space="0" w:color="auto"/>
                            <w:bottom w:val="none" w:sz="0" w:space="0" w:color="auto"/>
                            <w:right w:val="none" w:sz="0" w:space="0" w:color="auto"/>
                          </w:divBdr>
                          <w:divsChild>
                            <w:div w:id="840240088">
                              <w:marLeft w:val="0"/>
                              <w:marRight w:val="0"/>
                              <w:marTop w:val="0"/>
                              <w:marBottom w:val="0"/>
                              <w:divBdr>
                                <w:top w:val="none" w:sz="0" w:space="0" w:color="auto"/>
                                <w:left w:val="none" w:sz="0" w:space="0" w:color="auto"/>
                                <w:bottom w:val="none" w:sz="0" w:space="0" w:color="auto"/>
                                <w:right w:val="none" w:sz="0" w:space="0" w:color="auto"/>
                              </w:divBdr>
                              <w:divsChild>
                                <w:div w:id="137515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837886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hyperlink" Target="http://cran.r-project.org/web/packages/corHMM/index.html" TargetMode="External"/><Relationship Id="rId21" Type="http://schemas.openxmlformats.org/officeDocument/2006/relationships/hyperlink" Target="http://cran.r-project.org/web/packages/OUwie/" TargetMode="External"/><Relationship Id="rId22" Type="http://schemas.openxmlformats.org/officeDocument/2006/relationships/hyperlink" Target="http://brianomeara.info/brownie" TargetMode="External"/><Relationship Id="rId23" Type="http://schemas.openxmlformats.org/officeDocument/2006/relationships/hyperlink" Target="http://datelife.org/" TargetMode="External"/><Relationship Id="rId24" Type="http://schemas.openxmlformats.org/officeDocument/2006/relationships/hyperlink" Target="http://reolblog.wordpress.com/" TargetMode="External"/><Relationship Id="rId25" Type="http://schemas.openxmlformats.org/officeDocument/2006/relationships/hyperlink" Target="http://cran.r-project.org/web/packages/rPlant/index.html" TargetMode="External"/><Relationship Id="rId26" Type="http://schemas.openxmlformats.org/officeDocument/2006/relationships/hyperlink" Target="https://r-forge.r-project.org/projects/phrapl/" TargetMode="External"/><Relationship Id="rId27" Type="http://schemas.openxmlformats.org/officeDocument/2006/relationships/header" Target="header6.xml"/><Relationship Id="rId28" Type="http://schemas.openxmlformats.org/officeDocument/2006/relationships/footer" Target="footer6.xml"/><Relationship Id="rId29" Type="http://schemas.openxmlformats.org/officeDocument/2006/relationships/header" Target="header7.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7.xml"/><Relationship Id="rId31" Type="http://schemas.openxmlformats.org/officeDocument/2006/relationships/header" Target="header8.xml"/><Relationship Id="rId32" Type="http://schemas.openxmlformats.org/officeDocument/2006/relationships/footer" Target="footer8.xml"/><Relationship Id="rId9" Type="http://schemas.openxmlformats.org/officeDocument/2006/relationships/footer" Target="foot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hyperlink" Target="http://lampyr.org" TargetMode="Externa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yperlink" Target="http://lampy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5</TotalTime>
  <Pages>31</Pages>
  <Words>8572</Words>
  <Characters>48861</Characters>
  <Application>Microsoft Macintosh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Educational History and Employment History</vt:lpstr>
    </vt:vector>
  </TitlesOfParts>
  <Company>The University of Tennessee - Institutional Use Only</Company>
  <LinksUpToDate>false</LinksUpToDate>
  <CharactersWithSpaces>57319</CharactersWithSpaces>
  <SharedDoc>false</SharedDoc>
  <HLinks>
    <vt:vector size="186" baseType="variant">
      <vt:variant>
        <vt:i4>6946931</vt:i4>
      </vt:variant>
      <vt:variant>
        <vt:i4>140</vt:i4>
      </vt:variant>
      <vt:variant>
        <vt:i4>0</vt:i4>
      </vt:variant>
      <vt:variant>
        <vt:i4>5</vt:i4>
      </vt:variant>
      <vt:variant>
        <vt:lpwstr>https://r-forge.r-project.org/projects/phrapl/</vt:lpwstr>
      </vt:variant>
      <vt:variant>
        <vt:lpwstr/>
      </vt:variant>
      <vt:variant>
        <vt:i4>1310809</vt:i4>
      </vt:variant>
      <vt:variant>
        <vt:i4>137</vt:i4>
      </vt:variant>
      <vt:variant>
        <vt:i4>0</vt:i4>
      </vt:variant>
      <vt:variant>
        <vt:i4>5</vt:i4>
      </vt:variant>
      <vt:variant>
        <vt:lpwstr>http://cran.r-project.org/web/packages/rPlant/index.html</vt:lpwstr>
      </vt:variant>
      <vt:variant>
        <vt:lpwstr/>
      </vt:variant>
      <vt:variant>
        <vt:i4>7405670</vt:i4>
      </vt:variant>
      <vt:variant>
        <vt:i4>134</vt:i4>
      </vt:variant>
      <vt:variant>
        <vt:i4>0</vt:i4>
      </vt:variant>
      <vt:variant>
        <vt:i4>5</vt:i4>
      </vt:variant>
      <vt:variant>
        <vt:lpwstr>http://reolblog.wordpress.com/</vt:lpwstr>
      </vt:variant>
      <vt:variant>
        <vt:lpwstr/>
      </vt:variant>
      <vt:variant>
        <vt:i4>4325385</vt:i4>
      </vt:variant>
      <vt:variant>
        <vt:i4>131</vt:i4>
      </vt:variant>
      <vt:variant>
        <vt:i4>0</vt:i4>
      </vt:variant>
      <vt:variant>
        <vt:i4>5</vt:i4>
      </vt:variant>
      <vt:variant>
        <vt:lpwstr>http://datelife.org/</vt:lpwstr>
      </vt:variant>
      <vt:variant>
        <vt:lpwstr/>
      </vt:variant>
      <vt:variant>
        <vt:i4>7274571</vt:i4>
      </vt:variant>
      <vt:variant>
        <vt:i4>128</vt:i4>
      </vt:variant>
      <vt:variant>
        <vt:i4>0</vt:i4>
      </vt:variant>
      <vt:variant>
        <vt:i4>5</vt:i4>
      </vt:variant>
      <vt:variant>
        <vt:lpwstr>http://brianomeara.info/brownie</vt:lpwstr>
      </vt:variant>
      <vt:variant>
        <vt:lpwstr/>
      </vt:variant>
      <vt:variant>
        <vt:i4>721023</vt:i4>
      </vt:variant>
      <vt:variant>
        <vt:i4>125</vt:i4>
      </vt:variant>
      <vt:variant>
        <vt:i4>0</vt:i4>
      </vt:variant>
      <vt:variant>
        <vt:i4>5</vt:i4>
      </vt:variant>
      <vt:variant>
        <vt:lpwstr>http://cran.r-project.org/web/packages/OUwie/</vt:lpwstr>
      </vt:variant>
      <vt:variant>
        <vt:lpwstr/>
      </vt:variant>
      <vt:variant>
        <vt:i4>1572950</vt:i4>
      </vt:variant>
      <vt:variant>
        <vt:i4>122</vt:i4>
      </vt:variant>
      <vt:variant>
        <vt:i4>0</vt:i4>
      </vt:variant>
      <vt:variant>
        <vt:i4>5</vt:i4>
      </vt:variant>
      <vt:variant>
        <vt:lpwstr>http://cran.r-project.org/web/packages/corHMM/index.html</vt:lpwstr>
      </vt:variant>
      <vt:variant>
        <vt:lpwstr/>
      </vt:variant>
      <vt:variant>
        <vt:i4>983138</vt:i4>
      </vt:variant>
      <vt:variant>
        <vt:i4>119</vt:i4>
      </vt:variant>
      <vt:variant>
        <vt:i4>0</vt:i4>
      </vt:variant>
      <vt:variant>
        <vt:i4>5</vt:i4>
      </vt:variant>
      <vt:variant>
        <vt:lpwstr>http://lampyr.org</vt:lpwstr>
      </vt:variant>
      <vt:variant>
        <vt:lpwstr/>
      </vt:variant>
      <vt:variant>
        <vt:i4>7667821</vt:i4>
      </vt:variant>
      <vt:variant>
        <vt:i4>116</vt:i4>
      </vt:variant>
      <vt:variant>
        <vt:i4>0</vt:i4>
      </vt:variant>
      <vt:variant>
        <vt:i4>5</vt:i4>
      </vt:variant>
      <vt:variant>
        <vt:lpwstr>http://cran.r-project.org/web/views/Phylogenetics.html</vt:lpwstr>
      </vt:variant>
      <vt:variant>
        <vt:lpwstr/>
      </vt:variant>
      <vt:variant>
        <vt:i4>4194360</vt:i4>
      </vt:variant>
      <vt:variant>
        <vt:i4>112</vt:i4>
      </vt:variant>
      <vt:variant>
        <vt:i4>0</vt:i4>
      </vt:variant>
      <vt:variant>
        <vt:i4>5</vt:i4>
      </vt:variant>
      <vt:variant>
        <vt:lpwstr/>
      </vt:variant>
      <vt:variant>
        <vt:lpwstr>_ENREF_13</vt:lpwstr>
      </vt:variant>
      <vt:variant>
        <vt:i4>4718603</vt:i4>
      </vt:variant>
      <vt:variant>
        <vt:i4>106</vt:i4>
      </vt:variant>
      <vt:variant>
        <vt:i4>0</vt:i4>
      </vt:variant>
      <vt:variant>
        <vt:i4>5</vt:i4>
      </vt:variant>
      <vt:variant>
        <vt:lpwstr/>
      </vt:variant>
      <vt:variant>
        <vt:lpwstr>_ENREF_9</vt:lpwstr>
      </vt:variant>
      <vt:variant>
        <vt:i4>4194367</vt:i4>
      </vt:variant>
      <vt:variant>
        <vt:i4>100</vt:i4>
      </vt:variant>
      <vt:variant>
        <vt:i4>0</vt:i4>
      </vt:variant>
      <vt:variant>
        <vt:i4>5</vt:i4>
      </vt:variant>
      <vt:variant>
        <vt:lpwstr/>
      </vt:variant>
      <vt:variant>
        <vt:lpwstr>_ENREF_14</vt:lpwstr>
      </vt:variant>
      <vt:variant>
        <vt:i4>4194354</vt:i4>
      </vt:variant>
      <vt:variant>
        <vt:i4>94</vt:i4>
      </vt:variant>
      <vt:variant>
        <vt:i4>0</vt:i4>
      </vt:variant>
      <vt:variant>
        <vt:i4>5</vt:i4>
      </vt:variant>
      <vt:variant>
        <vt:lpwstr/>
      </vt:variant>
      <vt:variant>
        <vt:lpwstr>_ENREF_19</vt:lpwstr>
      </vt:variant>
      <vt:variant>
        <vt:i4>4194364</vt:i4>
      </vt:variant>
      <vt:variant>
        <vt:i4>88</vt:i4>
      </vt:variant>
      <vt:variant>
        <vt:i4>0</vt:i4>
      </vt:variant>
      <vt:variant>
        <vt:i4>5</vt:i4>
      </vt:variant>
      <vt:variant>
        <vt:lpwstr/>
      </vt:variant>
      <vt:variant>
        <vt:lpwstr>_ENREF_17</vt:lpwstr>
      </vt:variant>
      <vt:variant>
        <vt:i4>4784139</vt:i4>
      </vt:variant>
      <vt:variant>
        <vt:i4>82</vt:i4>
      </vt:variant>
      <vt:variant>
        <vt:i4>0</vt:i4>
      </vt:variant>
      <vt:variant>
        <vt:i4>5</vt:i4>
      </vt:variant>
      <vt:variant>
        <vt:lpwstr/>
      </vt:variant>
      <vt:variant>
        <vt:lpwstr>_ENREF_8</vt:lpwstr>
      </vt:variant>
      <vt:variant>
        <vt:i4>4390971</vt:i4>
      </vt:variant>
      <vt:variant>
        <vt:i4>74</vt:i4>
      </vt:variant>
      <vt:variant>
        <vt:i4>0</vt:i4>
      </vt:variant>
      <vt:variant>
        <vt:i4>5</vt:i4>
      </vt:variant>
      <vt:variant>
        <vt:lpwstr/>
      </vt:variant>
      <vt:variant>
        <vt:lpwstr>_ENREF_20</vt:lpwstr>
      </vt:variant>
      <vt:variant>
        <vt:i4>4390970</vt:i4>
      </vt:variant>
      <vt:variant>
        <vt:i4>68</vt:i4>
      </vt:variant>
      <vt:variant>
        <vt:i4>0</vt:i4>
      </vt:variant>
      <vt:variant>
        <vt:i4>5</vt:i4>
      </vt:variant>
      <vt:variant>
        <vt:lpwstr/>
      </vt:variant>
      <vt:variant>
        <vt:lpwstr>_ENREF_21</vt:lpwstr>
      </vt:variant>
      <vt:variant>
        <vt:i4>4194361</vt:i4>
      </vt:variant>
      <vt:variant>
        <vt:i4>62</vt:i4>
      </vt:variant>
      <vt:variant>
        <vt:i4>0</vt:i4>
      </vt:variant>
      <vt:variant>
        <vt:i4>5</vt:i4>
      </vt:variant>
      <vt:variant>
        <vt:lpwstr/>
      </vt:variant>
      <vt:variant>
        <vt:lpwstr>_ENREF_12</vt:lpwstr>
      </vt:variant>
      <vt:variant>
        <vt:i4>4194355</vt:i4>
      </vt:variant>
      <vt:variant>
        <vt:i4>54</vt:i4>
      </vt:variant>
      <vt:variant>
        <vt:i4>0</vt:i4>
      </vt:variant>
      <vt:variant>
        <vt:i4>5</vt:i4>
      </vt:variant>
      <vt:variant>
        <vt:lpwstr/>
      </vt:variant>
      <vt:variant>
        <vt:lpwstr>_ENREF_18</vt:lpwstr>
      </vt:variant>
      <vt:variant>
        <vt:i4>4194363</vt:i4>
      </vt:variant>
      <vt:variant>
        <vt:i4>51</vt:i4>
      </vt:variant>
      <vt:variant>
        <vt:i4>0</vt:i4>
      </vt:variant>
      <vt:variant>
        <vt:i4>5</vt:i4>
      </vt:variant>
      <vt:variant>
        <vt:lpwstr/>
      </vt:variant>
      <vt:variant>
        <vt:lpwstr>_ENREF_10</vt:lpwstr>
      </vt:variant>
      <vt:variant>
        <vt:i4>4194315</vt:i4>
      </vt:variant>
      <vt:variant>
        <vt:i4>48</vt:i4>
      </vt:variant>
      <vt:variant>
        <vt:i4>0</vt:i4>
      </vt:variant>
      <vt:variant>
        <vt:i4>5</vt:i4>
      </vt:variant>
      <vt:variant>
        <vt:lpwstr/>
      </vt:variant>
      <vt:variant>
        <vt:lpwstr>_ENREF_1</vt:lpwstr>
      </vt:variant>
      <vt:variant>
        <vt:i4>4456459</vt:i4>
      </vt:variant>
      <vt:variant>
        <vt:i4>45</vt:i4>
      </vt:variant>
      <vt:variant>
        <vt:i4>0</vt:i4>
      </vt:variant>
      <vt:variant>
        <vt:i4>5</vt:i4>
      </vt:variant>
      <vt:variant>
        <vt:lpwstr/>
      </vt:variant>
      <vt:variant>
        <vt:lpwstr>_ENREF_5</vt:lpwstr>
      </vt:variant>
      <vt:variant>
        <vt:i4>4194365</vt:i4>
      </vt:variant>
      <vt:variant>
        <vt:i4>42</vt:i4>
      </vt:variant>
      <vt:variant>
        <vt:i4>0</vt:i4>
      </vt:variant>
      <vt:variant>
        <vt:i4>5</vt:i4>
      </vt:variant>
      <vt:variant>
        <vt:lpwstr/>
      </vt:variant>
      <vt:variant>
        <vt:lpwstr>_ENREF_16</vt:lpwstr>
      </vt:variant>
      <vt:variant>
        <vt:i4>4521995</vt:i4>
      </vt:variant>
      <vt:variant>
        <vt:i4>39</vt:i4>
      </vt:variant>
      <vt:variant>
        <vt:i4>0</vt:i4>
      </vt:variant>
      <vt:variant>
        <vt:i4>5</vt:i4>
      </vt:variant>
      <vt:variant>
        <vt:lpwstr/>
      </vt:variant>
      <vt:variant>
        <vt:lpwstr>_ENREF_4</vt:lpwstr>
      </vt:variant>
      <vt:variant>
        <vt:i4>4653067</vt:i4>
      </vt:variant>
      <vt:variant>
        <vt:i4>36</vt:i4>
      </vt:variant>
      <vt:variant>
        <vt:i4>0</vt:i4>
      </vt:variant>
      <vt:variant>
        <vt:i4>5</vt:i4>
      </vt:variant>
      <vt:variant>
        <vt:lpwstr/>
      </vt:variant>
      <vt:variant>
        <vt:lpwstr>_ENREF_6</vt:lpwstr>
      </vt:variant>
      <vt:variant>
        <vt:i4>4587531</vt:i4>
      </vt:variant>
      <vt:variant>
        <vt:i4>33</vt:i4>
      </vt:variant>
      <vt:variant>
        <vt:i4>0</vt:i4>
      </vt:variant>
      <vt:variant>
        <vt:i4>5</vt:i4>
      </vt:variant>
      <vt:variant>
        <vt:lpwstr/>
      </vt:variant>
      <vt:variant>
        <vt:lpwstr>_ENREF_7</vt:lpwstr>
      </vt:variant>
      <vt:variant>
        <vt:i4>4325387</vt:i4>
      </vt:variant>
      <vt:variant>
        <vt:i4>25</vt:i4>
      </vt:variant>
      <vt:variant>
        <vt:i4>0</vt:i4>
      </vt:variant>
      <vt:variant>
        <vt:i4>5</vt:i4>
      </vt:variant>
      <vt:variant>
        <vt:lpwstr/>
      </vt:variant>
      <vt:variant>
        <vt:lpwstr>_ENREF_3</vt:lpwstr>
      </vt:variant>
      <vt:variant>
        <vt:i4>4194362</vt:i4>
      </vt:variant>
      <vt:variant>
        <vt:i4>19</vt:i4>
      </vt:variant>
      <vt:variant>
        <vt:i4>0</vt:i4>
      </vt:variant>
      <vt:variant>
        <vt:i4>5</vt:i4>
      </vt:variant>
      <vt:variant>
        <vt:lpwstr/>
      </vt:variant>
      <vt:variant>
        <vt:lpwstr>_ENREF_11</vt:lpwstr>
      </vt:variant>
      <vt:variant>
        <vt:i4>4390923</vt:i4>
      </vt:variant>
      <vt:variant>
        <vt:i4>13</vt:i4>
      </vt:variant>
      <vt:variant>
        <vt:i4>0</vt:i4>
      </vt:variant>
      <vt:variant>
        <vt:i4>5</vt:i4>
      </vt:variant>
      <vt:variant>
        <vt:lpwstr/>
      </vt:variant>
      <vt:variant>
        <vt:lpwstr>_ENREF_2</vt:lpwstr>
      </vt:variant>
      <vt:variant>
        <vt:i4>4194366</vt:i4>
      </vt:variant>
      <vt:variant>
        <vt:i4>7</vt:i4>
      </vt:variant>
      <vt:variant>
        <vt:i4>0</vt:i4>
      </vt:variant>
      <vt:variant>
        <vt:i4>5</vt:i4>
      </vt:variant>
      <vt:variant>
        <vt:lpwstr/>
      </vt:variant>
      <vt:variant>
        <vt:lpwstr>_ENREF_15</vt:lpwstr>
      </vt:variant>
      <vt:variant>
        <vt:i4>983138</vt:i4>
      </vt:variant>
      <vt:variant>
        <vt:i4>0</vt:i4>
      </vt:variant>
      <vt:variant>
        <vt:i4>0</vt:i4>
      </vt:variant>
      <vt:variant>
        <vt:i4>5</vt:i4>
      </vt:variant>
      <vt:variant>
        <vt:lpwstr>http://lampyr.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ducational History and Employment History</dc:title>
  <dc:subject/>
  <dc:creator>Williams</dc:creator>
  <cp:keywords/>
  <dc:description/>
  <cp:lastModifiedBy>Brian O'Meara</cp:lastModifiedBy>
  <cp:revision>25</cp:revision>
  <cp:lastPrinted>2009-01-09T16:07:00Z</cp:lastPrinted>
  <dcterms:created xsi:type="dcterms:W3CDTF">2014-08-31T19:22:00Z</dcterms:created>
  <dcterms:modified xsi:type="dcterms:W3CDTF">2014-09-02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